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668CD" w14:textId="5D1E61F8" w:rsidR="008A17EA" w:rsidRPr="002B7737" w:rsidRDefault="008A17EA" w:rsidP="008A17EA">
      <w:pPr>
        <w:jc w:val="center"/>
        <w:rPr>
          <w:rFonts w:eastAsia="Arial Unicode MS" w:cs="Arial Unicode MS"/>
          <w:b/>
          <w:bCs/>
          <w:sz w:val="32"/>
          <w:szCs w:val="26"/>
        </w:rPr>
      </w:pPr>
      <w:r w:rsidRPr="002B7737">
        <w:rPr>
          <w:rFonts w:eastAsia="Arial Unicode MS" w:cs="Arial Unicode MS"/>
          <w:b/>
          <w:bCs/>
          <w:sz w:val="32"/>
          <w:szCs w:val="28"/>
        </w:rPr>
        <w:t xml:space="preserve">MODUL PEMBUATAN </w:t>
      </w:r>
      <w:r w:rsidRPr="002B7737">
        <w:rPr>
          <w:rFonts w:eastAsia="Arial Unicode MS" w:cs="Arial Unicode MS"/>
          <w:b/>
          <w:bCs/>
          <w:sz w:val="32"/>
          <w:szCs w:val="28"/>
          <w:lang w:val="en-ID"/>
        </w:rPr>
        <w:t>MINI SCADA HMI DENGAN BAHASA PEMROGRAMAN PYTHON DAN QML UNTUK PLC OUTSEAL</w:t>
      </w:r>
    </w:p>
    <w:p w14:paraId="2CDF730A" w14:textId="63CB6DA8" w:rsidR="008A17EA" w:rsidRDefault="008A17EA" w:rsidP="008A17EA">
      <w:pPr>
        <w:jc w:val="center"/>
        <w:rPr>
          <w:rFonts w:eastAsia="Arial Unicode MS" w:cs="Arial Unicode MS"/>
          <w:b/>
          <w:bCs/>
        </w:rPr>
      </w:pPr>
    </w:p>
    <w:p w14:paraId="134D1623" w14:textId="315C5512" w:rsidR="008A17EA" w:rsidRDefault="008A17EA" w:rsidP="008A17EA">
      <w:pPr>
        <w:jc w:val="center"/>
        <w:rPr>
          <w:rFonts w:eastAsia="Arial Unicode MS" w:cs="Arial Unicode MS"/>
          <w:b/>
          <w:bCs/>
        </w:rPr>
      </w:pPr>
    </w:p>
    <w:p w14:paraId="0F56E57B" w14:textId="2E6F6082" w:rsidR="008A17EA" w:rsidRDefault="002321BE" w:rsidP="008A17EA">
      <w:pPr>
        <w:jc w:val="center"/>
        <w:rPr>
          <w:rFonts w:eastAsia="Arial Unicode MS" w:cs="Arial Unicode MS"/>
          <w:b/>
          <w:bCs/>
        </w:rPr>
      </w:pPr>
      <w:r w:rsidRPr="002321BE">
        <w:rPr>
          <w:rFonts w:eastAsia="Arial Unicode MS" w:cs="Arial Unicode MS"/>
          <w:noProof/>
        </w:rPr>
        <w:drawing>
          <wp:anchor distT="0" distB="0" distL="114300" distR="114300" simplePos="0" relativeHeight="251661312" behindDoc="0" locked="0" layoutInCell="1" allowOverlap="1" wp14:anchorId="14F06E28" wp14:editId="438939FE">
            <wp:simplePos x="0" y="0"/>
            <wp:positionH relativeFrom="column">
              <wp:posOffset>2771775</wp:posOffset>
            </wp:positionH>
            <wp:positionV relativeFrom="paragraph">
              <wp:posOffset>158750</wp:posOffset>
            </wp:positionV>
            <wp:extent cx="2438900" cy="1388410"/>
            <wp:effectExtent l="0" t="0" r="0" b="2540"/>
            <wp:wrapSquare wrapText="bothSides"/>
            <wp:docPr id="22" name="Picture 2" descr="Outseal PLC Instruction">
              <a:extLst xmlns:a="http://schemas.openxmlformats.org/drawingml/2006/main">
                <a:ext uri="{FF2B5EF4-FFF2-40B4-BE49-F238E27FC236}">
                  <a16:creationId xmlns:a16="http://schemas.microsoft.com/office/drawing/2014/main" id="{BD599AC9-E2DB-45D8-8667-7918237950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Outseal PLC Instruction">
                      <a:extLst>
                        <a:ext uri="{FF2B5EF4-FFF2-40B4-BE49-F238E27FC236}">
                          <a16:creationId xmlns:a16="http://schemas.microsoft.com/office/drawing/2014/main" id="{BD599AC9-E2DB-45D8-8667-791823795046}"/>
                        </a:ext>
                      </a:extLst>
                    </pic:cNvP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38900" cy="1388410"/>
                    </a:xfrm>
                    <a:prstGeom prst="rect">
                      <a:avLst/>
                    </a:prstGeom>
                    <a:noFill/>
                  </pic:spPr>
                </pic:pic>
              </a:graphicData>
            </a:graphic>
            <wp14:sizeRelH relativeFrom="page">
              <wp14:pctWidth>0</wp14:pctWidth>
            </wp14:sizeRelH>
            <wp14:sizeRelV relativeFrom="page">
              <wp14:pctHeight>0</wp14:pctHeight>
            </wp14:sizeRelV>
          </wp:anchor>
        </w:drawing>
      </w:r>
      <w:r w:rsidRPr="002321BE">
        <w:rPr>
          <w:rFonts w:eastAsia="Arial Unicode MS" w:cs="Arial Unicode MS"/>
          <w:b/>
          <w:bCs/>
          <w:noProof/>
        </w:rPr>
        <w:drawing>
          <wp:anchor distT="0" distB="0" distL="114300" distR="114300" simplePos="0" relativeHeight="251659264" behindDoc="0" locked="0" layoutInCell="1" allowOverlap="1" wp14:anchorId="3A79F0D8" wp14:editId="6470EA40">
            <wp:simplePos x="0" y="0"/>
            <wp:positionH relativeFrom="column">
              <wp:posOffset>238125</wp:posOffset>
            </wp:positionH>
            <wp:positionV relativeFrom="paragraph">
              <wp:posOffset>130175</wp:posOffset>
            </wp:positionV>
            <wp:extent cx="2438900" cy="1448097"/>
            <wp:effectExtent l="0" t="0" r="0" b="0"/>
            <wp:wrapNone/>
            <wp:docPr id="1026" name="Picture 1">
              <a:extLst xmlns:a="http://schemas.openxmlformats.org/drawingml/2006/main">
                <a:ext uri="{FF2B5EF4-FFF2-40B4-BE49-F238E27FC236}">
                  <a16:creationId xmlns:a16="http://schemas.microsoft.com/office/drawing/2014/main" id="{94F3AD98-3CFD-4803-8AF4-6E48860CB3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1">
                      <a:extLst>
                        <a:ext uri="{FF2B5EF4-FFF2-40B4-BE49-F238E27FC236}">
                          <a16:creationId xmlns:a16="http://schemas.microsoft.com/office/drawing/2014/main" id="{94F3AD98-3CFD-4803-8AF4-6E48860CB3FF}"/>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l="20001" r="20917"/>
                    <a:stretch>
                      <a:fillRect/>
                    </a:stretch>
                  </pic:blipFill>
                  <pic:spPr bwMode="auto">
                    <a:xfrm>
                      <a:off x="0" y="0"/>
                      <a:ext cx="2438900" cy="1448097"/>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13AE4BF8" w14:textId="7F8863F3" w:rsidR="008A17EA" w:rsidRDefault="002321BE" w:rsidP="008A17EA">
      <w:pPr>
        <w:jc w:val="center"/>
        <w:rPr>
          <w:rFonts w:eastAsia="Arial Unicode MS" w:cs="Arial Unicode MS"/>
          <w:b/>
          <w:bCs/>
        </w:rPr>
      </w:pPr>
      <w:r w:rsidRPr="002321BE">
        <w:rPr>
          <w:rFonts w:eastAsia="Arial Unicode MS" w:cs="Arial Unicode MS"/>
          <w:b/>
          <w:bCs/>
          <w:noProof/>
        </w:rPr>
        <w:drawing>
          <wp:anchor distT="0" distB="0" distL="114300" distR="114300" simplePos="0" relativeHeight="251660288" behindDoc="0" locked="0" layoutInCell="1" allowOverlap="1" wp14:anchorId="30FD04CA" wp14:editId="2ABAE4C7">
            <wp:simplePos x="0" y="0"/>
            <wp:positionH relativeFrom="column">
              <wp:posOffset>9758045</wp:posOffset>
            </wp:positionH>
            <wp:positionV relativeFrom="paragraph">
              <wp:posOffset>58420</wp:posOffset>
            </wp:positionV>
            <wp:extent cx="2438900" cy="1388410"/>
            <wp:effectExtent l="0" t="0" r="0" b="2540"/>
            <wp:wrapNone/>
            <wp:docPr id="21" name="Picture 2" descr="Outseal PLC Instruction">
              <a:extLst xmlns:a="http://schemas.openxmlformats.org/drawingml/2006/main">
                <a:ext uri="{FF2B5EF4-FFF2-40B4-BE49-F238E27FC236}">
                  <a16:creationId xmlns:a16="http://schemas.microsoft.com/office/drawing/2014/main" id="{BD599AC9-E2DB-45D8-8667-7918237950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Outseal PLC Instruction">
                      <a:extLst>
                        <a:ext uri="{FF2B5EF4-FFF2-40B4-BE49-F238E27FC236}">
                          <a16:creationId xmlns:a16="http://schemas.microsoft.com/office/drawing/2014/main" id="{BD599AC9-E2DB-45D8-8667-791823795046}"/>
                        </a:ext>
                      </a:extLst>
                    </pic:cNvP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38900" cy="1388410"/>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p>
    <w:p w14:paraId="20A529FC" w14:textId="78FDF602" w:rsidR="008A17EA" w:rsidRDefault="008A17EA" w:rsidP="008A17EA">
      <w:pPr>
        <w:jc w:val="center"/>
        <w:rPr>
          <w:rFonts w:eastAsia="Arial Unicode MS" w:cs="Arial Unicode MS"/>
          <w:b/>
          <w:bCs/>
        </w:rPr>
      </w:pPr>
    </w:p>
    <w:p w14:paraId="7B48678F" w14:textId="77777777" w:rsidR="008A17EA" w:rsidRDefault="008A17EA" w:rsidP="008A17EA">
      <w:pPr>
        <w:jc w:val="center"/>
        <w:rPr>
          <w:rFonts w:eastAsia="Arial Unicode MS" w:cs="Arial Unicode MS"/>
          <w:b/>
          <w:bCs/>
        </w:rPr>
      </w:pPr>
    </w:p>
    <w:p w14:paraId="23B9CFF0" w14:textId="77777777" w:rsidR="008A17EA" w:rsidRDefault="008A17EA" w:rsidP="008A17EA">
      <w:pPr>
        <w:jc w:val="center"/>
        <w:rPr>
          <w:rFonts w:eastAsia="Arial Unicode MS" w:cs="Arial Unicode MS"/>
          <w:b/>
          <w:bCs/>
        </w:rPr>
      </w:pPr>
    </w:p>
    <w:p w14:paraId="2A6AEEC0" w14:textId="77777777" w:rsidR="008A17EA" w:rsidRDefault="008A17EA" w:rsidP="008A17EA">
      <w:pPr>
        <w:jc w:val="center"/>
        <w:rPr>
          <w:rFonts w:eastAsia="Arial Unicode MS" w:cs="Arial Unicode MS"/>
        </w:rPr>
      </w:pPr>
    </w:p>
    <w:p w14:paraId="6355F6F1" w14:textId="56CE55E2" w:rsidR="008A17EA" w:rsidRDefault="008A17EA" w:rsidP="008A17EA">
      <w:pPr>
        <w:jc w:val="center"/>
        <w:rPr>
          <w:rFonts w:eastAsia="Arial Unicode MS" w:cs="Arial Unicode MS"/>
        </w:rPr>
      </w:pPr>
    </w:p>
    <w:p w14:paraId="44C9CDB9" w14:textId="77777777" w:rsidR="008A17EA" w:rsidRDefault="008A17EA" w:rsidP="008A17EA">
      <w:pPr>
        <w:jc w:val="center"/>
        <w:rPr>
          <w:rFonts w:eastAsia="Arial Unicode MS" w:cs="Arial Unicode MS"/>
        </w:rPr>
      </w:pPr>
    </w:p>
    <w:p w14:paraId="6E77B067" w14:textId="77777777" w:rsidR="008A17EA" w:rsidRDefault="008A17EA" w:rsidP="008A17EA">
      <w:pPr>
        <w:jc w:val="center"/>
        <w:rPr>
          <w:rFonts w:eastAsia="Arial Unicode MS" w:cs="Arial Unicode MS"/>
        </w:rPr>
      </w:pPr>
    </w:p>
    <w:p w14:paraId="1366A4C2" w14:textId="77777777" w:rsidR="008A17EA" w:rsidRDefault="008A17EA" w:rsidP="008A17EA">
      <w:pPr>
        <w:jc w:val="center"/>
        <w:rPr>
          <w:rFonts w:eastAsia="Arial Unicode MS" w:cs="Arial Unicode MS"/>
        </w:rPr>
      </w:pPr>
    </w:p>
    <w:p w14:paraId="73EF686B" w14:textId="00B74F37" w:rsidR="008A17EA" w:rsidRPr="00F063BB" w:rsidRDefault="008A17EA" w:rsidP="008A17EA">
      <w:pPr>
        <w:jc w:val="center"/>
        <w:rPr>
          <w:rFonts w:eastAsia="Arial Unicode MS" w:cs="Arial Unicode MS"/>
          <w:sz w:val="28"/>
          <w:szCs w:val="24"/>
        </w:rPr>
      </w:pPr>
      <w:r w:rsidRPr="00F063BB">
        <w:rPr>
          <w:rFonts w:eastAsia="Arial Unicode MS" w:cs="Arial Unicode MS"/>
          <w:sz w:val="28"/>
          <w:szCs w:val="24"/>
        </w:rPr>
        <w:t>Disusun oleh:</w:t>
      </w:r>
    </w:p>
    <w:p w14:paraId="4285CE27" w14:textId="77777777" w:rsidR="008A17EA" w:rsidRPr="00F063BB" w:rsidRDefault="008A17EA" w:rsidP="008A17EA">
      <w:pPr>
        <w:spacing w:after="0"/>
        <w:jc w:val="center"/>
        <w:rPr>
          <w:rFonts w:eastAsia="Arial Unicode MS" w:cs="Arial Unicode MS"/>
          <w:sz w:val="28"/>
          <w:szCs w:val="24"/>
        </w:rPr>
      </w:pPr>
      <w:r w:rsidRPr="00F063BB">
        <w:rPr>
          <w:rFonts w:eastAsia="Arial Unicode MS" w:cs="Arial Unicode MS"/>
          <w:sz w:val="28"/>
          <w:szCs w:val="24"/>
        </w:rPr>
        <w:t>Muhammad Husni Muttaqin, S. Pd.</w:t>
      </w:r>
    </w:p>
    <w:p w14:paraId="6429F110" w14:textId="77777777" w:rsidR="008A17EA" w:rsidRDefault="008A17EA" w:rsidP="008A17EA">
      <w:pPr>
        <w:jc w:val="center"/>
        <w:rPr>
          <w:rFonts w:eastAsia="Arial Unicode MS" w:cs="Arial Unicode MS"/>
        </w:rPr>
      </w:pPr>
    </w:p>
    <w:p w14:paraId="3811D4E5" w14:textId="0C0BB414" w:rsidR="008A17EA" w:rsidRDefault="008A17EA" w:rsidP="008A17EA">
      <w:pPr>
        <w:jc w:val="center"/>
        <w:rPr>
          <w:rFonts w:eastAsia="Arial Unicode MS" w:cs="Arial Unicode MS"/>
        </w:rPr>
      </w:pPr>
    </w:p>
    <w:p w14:paraId="38081E9C" w14:textId="2A8B1B1E" w:rsidR="007D4E17" w:rsidRDefault="007D4E17" w:rsidP="008A17EA">
      <w:pPr>
        <w:jc w:val="center"/>
        <w:rPr>
          <w:rFonts w:eastAsia="Arial Unicode MS" w:cs="Arial Unicode MS"/>
        </w:rPr>
      </w:pPr>
    </w:p>
    <w:p w14:paraId="359C1C93" w14:textId="4101029A" w:rsidR="007D4E17" w:rsidRDefault="007D4E17" w:rsidP="008A17EA">
      <w:pPr>
        <w:jc w:val="center"/>
        <w:rPr>
          <w:rFonts w:eastAsia="Arial Unicode MS" w:cs="Arial Unicode MS"/>
        </w:rPr>
      </w:pPr>
    </w:p>
    <w:p w14:paraId="5ECDA78F" w14:textId="12A1FC15" w:rsidR="007D4E17" w:rsidRDefault="007D4E17" w:rsidP="008A17EA">
      <w:pPr>
        <w:jc w:val="center"/>
        <w:rPr>
          <w:rFonts w:eastAsia="Arial Unicode MS" w:cs="Arial Unicode MS"/>
        </w:rPr>
      </w:pPr>
    </w:p>
    <w:p w14:paraId="7C5E07CE" w14:textId="77777777" w:rsidR="007D4E17" w:rsidRDefault="007D4E17" w:rsidP="002321BE">
      <w:pPr>
        <w:rPr>
          <w:rFonts w:eastAsia="Arial Unicode MS" w:cs="Arial Unicode MS"/>
        </w:rPr>
      </w:pPr>
    </w:p>
    <w:p w14:paraId="0E77449D" w14:textId="77777777" w:rsidR="002321BE" w:rsidRPr="002B7737" w:rsidRDefault="008A17EA" w:rsidP="008A17EA">
      <w:pPr>
        <w:jc w:val="center"/>
        <w:rPr>
          <w:rFonts w:eastAsia="Arial Unicode MS" w:cs="Arial Unicode MS"/>
          <w:b/>
          <w:bCs/>
          <w:sz w:val="32"/>
          <w:szCs w:val="28"/>
        </w:rPr>
      </w:pPr>
      <w:r w:rsidRPr="008A17EA">
        <w:rPr>
          <w:rFonts w:eastAsia="Arial Unicode MS" w:cs="Arial Unicode MS" w:hint="eastAsia"/>
          <w:b/>
          <w:bCs/>
          <w:sz w:val="32"/>
          <w:szCs w:val="28"/>
        </w:rPr>
        <w:t xml:space="preserve">Lab. Mekatronika Politeknik Elektronika Negeri Surabaya </w:t>
      </w:r>
    </w:p>
    <w:p w14:paraId="7AFDE0DB" w14:textId="01D61F31" w:rsidR="008A17EA" w:rsidRPr="008A17EA" w:rsidRDefault="008A17EA" w:rsidP="008A17EA">
      <w:pPr>
        <w:jc w:val="center"/>
        <w:rPr>
          <w:rFonts w:eastAsia="Arial Unicode MS" w:cs="Arial Unicode MS"/>
          <w:b/>
          <w:bCs/>
          <w:sz w:val="32"/>
          <w:szCs w:val="28"/>
        </w:rPr>
      </w:pPr>
      <w:r w:rsidRPr="008A17EA">
        <w:rPr>
          <w:rFonts w:eastAsia="Arial Unicode MS" w:cs="Arial Unicode MS" w:hint="eastAsia"/>
          <w:b/>
          <w:bCs/>
          <w:sz w:val="32"/>
          <w:szCs w:val="28"/>
        </w:rPr>
        <w:t>dan Komunitas Belajar Arduino dan Mekatronika</w:t>
      </w:r>
    </w:p>
    <w:p w14:paraId="7EC928B9" w14:textId="7F9631A0" w:rsidR="002321BE" w:rsidRPr="002B7737" w:rsidRDefault="008A17EA" w:rsidP="00F063BB">
      <w:pPr>
        <w:jc w:val="center"/>
        <w:rPr>
          <w:rFonts w:eastAsia="Arial Unicode MS" w:cs="Arial Unicode MS"/>
          <w:b/>
          <w:bCs/>
          <w:sz w:val="32"/>
          <w:szCs w:val="28"/>
        </w:rPr>
      </w:pPr>
      <w:r w:rsidRPr="008A17EA">
        <w:rPr>
          <w:rFonts w:eastAsia="Arial Unicode MS" w:cs="Arial Unicode MS" w:hint="eastAsia"/>
          <w:b/>
          <w:bCs/>
          <w:sz w:val="32"/>
          <w:szCs w:val="28"/>
        </w:rPr>
        <w:t>202</w:t>
      </w:r>
      <w:r w:rsidR="007D4E17" w:rsidRPr="002B7737">
        <w:rPr>
          <w:rFonts w:eastAsia="Arial Unicode MS" w:cs="Arial Unicode MS"/>
          <w:b/>
          <w:bCs/>
          <w:sz w:val="32"/>
          <w:szCs w:val="28"/>
        </w:rPr>
        <w:t>3</w:t>
      </w:r>
    </w:p>
    <w:p w14:paraId="3FFAB425" w14:textId="77777777" w:rsidR="00F063BB" w:rsidRPr="00F063BB" w:rsidRDefault="00F063BB" w:rsidP="00F063BB">
      <w:pPr>
        <w:jc w:val="center"/>
        <w:rPr>
          <w:rFonts w:eastAsia="Arial Unicode MS" w:cs="Arial Unicode MS"/>
          <w:b/>
          <w:bCs/>
          <w:sz w:val="28"/>
          <w:szCs w:val="26"/>
        </w:rPr>
      </w:pPr>
    </w:p>
    <w:p w14:paraId="2F60A97C" w14:textId="108FFC27" w:rsidR="004A4151" w:rsidRDefault="004A4151" w:rsidP="005D1D0B">
      <w:pPr>
        <w:pStyle w:val="Heading1"/>
        <w:rPr>
          <w:shd w:val="clear" w:color="auto" w:fill="FFFFFF"/>
        </w:rPr>
      </w:pPr>
      <w:bookmarkStart w:id="0" w:name="_Toc124528109"/>
      <w:r>
        <w:rPr>
          <w:shd w:val="clear" w:color="auto" w:fill="FFFFFF"/>
        </w:rPr>
        <w:lastRenderedPageBreak/>
        <w:t>Kata Pengantar</w:t>
      </w:r>
      <w:bookmarkEnd w:id="0"/>
    </w:p>
    <w:p w14:paraId="4594C8C7" w14:textId="77777777" w:rsidR="004A4151" w:rsidRDefault="004A4151" w:rsidP="004A4151">
      <w:pPr>
        <w:rPr>
          <w:shd w:val="clear" w:color="auto" w:fill="FFFFFF"/>
        </w:rPr>
      </w:pPr>
    </w:p>
    <w:p w14:paraId="6A54B6E8" w14:textId="2A52CD25" w:rsidR="004A4151" w:rsidRDefault="004A4151" w:rsidP="005969F1">
      <w:pPr>
        <w:jc w:val="both"/>
        <w:rPr>
          <w:shd w:val="clear" w:color="auto" w:fill="FFFFFF"/>
        </w:rPr>
      </w:pPr>
      <w:r>
        <w:rPr>
          <w:shd w:val="clear" w:color="auto" w:fill="FFFFFF"/>
        </w:rPr>
        <w:t>Segala puji bagi Allah, Tuhan Yang Maha Esa atas rahmat dan karunia-Nya, sehingga penulis dapat menyelesaikan modul ajar. Tak lupa juga mengucapkan salawat serta salam semoga senantiasa tercurahkan kepada Nabi Besar Muhammad SAW, karena berkat beliau, kita mampu keluar dari kegelapan menuju jalan yang lebih terang.</w:t>
      </w:r>
    </w:p>
    <w:p w14:paraId="4EF9CFC0" w14:textId="77777777" w:rsidR="004A4151" w:rsidRDefault="004A4151" w:rsidP="005969F1">
      <w:pPr>
        <w:jc w:val="both"/>
        <w:rPr>
          <w:shd w:val="clear" w:color="auto" w:fill="FFFFFF"/>
        </w:rPr>
      </w:pPr>
      <w:r>
        <w:rPr>
          <w:shd w:val="clear" w:color="auto" w:fill="FFFFFF"/>
        </w:rPr>
        <w:t>Adapun, modul kami yang berjudul ‘</w:t>
      </w:r>
      <w:r w:rsidRPr="00B951D6">
        <w:rPr>
          <w:b/>
          <w:bCs/>
        </w:rPr>
        <w:t>PEMBUATAN MINI SCADA HMI DENGAN BAHASA PEMROGRAMAN PYTHON DAN QML UNTUK PLC OUTSEAL</w:t>
      </w:r>
      <w:r>
        <w:rPr>
          <w:b/>
          <w:bCs/>
        </w:rPr>
        <w:t xml:space="preserve">’ </w:t>
      </w:r>
      <w:r>
        <w:rPr>
          <w:shd w:val="clear" w:color="auto" w:fill="FFFFFF"/>
        </w:rPr>
        <w:t>ini telah selesai kami buat secara semaksimal dan sebaik mungkin agar menjadi manfaat bagi pembaca yang membutuhkan informasi dan pengetahuan mengenai bagaimana pembuatan MINI HMI SCADA untuk PLC outseal.</w:t>
      </w:r>
    </w:p>
    <w:p w14:paraId="60A3E10C" w14:textId="77777777" w:rsidR="004A4151" w:rsidRDefault="004A4151" w:rsidP="005969F1">
      <w:pPr>
        <w:jc w:val="both"/>
        <w:rPr>
          <w:shd w:val="clear" w:color="auto" w:fill="FFFFFF"/>
        </w:rPr>
      </w:pPr>
      <w:r>
        <w:rPr>
          <w:shd w:val="clear" w:color="auto" w:fill="FFFFFF"/>
        </w:rPr>
        <w:t>Dalam modul ini, tertulis bagaimana langkah-langkah pembuatan MINI HMI SCADA untuk PLC outseal dari pembuatan base code hingga bagaimana cara mengintegrasikan ke PLC outseal via MODBUS RTU yang disajikan secara jelas dan detail.</w:t>
      </w:r>
    </w:p>
    <w:p w14:paraId="09FD8392" w14:textId="77777777" w:rsidR="004A4151" w:rsidRDefault="004A4151" w:rsidP="005969F1">
      <w:pPr>
        <w:jc w:val="both"/>
        <w:rPr>
          <w:shd w:val="clear" w:color="auto" w:fill="FFFFFF"/>
        </w:rPr>
      </w:pPr>
      <w:r>
        <w:rPr>
          <w:shd w:val="clear" w:color="auto" w:fill="FFFFFF"/>
        </w:rPr>
        <w:t>Kami sadar, masih banyak luput dan kekeliruan yang tentu saja jauh dari sempurna tentang modul ini. Oleh sebab itu, kami mohon agar pembaca memberi kritik dan juga saran terhadap karya modul ini agar kami dapat terus meningkatkan kualitas modul.</w:t>
      </w:r>
    </w:p>
    <w:p w14:paraId="5DAD3554" w14:textId="77777777" w:rsidR="004A4151" w:rsidRDefault="004A4151" w:rsidP="005969F1">
      <w:pPr>
        <w:jc w:val="both"/>
      </w:pPr>
      <w:r>
        <w:rPr>
          <w:shd w:val="clear" w:color="auto" w:fill="FFFFFF"/>
        </w:rPr>
        <w:t xml:space="preserve">Demikian modul ini kami buat, dengan harapan agar pembaca dapat memahami informasi dan juga mendapatkan wawasan mengenai </w:t>
      </w:r>
      <w:r w:rsidRPr="008931C5">
        <w:t xml:space="preserve">pembuatan </w:t>
      </w:r>
      <w:r>
        <w:rPr>
          <w:shd w:val="clear" w:color="auto" w:fill="FFFFFF"/>
        </w:rPr>
        <w:t>MINI HMI SCADA untuk PLC outseal serta dapat bermanfaat bagi masyarakat dalam arti luas dan dapat menjadi referensi untuk inovasi-inovasi di bidang otomasi dan pemrograman. Terima kasih.</w:t>
      </w:r>
    </w:p>
    <w:p w14:paraId="3FC89082" w14:textId="6C89D1F7" w:rsidR="005C583D" w:rsidRDefault="005C583D"/>
    <w:p w14:paraId="7E48F3C7" w14:textId="4FBD0DA8" w:rsidR="00DC57E3" w:rsidRDefault="00DC57E3"/>
    <w:p w14:paraId="22C1C352" w14:textId="7E6ED9BB" w:rsidR="00DC57E3" w:rsidRDefault="00DC57E3"/>
    <w:p w14:paraId="7DA3DCEE" w14:textId="125F9C5C" w:rsidR="00DC57E3" w:rsidRDefault="00DC57E3"/>
    <w:p w14:paraId="78FE3FAC" w14:textId="4CDDA9E9" w:rsidR="00DC57E3" w:rsidRDefault="00DC57E3"/>
    <w:p w14:paraId="6ECC365E" w14:textId="2B4EB57A" w:rsidR="00DC57E3" w:rsidRDefault="00DC57E3"/>
    <w:p w14:paraId="0594D095" w14:textId="39128DA4" w:rsidR="00DC57E3" w:rsidRDefault="00DC57E3"/>
    <w:p w14:paraId="17D0982F" w14:textId="386B011E" w:rsidR="00DC57E3" w:rsidRDefault="00DC57E3"/>
    <w:p w14:paraId="7C169EA8" w14:textId="0AD18D2B" w:rsidR="00DC57E3" w:rsidRDefault="00DC57E3"/>
    <w:p w14:paraId="24216119" w14:textId="2F96B195" w:rsidR="00DC57E3" w:rsidRDefault="00DC57E3"/>
    <w:p w14:paraId="6C3F63F3" w14:textId="4E4664E4" w:rsidR="00552184" w:rsidRDefault="00552184"/>
    <w:p w14:paraId="1E47818A" w14:textId="0A7598F2" w:rsidR="00552184" w:rsidRDefault="00552184" w:rsidP="00B73EB4">
      <w:pPr>
        <w:pStyle w:val="TOCHeading"/>
        <w:rPr>
          <w:rStyle w:val="Heading1Char"/>
        </w:rPr>
      </w:pPr>
      <w:bookmarkStart w:id="1" w:name="_Toc124528110"/>
      <w:r w:rsidRPr="00552184">
        <w:rPr>
          <w:rStyle w:val="Heading1Char"/>
        </w:rPr>
        <w:lastRenderedPageBreak/>
        <w:t>D</w:t>
      </w:r>
      <w:r w:rsidR="00B73EB4">
        <w:rPr>
          <w:rStyle w:val="Heading1Char"/>
        </w:rPr>
        <w:t>aftar</w:t>
      </w:r>
      <w:r w:rsidRPr="00552184">
        <w:rPr>
          <w:rStyle w:val="Heading1Char"/>
        </w:rPr>
        <w:t xml:space="preserve"> I</w:t>
      </w:r>
      <w:r w:rsidR="00B73EB4">
        <w:rPr>
          <w:rStyle w:val="Heading1Char"/>
        </w:rPr>
        <w:t>si</w:t>
      </w:r>
      <w:bookmarkEnd w:id="1"/>
    </w:p>
    <w:p w14:paraId="5C792499" w14:textId="77777777" w:rsidR="003E2156" w:rsidRPr="003E2156" w:rsidRDefault="003E2156" w:rsidP="003E2156"/>
    <w:sdt>
      <w:sdtPr>
        <w:id w:val="-676964974"/>
        <w:docPartObj>
          <w:docPartGallery w:val="Table of Contents"/>
          <w:docPartUnique/>
        </w:docPartObj>
      </w:sdtPr>
      <w:sdtEndPr>
        <w:rPr>
          <w:b/>
          <w:bCs/>
          <w:noProof/>
        </w:rPr>
      </w:sdtEndPr>
      <w:sdtContent>
        <w:p w14:paraId="3BF0D97A" w14:textId="1D05799A" w:rsidR="000D6590" w:rsidRDefault="00552184">
          <w:pPr>
            <w:pStyle w:val="TOC1"/>
            <w:tabs>
              <w:tab w:val="right" w:leader="dot" w:pos="9350"/>
            </w:tabs>
            <w:rPr>
              <w:noProof/>
              <w:sz w:val="22"/>
            </w:rPr>
          </w:pPr>
          <w:r>
            <w:fldChar w:fldCharType="begin"/>
          </w:r>
          <w:r>
            <w:instrText xml:space="preserve"> TOC \o "1-3" \h \z \u </w:instrText>
          </w:r>
          <w:r>
            <w:fldChar w:fldCharType="separate"/>
          </w:r>
          <w:hyperlink w:anchor="_Toc124528109" w:history="1">
            <w:r w:rsidR="000D6590" w:rsidRPr="00A14441">
              <w:rPr>
                <w:rStyle w:val="Hyperlink"/>
                <w:noProof/>
                <w:shd w:val="clear" w:color="auto" w:fill="FFFFFF"/>
              </w:rPr>
              <w:t>Kata Pengantar</w:t>
            </w:r>
            <w:r w:rsidR="000D6590">
              <w:rPr>
                <w:noProof/>
                <w:webHidden/>
              </w:rPr>
              <w:tab/>
            </w:r>
            <w:r w:rsidR="000D6590">
              <w:rPr>
                <w:noProof/>
                <w:webHidden/>
              </w:rPr>
              <w:fldChar w:fldCharType="begin"/>
            </w:r>
            <w:r w:rsidR="000D6590">
              <w:rPr>
                <w:noProof/>
                <w:webHidden/>
              </w:rPr>
              <w:instrText xml:space="preserve"> PAGEREF _Toc124528109 \h </w:instrText>
            </w:r>
            <w:r w:rsidR="000D6590">
              <w:rPr>
                <w:noProof/>
                <w:webHidden/>
              </w:rPr>
            </w:r>
            <w:r w:rsidR="000D6590">
              <w:rPr>
                <w:noProof/>
                <w:webHidden/>
              </w:rPr>
              <w:fldChar w:fldCharType="separate"/>
            </w:r>
            <w:r w:rsidR="000D6590">
              <w:rPr>
                <w:noProof/>
                <w:webHidden/>
              </w:rPr>
              <w:t>2</w:t>
            </w:r>
            <w:r w:rsidR="000D6590">
              <w:rPr>
                <w:noProof/>
                <w:webHidden/>
              </w:rPr>
              <w:fldChar w:fldCharType="end"/>
            </w:r>
          </w:hyperlink>
        </w:p>
        <w:p w14:paraId="21D3E4CE" w14:textId="6ECB73A9" w:rsidR="000D6590" w:rsidRDefault="000E75D4">
          <w:pPr>
            <w:pStyle w:val="TOC1"/>
            <w:tabs>
              <w:tab w:val="right" w:leader="dot" w:pos="9350"/>
            </w:tabs>
            <w:rPr>
              <w:noProof/>
              <w:sz w:val="22"/>
            </w:rPr>
          </w:pPr>
          <w:hyperlink w:anchor="_Toc124528110" w:history="1">
            <w:r w:rsidR="000D6590" w:rsidRPr="00A14441">
              <w:rPr>
                <w:rStyle w:val="Hyperlink"/>
                <w:noProof/>
              </w:rPr>
              <w:t>Daftar Isi</w:t>
            </w:r>
            <w:r w:rsidR="000D6590">
              <w:rPr>
                <w:noProof/>
                <w:webHidden/>
              </w:rPr>
              <w:tab/>
            </w:r>
            <w:r w:rsidR="000D6590">
              <w:rPr>
                <w:noProof/>
                <w:webHidden/>
              </w:rPr>
              <w:fldChar w:fldCharType="begin"/>
            </w:r>
            <w:r w:rsidR="000D6590">
              <w:rPr>
                <w:noProof/>
                <w:webHidden/>
              </w:rPr>
              <w:instrText xml:space="preserve"> PAGEREF _Toc124528110 \h </w:instrText>
            </w:r>
            <w:r w:rsidR="000D6590">
              <w:rPr>
                <w:noProof/>
                <w:webHidden/>
              </w:rPr>
            </w:r>
            <w:r w:rsidR="000D6590">
              <w:rPr>
                <w:noProof/>
                <w:webHidden/>
              </w:rPr>
              <w:fldChar w:fldCharType="separate"/>
            </w:r>
            <w:r w:rsidR="000D6590">
              <w:rPr>
                <w:noProof/>
                <w:webHidden/>
              </w:rPr>
              <w:t>3</w:t>
            </w:r>
            <w:r w:rsidR="000D6590">
              <w:rPr>
                <w:noProof/>
                <w:webHidden/>
              </w:rPr>
              <w:fldChar w:fldCharType="end"/>
            </w:r>
          </w:hyperlink>
        </w:p>
        <w:p w14:paraId="58FD7140" w14:textId="5523866C" w:rsidR="000D6590" w:rsidRDefault="000E75D4">
          <w:pPr>
            <w:pStyle w:val="TOC1"/>
            <w:tabs>
              <w:tab w:val="right" w:leader="dot" w:pos="9350"/>
            </w:tabs>
            <w:rPr>
              <w:noProof/>
              <w:sz w:val="22"/>
            </w:rPr>
          </w:pPr>
          <w:hyperlink w:anchor="_Toc124528111" w:history="1">
            <w:r w:rsidR="000D6590" w:rsidRPr="00A14441">
              <w:rPr>
                <w:rStyle w:val="Hyperlink"/>
                <w:noProof/>
              </w:rPr>
              <w:t>Persiapan</w:t>
            </w:r>
            <w:r w:rsidR="000D6590">
              <w:rPr>
                <w:noProof/>
                <w:webHidden/>
              </w:rPr>
              <w:tab/>
            </w:r>
            <w:r w:rsidR="000D6590">
              <w:rPr>
                <w:noProof/>
                <w:webHidden/>
              </w:rPr>
              <w:fldChar w:fldCharType="begin"/>
            </w:r>
            <w:r w:rsidR="000D6590">
              <w:rPr>
                <w:noProof/>
                <w:webHidden/>
              </w:rPr>
              <w:instrText xml:space="preserve"> PAGEREF _Toc124528111 \h </w:instrText>
            </w:r>
            <w:r w:rsidR="000D6590">
              <w:rPr>
                <w:noProof/>
                <w:webHidden/>
              </w:rPr>
            </w:r>
            <w:r w:rsidR="000D6590">
              <w:rPr>
                <w:noProof/>
                <w:webHidden/>
              </w:rPr>
              <w:fldChar w:fldCharType="separate"/>
            </w:r>
            <w:r w:rsidR="000D6590">
              <w:rPr>
                <w:noProof/>
                <w:webHidden/>
              </w:rPr>
              <w:t>5</w:t>
            </w:r>
            <w:r w:rsidR="000D6590">
              <w:rPr>
                <w:noProof/>
                <w:webHidden/>
              </w:rPr>
              <w:fldChar w:fldCharType="end"/>
            </w:r>
          </w:hyperlink>
        </w:p>
        <w:p w14:paraId="0DEE89DB" w14:textId="695CD874" w:rsidR="000D6590" w:rsidRDefault="000E75D4">
          <w:pPr>
            <w:pStyle w:val="TOC2"/>
            <w:tabs>
              <w:tab w:val="right" w:leader="dot" w:pos="9350"/>
            </w:tabs>
            <w:rPr>
              <w:noProof/>
              <w:sz w:val="22"/>
            </w:rPr>
          </w:pPr>
          <w:hyperlink w:anchor="_Toc124528112" w:history="1">
            <w:r w:rsidR="000D6590" w:rsidRPr="00A14441">
              <w:rPr>
                <w:rStyle w:val="Hyperlink"/>
                <w:noProof/>
              </w:rPr>
              <w:t>Pengenalan Software Tools</w:t>
            </w:r>
            <w:r w:rsidR="000D6590">
              <w:rPr>
                <w:noProof/>
                <w:webHidden/>
              </w:rPr>
              <w:tab/>
            </w:r>
            <w:r w:rsidR="000D6590">
              <w:rPr>
                <w:noProof/>
                <w:webHidden/>
              </w:rPr>
              <w:fldChar w:fldCharType="begin"/>
            </w:r>
            <w:r w:rsidR="000D6590">
              <w:rPr>
                <w:noProof/>
                <w:webHidden/>
              </w:rPr>
              <w:instrText xml:space="preserve"> PAGEREF _Toc124528112 \h </w:instrText>
            </w:r>
            <w:r w:rsidR="000D6590">
              <w:rPr>
                <w:noProof/>
                <w:webHidden/>
              </w:rPr>
            </w:r>
            <w:r w:rsidR="000D6590">
              <w:rPr>
                <w:noProof/>
                <w:webHidden/>
              </w:rPr>
              <w:fldChar w:fldCharType="separate"/>
            </w:r>
            <w:r w:rsidR="000D6590">
              <w:rPr>
                <w:noProof/>
                <w:webHidden/>
              </w:rPr>
              <w:t>5</w:t>
            </w:r>
            <w:r w:rsidR="000D6590">
              <w:rPr>
                <w:noProof/>
                <w:webHidden/>
              </w:rPr>
              <w:fldChar w:fldCharType="end"/>
            </w:r>
          </w:hyperlink>
        </w:p>
        <w:p w14:paraId="132B55BA" w14:textId="7BFF8F00" w:rsidR="000D6590" w:rsidRDefault="000E75D4">
          <w:pPr>
            <w:pStyle w:val="TOC3"/>
            <w:tabs>
              <w:tab w:val="right" w:leader="dot" w:pos="9350"/>
            </w:tabs>
            <w:rPr>
              <w:noProof/>
              <w:sz w:val="22"/>
            </w:rPr>
          </w:pPr>
          <w:hyperlink w:anchor="_Toc124528113" w:history="1">
            <w:r w:rsidR="000D6590" w:rsidRPr="00A14441">
              <w:rPr>
                <w:rStyle w:val="Hyperlink"/>
                <w:noProof/>
              </w:rPr>
              <w:t>Notepad++</w:t>
            </w:r>
            <w:r w:rsidR="000D6590">
              <w:rPr>
                <w:noProof/>
                <w:webHidden/>
              </w:rPr>
              <w:tab/>
            </w:r>
            <w:r w:rsidR="000D6590">
              <w:rPr>
                <w:noProof/>
                <w:webHidden/>
              </w:rPr>
              <w:fldChar w:fldCharType="begin"/>
            </w:r>
            <w:r w:rsidR="000D6590">
              <w:rPr>
                <w:noProof/>
                <w:webHidden/>
              </w:rPr>
              <w:instrText xml:space="preserve"> PAGEREF _Toc124528113 \h </w:instrText>
            </w:r>
            <w:r w:rsidR="000D6590">
              <w:rPr>
                <w:noProof/>
                <w:webHidden/>
              </w:rPr>
            </w:r>
            <w:r w:rsidR="000D6590">
              <w:rPr>
                <w:noProof/>
                <w:webHidden/>
              </w:rPr>
              <w:fldChar w:fldCharType="separate"/>
            </w:r>
            <w:r w:rsidR="000D6590">
              <w:rPr>
                <w:noProof/>
                <w:webHidden/>
              </w:rPr>
              <w:t>5</w:t>
            </w:r>
            <w:r w:rsidR="000D6590">
              <w:rPr>
                <w:noProof/>
                <w:webHidden/>
              </w:rPr>
              <w:fldChar w:fldCharType="end"/>
            </w:r>
          </w:hyperlink>
        </w:p>
        <w:p w14:paraId="008478C5" w14:textId="530C5B1C" w:rsidR="000D6590" w:rsidRDefault="000E75D4">
          <w:pPr>
            <w:pStyle w:val="TOC3"/>
            <w:tabs>
              <w:tab w:val="right" w:leader="dot" w:pos="9350"/>
            </w:tabs>
            <w:rPr>
              <w:noProof/>
              <w:sz w:val="22"/>
            </w:rPr>
          </w:pPr>
          <w:hyperlink w:anchor="_Toc124528114" w:history="1">
            <w:r w:rsidR="000D6590" w:rsidRPr="00A14441">
              <w:rPr>
                <w:rStyle w:val="Hyperlink"/>
                <w:noProof/>
              </w:rPr>
              <w:t>Thonny IDE</w:t>
            </w:r>
            <w:r w:rsidR="000D6590">
              <w:rPr>
                <w:noProof/>
                <w:webHidden/>
              </w:rPr>
              <w:tab/>
            </w:r>
            <w:r w:rsidR="000D6590">
              <w:rPr>
                <w:noProof/>
                <w:webHidden/>
              </w:rPr>
              <w:fldChar w:fldCharType="begin"/>
            </w:r>
            <w:r w:rsidR="000D6590">
              <w:rPr>
                <w:noProof/>
                <w:webHidden/>
              </w:rPr>
              <w:instrText xml:space="preserve"> PAGEREF _Toc124528114 \h </w:instrText>
            </w:r>
            <w:r w:rsidR="000D6590">
              <w:rPr>
                <w:noProof/>
                <w:webHidden/>
              </w:rPr>
            </w:r>
            <w:r w:rsidR="000D6590">
              <w:rPr>
                <w:noProof/>
                <w:webHidden/>
              </w:rPr>
              <w:fldChar w:fldCharType="separate"/>
            </w:r>
            <w:r w:rsidR="000D6590">
              <w:rPr>
                <w:noProof/>
                <w:webHidden/>
              </w:rPr>
              <w:t>6</w:t>
            </w:r>
            <w:r w:rsidR="000D6590">
              <w:rPr>
                <w:noProof/>
                <w:webHidden/>
              </w:rPr>
              <w:fldChar w:fldCharType="end"/>
            </w:r>
          </w:hyperlink>
        </w:p>
        <w:p w14:paraId="7519D9E1" w14:textId="61A01383" w:rsidR="000D6590" w:rsidRDefault="000E75D4">
          <w:pPr>
            <w:pStyle w:val="TOC3"/>
            <w:tabs>
              <w:tab w:val="right" w:leader="dot" w:pos="9350"/>
            </w:tabs>
            <w:rPr>
              <w:noProof/>
              <w:sz w:val="22"/>
            </w:rPr>
          </w:pPr>
          <w:hyperlink w:anchor="_Toc124528115" w:history="1">
            <w:r w:rsidR="000D6590" w:rsidRPr="00A14441">
              <w:rPr>
                <w:rStyle w:val="Hyperlink"/>
                <w:noProof/>
              </w:rPr>
              <w:t>Outseal Studio</w:t>
            </w:r>
            <w:r w:rsidR="000D6590">
              <w:rPr>
                <w:noProof/>
                <w:webHidden/>
              </w:rPr>
              <w:tab/>
            </w:r>
            <w:r w:rsidR="000D6590">
              <w:rPr>
                <w:noProof/>
                <w:webHidden/>
              </w:rPr>
              <w:fldChar w:fldCharType="begin"/>
            </w:r>
            <w:r w:rsidR="000D6590">
              <w:rPr>
                <w:noProof/>
                <w:webHidden/>
              </w:rPr>
              <w:instrText xml:space="preserve"> PAGEREF _Toc124528115 \h </w:instrText>
            </w:r>
            <w:r w:rsidR="000D6590">
              <w:rPr>
                <w:noProof/>
                <w:webHidden/>
              </w:rPr>
            </w:r>
            <w:r w:rsidR="000D6590">
              <w:rPr>
                <w:noProof/>
                <w:webHidden/>
              </w:rPr>
              <w:fldChar w:fldCharType="separate"/>
            </w:r>
            <w:r w:rsidR="000D6590">
              <w:rPr>
                <w:noProof/>
                <w:webHidden/>
              </w:rPr>
              <w:t>8</w:t>
            </w:r>
            <w:r w:rsidR="000D6590">
              <w:rPr>
                <w:noProof/>
                <w:webHidden/>
              </w:rPr>
              <w:fldChar w:fldCharType="end"/>
            </w:r>
          </w:hyperlink>
        </w:p>
        <w:p w14:paraId="7BC89568" w14:textId="7061318C" w:rsidR="000D6590" w:rsidRDefault="000E75D4">
          <w:pPr>
            <w:pStyle w:val="TOC2"/>
            <w:tabs>
              <w:tab w:val="right" w:leader="dot" w:pos="9350"/>
            </w:tabs>
            <w:rPr>
              <w:noProof/>
              <w:sz w:val="22"/>
            </w:rPr>
          </w:pPr>
          <w:hyperlink w:anchor="_Toc124528116" w:history="1">
            <w:r w:rsidR="000D6590" w:rsidRPr="00A14441">
              <w:rPr>
                <w:rStyle w:val="Hyperlink"/>
                <w:noProof/>
              </w:rPr>
              <w:t>Instalasi Library Python</w:t>
            </w:r>
            <w:r w:rsidR="000D6590">
              <w:rPr>
                <w:noProof/>
                <w:webHidden/>
              </w:rPr>
              <w:tab/>
            </w:r>
            <w:r w:rsidR="000D6590">
              <w:rPr>
                <w:noProof/>
                <w:webHidden/>
              </w:rPr>
              <w:fldChar w:fldCharType="begin"/>
            </w:r>
            <w:r w:rsidR="000D6590">
              <w:rPr>
                <w:noProof/>
                <w:webHidden/>
              </w:rPr>
              <w:instrText xml:space="preserve"> PAGEREF _Toc124528116 \h </w:instrText>
            </w:r>
            <w:r w:rsidR="000D6590">
              <w:rPr>
                <w:noProof/>
                <w:webHidden/>
              </w:rPr>
            </w:r>
            <w:r w:rsidR="000D6590">
              <w:rPr>
                <w:noProof/>
                <w:webHidden/>
              </w:rPr>
              <w:fldChar w:fldCharType="separate"/>
            </w:r>
            <w:r w:rsidR="000D6590">
              <w:rPr>
                <w:noProof/>
                <w:webHidden/>
              </w:rPr>
              <w:t>8</w:t>
            </w:r>
            <w:r w:rsidR="000D6590">
              <w:rPr>
                <w:noProof/>
                <w:webHidden/>
              </w:rPr>
              <w:fldChar w:fldCharType="end"/>
            </w:r>
          </w:hyperlink>
        </w:p>
        <w:p w14:paraId="5918A826" w14:textId="3220CF09" w:rsidR="000D6590" w:rsidRDefault="000E75D4">
          <w:pPr>
            <w:pStyle w:val="TOC3"/>
            <w:tabs>
              <w:tab w:val="right" w:leader="dot" w:pos="9350"/>
            </w:tabs>
            <w:rPr>
              <w:noProof/>
              <w:sz w:val="22"/>
            </w:rPr>
          </w:pPr>
          <w:hyperlink w:anchor="_Toc124528117" w:history="1">
            <w:r w:rsidR="000D6590" w:rsidRPr="00A14441">
              <w:rPr>
                <w:rStyle w:val="Hyperlink"/>
                <w:noProof/>
              </w:rPr>
              <w:t>Install PyQt5</w:t>
            </w:r>
            <w:r w:rsidR="000D6590">
              <w:rPr>
                <w:noProof/>
                <w:webHidden/>
              </w:rPr>
              <w:tab/>
            </w:r>
            <w:r w:rsidR="000D6590">
              <w:rPr>
                <w:noProof/>
                <w:webHidden/>
              </w:rPr>
              <w:fldChar w:fldCharType="begin"/>
            </w:r>
            <w:r w:rsidR="000D6590">
              <w:rPr>
                <w:noProof/>
                <w:webHidden/>
              </w:rPr>
              <w:instrText xml:space="preserve"> PAGEREF _Toc124528117 \h </w:instrText>
            </w:r>
            <w:r w:rsidR="000D6590">
              <w:rPr>
                <w:noProof/>
                <w:webHidden/>
              </w:rPr>
            </w:r>
            <w:r w:rsidR="000D6590">
              <w:rPr>
                <w:noProof/>
                <w:webHidden/>
              </w:rPr>
              <w:fldChar w:fldCharType="separate"/>
            </w:r>
            <w:r w:rsidR="000D6590">
              <w:rPr>
                <w:noProof/>
                <w:webHidden/>
              </w:rPr>
              <w:t>8</w:t>
            </w:r>
            <w:r w:rsidR="000D6590">
              <w:rPr>
                <w:noProof/>
                <w:webHidden/>
              </w:rPr>
              <w:fldChar w:fldCharType="end"/>
            </w:r>
          </w:hyperlink>
        </w:p>
        <w:p w14:paraId="21F78CE7" w14:textId="6246A287" w:rsidR="000D6590" w:rsidRDefault="000E75D4">
          <w:pPr>
            <w:pStyle w:val="TOC3"/>
            <w:tabs>
              <w:tab w:val="right" w:leader="dot" w:pos="9350"/>
            </w:tabs>
            <w:rPr>
              <w:noProof/>
              <w:sz w:val="22"/>
            </w:rPr>
          </w:pPr>
          <w:hyperlink w:anchor="_Toc124528118" w:history="1">
            <w:r w:rsidR="000D6590" w:rsidRPr="00A14441">
              <w:rPr>
                <w:rStyle w:val="Hyperlink"/>
                <w:noProof/>
              </w:rPr>
              <w:t>Install Pymodbus</w:t>
            </w:r>
            <w:r w:rsidR="000D6590">
              <w:rPr>
                <w:noProof/>
                <w:webHidden/>
              </w:rPr>
              <w:tab/>
            </w:r>
            <w:r w:rsidR="000D6590">
              <w:rPr>
                <w:noProof/>
                <w:webHidden/>
              </w:rPr>
              <w:fldChar w:fldCharType="begin"/>
            </w:r>
            <w:r w:rsidR="000D6590">
              <w:rPr>
                <w:noProof/>
                <w:webHidden/>
              </w:rPr>
              <w:instrText xml:space="preserve"> PAGEREF _Toc124528118 \h </w:instrText>
            </w:r>
            <w:r w:rsidR="000D6590">
              <w:rPr>
                <w:noProof/>
                <w:webHidden/>
              </w:rPr>
            </w:r>
            <w:r w:rsidR="000D6590">
              <w:rPr>
                <w:noProof/>
                <w:webHidden/>
              </w:rPr>
              <w:fldChar w:fldCharType="separate"/>
            </w:r>
            <w:r w:rsidR="000D6590">
              <w:rPr>
                <w:noProof/>
                <w:webHidden/>
              </w:rPr>
              <w:t>9</w:t>
            </w:r>
            <w:r w:rsidR="000D6590">
              <w:rPr>
                <w:noProof/>
                <w:webHidden/>
              </w:rPr>
              <w:fldChar w:fldCharType="end"/>
            </w:r>
          </w:hyperlink>
        </w:p>
        <w:p w14:paraId="30E53E41" w14:textId="29AB6596" w:rsidR="000D6590" w:rsidRDefault="000E75D4">
          <w:pPr>
            <w:pStyle w:val="TOC2"/>
            <w:tabs>
              <w:tab w:val="right" w:leader="dot" w:pos="9350"/>
            </w:tabs>
            <w:rPr>
              <w:noProof/>
              <w:sz w:val="22"/>
            </w:rPr>
          </w:pPr>
          <w:hyperlink w:anchor="_Toc124528119" w:history="1">
            <w:r w:rsidR="000D6590" w:rsidRPr="00A14441">
              <w:rPr>
                <w:rStyle w:val="Hyperlink"/>
                <w:noProof/>
              </w:rPr>
              <w:t>Wiring Hardware</w:t>
            </w:r>
            <w:r w:rsidR="000D6590">
              <w:rPr>
                <w:noProof/>
                <w:webHidden/>
              </w:rPr>
              <w:tab/>
            </w:r>
            <w:r w:rsidR="000D6590">
              <w:rPr>
                <w:noProof/>
                <w:webHidden/>
              </w:rPr>
              <w:fldChar w:fldCharType="begin"/>
            </w:r>
            <w:r w:rsidR="000D6590">
              <w:rPr>
                <w:noProof/>
                <w:webHidden/>
              </w:rPr>
              <w:instrText xml:space="preserve"> PAGEREF _Toc124528119 \h </w:instrText>
            </w:r>
            <w:r w:rsidR="000D6590">
              <w:rPr>
                <w:noProof/>
                <w:webHidden/>
              </w:rPr>
            </w:r>
            <w:r w:rsidR="000D6590">
              <w:rPr>
                <w:noProof/>
                <w:webHidden/>
              </w:rPr>
              <w:fldChar w:fldCharType="separate"/>
            </w:r>
            <w:r w:rsidR="000D6590">
              <w:rPr>
                <w:noProof/>
                <w:webHidden/>
              </w:rPr>
              <w:t>12</w:t>
            </w:r>
            <w:r w:rsidR="000D6590">
              <w:rPr>
                <w:noProof/>
                <w:webHidden/>
              </w:rPr>
              <w:fldChar w:fldCharType="end"/>
            </w:r>
          </w:hyperlink>
        </w:p>
        <w:p w14:paraId="65921043" w14:textId="7207F445" w:rsidR="000D6590" w:rsidRDefault="000E75D4">
          <w:pPr>
            <w:pStyle w:val="TOC1"/>
            <w:tabs>
              <w:tab w:val="right" w:leader="dot" w:pos="9350"/>
            </w:tabs>
            <w:rPr>
              <w:noProof/>
              <w:sz w:val="22"/>
            </w:rPr>
          </w:pPr>
          <w:hyperlink w:anchor="_Toc124528120" w:history="1">
            <w:r w:rsidR="000D6590" w:rsidRPr="00A14441">
              <w:rPr>
                <w:rStyle w:val="Hyperlink"/>
                <w:noProof/>
              </w:rPr>
              <w:t>Program tampilan dasar pada QML</w:t>
            </w:r>
            <w:r w:rsidR="000D6590">
              <w:rPr>
                <w:noProof/>
                <w:webHidden/>
              </w:rPr>
              <w:tab/>
            </w:r>
            <w:r w:rsidR="000D6590">
              <w:rPr>
                <w:noProof/>
                <w:webHidden/>
              </w:rPr>
              <w:fldChar w:fldCharType="begin"/>
            </w:r>
            <w:r w:rsidR="000D6590">
              <w:rPr>
                <w:noProof/>
                <w:webHidden/>
              </w:rPr>
              <w:instrText xml:space="preserve"> PAGEREF _Toc124528120 \h </w:instrText>
            </w:r>
            <w:r w:rsidR="000D6590">
              <w:rPr>
                <w:noProof/>
                <w:webHidden/>
              </w:rPr>
            </w:r>
            <w:r w:rsidR="000D6590">
              <w:rPr>
                <w:noProof/>
                <w:webHidden/>
              </w:rPr>
              <w:fldChar w:fldCharType="separate"/>
            </w:r>
            <w:r w:rsidR="000D6590">
              <w:rPr>
                <w:noProof/>
                <w:webHidden/>
              </w:rPr>
              <w:t>13</w:t>
            </w:r>
            <w:r w:rsidR="000D6590">
              <w:rPr>
                <w:noProof/>
                <w:webHidden/>
              </w:rPr>
              <w:fldChar w:fldCharType="end"/>
            </w:r>
          </w:hyperlink>
        </w:p>
        <w:p w14:paraId="2F86D393" w14:textId="5385FB23" w:rsidR="000D6590" w:rsidRDefault="000E75D4">
          <w:pPr>
            <w:pStyle w:val="TOC2"/>
            <w:tabs>
              <w:tab w:val="left" w:pos="660"/>
              <w:tab w:val="right" w:leader="dot" w:pos="9350"/>
            </w:tabs>
            <w:rPr>
              <w:noProof/>
              <w:sz w:val="22"/>
            </w:rPr>
          </w:pPr>
          <w:hyperlink w:anchor="_Toc124528121" w:history="1">
            <w:r w:rsidR="000D6590" w:rsidRPr="00A14441">
              <w:rPr>
                <w:rStyle w:val="Hyperlink"/>
                <w:noProof/>
              </w:rPr>
              <w:t>1.</w:t>
            </w:r>
            <w:r w:rsidR="000D6590">
              <w:rPr>
                <w:noProof/>
                <w:sz w:val="22"/>
              </w:rPr>
              <w:tab/>
            </w:r>
            <w:r w:rsidR="000D6590" w:rsidRPr="00A14441">
              <w:rPr>
                <w:rStyle w:val="Hyperlink"/>
                <w:noProof/>
              </w:rPr>
              <w:t>Membuat Teks</w:t>
            </w:r>
            <w:r w:rsidR="000D6590">
              <w:rPr>
                <w:noProof/>
                <w:webHidden/>
              </w:rPr>
              <w:tab/>
            </w:r>
            <w:r w:rsidR="000D6590">
              <w:rPr>
                <w:noProof/>
                <w:webHidden/>
              </w:rPr>
              <w:fldChar w:fldCharType="begin"/>
            </w:r>
            <w:r w:rsidR="000D6590">
              <w:rPr>
                <w:noProof/>
                <w:webHidden/>
              </w:rPr>
              <w:instrText xml:space="preserve"> PAGEREF _Toc124528121 \h </w:instrText>
            </w:r>
            <w:r w:rsidR="000D6590">
              <w:rPr>
                <w:noProof/>
                <w:webHidden/>
              </w:rPr>
            </w:r>
            <w:r w:rsidR="000D6590">
              <w:rPr>
                <w:noProof/>
                <w:webHidden/>
              </w:rPr>
              <w:fldChar w:fldCharType="separate"/>
            </w:r>
            <w:r w:rsidR="000D6590">
              <w:rPr>
                <w:noProof/>
                <w:webHidden/>
              </w:rPr>
              <w:t>13</w:t>
            </w:r>
            <w:r w:rsidR="000D6590">
              <w:rPr>
                <w:noProof/>
                <w:webHidden/>
              </w:rPr>
              <w:fldChar w:fldCharType="end"/>
            </w:r>
          </w:hyperlink>
        </w:p>
        <w:p w14:paraId="626F8432" w14:textId="5D04AAC5" w:rsidR="000D6590" w:rsidRDefault="000E75D4">
          <w:pPr>
            <w:pStyle w:val="TOC2"/>
            <w:tabs>
              <w:tab w:val="left" w:pos="660"/>
              <w:tab w:val="right" w:leader="dot" w:pos="9350"/>
            </w:tabs>
            <w:rPr>
              <w:noProof/>
              <w:sz w:val="22"/>
            </w:rPr>
          </w:pPr>
          <w:hyperlink w:anchor="_Toc124528122" w:history="1">
            <w:r w:rsidR="000D6590" w:rsidRPr="00A14441">
              <w:rPr>
                <w:rStyle w:val="Hyperlink"/>
                <w:noProof/>
              </w:rPr>
              <w:t>2.</w:t>
            </w:r>
            <w:r w:rsidR="000D6590">
              <w:rPr>
                <w:noProof/>
                <w:sz w:val="22"/>
              </w:rPr>
              <w:tab/>
            </w:r>
            <w:r w:rsidR="000D6590" w:rsidRPr="00A14441">
              <w:rPr>
                <w:rStyle w:val="Hyperlink"/>
                <w:noProof/>
              </w:rPr>
              <w:t>Membuat Button</w:t>
            </w:r>
            <w:r w:rsidR="000D6590">
              <w:rPr>
                <w:noProof/>
                <w:webHidden/>
              </w:rPr>
              <w:tab/>
            </w:r>
            <w:r w:rsidR="000D6590">
              <w:rPr>
                <w:noProof/>
                <w:webHidden/>
              </w:rPr>
              <w:fldChar w:fldCharType="begin"/>
            </w:r>
            <w:r w:rsidR="000D6590">
              <w:rPr>
                <w:noProof/>
                <w:webHidden/>
              </w:rPr>
              <w:instrText xml:space="preserve"> PAGEREF _Toc124528122 \h </w:instrText>
            </w:r>
            <w:r w:rsidR="000D6590">
              <w:rPr>
                <w:noProof/>
                <w:webHidden/>
              </w:rPr>
            </w:r>
            <w:r w:rsidR="000D6590">
              <w:rPr>
                <w:noProof/>
                <w:webHidden/>
              </w:rPr>
              <w:fldChar w:fldCharType="separate"/>
            </w:r>
            <w:r w:rsidR="000D6590">
              <w:rPr>
                <w:noProof/>
                <w:webHidden/>
              </w:rPr>
              <w:t>13</w:t>
            </w:r>
            <w:r w:rsidR="000D6590">
              <w:rPr>
                <w:noProof/>
                <w:webHidden/>
              </w:rPr>
              <w:fldChar w:fldCharType="end"/>
            </w:r>
          </w:hyperlink>
        </w:p>
        <w:p w14:paraId="6B2F4B2D" w14:textId="55BC69AD" w:rsidR="000D6590" w:rsidRDefault="000E75D4">
          <w:pPr>
            <w:pStyle w:val="TOC2"/>
            <w:tabs>
              <w:tab w:val="left" w:pos="660"/>
              <w:tab w:val="right" w:leader="dot" w:pos="9350"/>
            </w:tabs>
            <w:rPr>
              <w:noProof/>
              <w:sz w:val="22"/>
            </w:rPr>
          </w:pPr>
          <w:hyperlink w:anchor="_Toc124528123" w:history="1">
            <w:r w:rsidR="000D6590" w:rsidRPr="00A14441">
              <w:rPr>
                <w:rStyle w:val="Hyperlink"/>
                <w:noProof/>
              </w:rPr>
              <w:t>3.</w:t>
            </w:r>
            <w:r w:rsidR="000D6590">
              <w:rPr>
                <w:noProof/>
                <w:sz w:val="22"/>
              </w:rPr>
              <w:tab/>
            </w:r>
            <w:r w:rsidR="000D6590" w:rsidRPr="00A14441">
              <w:rPr>
                <w:rStyle w:val="Hyperlink"/>
                <w:noProof/>
              </w:rPr>
              <w:t>Membuat Rectangle</w:t>
            </w:r>
            <w:r w:rsidR="000D6590">
              <w:rPr>
                <w:noProof/>
                <w:webHidden/>
              </w:rPr>
              <w:tab/>
            </w:r>
            <w:r w:rsidR="000D6590">
              <w:rPr>
                <w:noProof/>
                <w:webHidden/>
              </w:rPr>
              <w:fldChar w:fldCharType="begin"/>
            </w:r>
            <w:r w:rsidR="000D6590">
              <w:rPr>
                <w:noProof/>
                <w:webHidden/>
              </w:rPr>
              <w:instrText xml:space="preserve"> PAGEREF _Toc124528123 \h </w:instrText>
            </w:r>
            <w:r w:rsidR="000D6590">
              <w:rPr>
                <w:noProof/>
                <w:webHidden/>
              </w:rPr>
            </w:r>
            <w:r w:rsidR="000D6590">
              <w:rPr>
                <w:noProof/>
                <w:webHidden/>
              </w:rPr>
              <w:fldChar w:fldCharType="separate"/>
            </w:r>
            <w:r w:rsidR="000D6590">
              <w:rPr>
                <w:noProof/>
                <w:webHidden/>
              </w:rPr>
              <w:t>14</w:t>
            </w:r>
            <w:r w:rsidR="000D6590">
              <w:rPr>
                <w:noProof/>
                <w:webHidden/>
              </w:rPr>
              <w:fldChar w:fldCharType="end"/>
            </w:r>
          </w:hyperlink>
        </w:p>
        <w:p w14:paraId="1063F576" w14:textId="2C481C34" w:rsidR="000D6590" w:rsidRDefault="000E75D4">
          <w:pPr>
            <w:pStyle w:val="TOC2"/>
            <w:tabs>
              <w:tab w:val="left" w:pos="660"/>
              <w:tab w:val="right" w:leader="dot" w:pos="9350"/>
            </w:tabs>
            <w:rPr>
              <w:noProof/>
              <w:sz w:val="22"/>
            </w:rPr>
          </w:pPr>
          <w:hyperlink w:anchor="_Toc124528124" w:history="1">
            <w:r w:rsidR="000D6590" w:rsidRPr="00A14441">
              <w:rPr>
                <w:rStyle w:val="Hyperlink"/>
                <w:noProof/>
              </w:rPr>
              <w:t>4.</w:t>
            </w:r>
            <w:r w:rsidR="000D6590">
              <w:rPr>
                <w:noProof/>
                <w:sz w:val="22"/>
              </w:rPr>
              <w:tab/>
            </w:r>
            <w:r w:rsidR="000D6590" w:rsidRPr="00A14441">
              <w:rPr>
                <w:rStyle w:val="Hyperlink"/>
                <w:noProof/>
              </w:rPr>
              <w:t>Membuat Slider</w:t>
            </w:r>
            <w:r w:rsidR="000D6590">
              <w:rPr>
                <w:noProof/>
                <w:webHidden/>
              </w:rPr>
              <w:tab/>
            </w:r>
            <w:r w:rsidR="000D6590">
              <w:rPr>
                <w:noProof/>
                <w:webHidden/>
              </w:rPr>
              <w:fldChar w:fldCharType="begin"/>
            </w:r>
            <w:r w:rsidR="000D6590">
              <w:rPr>
                <w:noProof/>
                <w:webHidden/>
              </w:rPr>
              <w:instrText xml:space="preserve"> PAGEREF _Toc124528124 \h </w:instrText>
            </w:r>
            <w:r w:rsidR="000D6590">
              <w:rPr>
                <w:noProof/>
                <w:webHidden/>
              </w:rPr>
            </w:r>
            <w:r w:rsidR="000D6590">
              <w:rPr>
                <w:noProof/>
                <w:webHidden/>
              </w:rPr>
              <w:fldChar w:fldCharType="separate"/>
            </w:r>
            <w:r w:rsidR="000D6590">
              <w:rPr>
                <w:noProof/>
                <w:webHidden/>
              </w:rPr>
              <w:t>15</w:t>
            </w:r>
            <w:r w:rsidR="000D6590">
              <w:rPr>
                <w:noProof/>
                <w:webHidden/>
              </w:rPr>
              <w:fldChar w:fldCharType="end"/>
            </w:r>
          </w:hyperlink>
        </w:p>
        <w:p w14:paraId="65CC69EF" w14:textId="7670BDCA" w:rsidR="000D6590" w:rsidRDefault="000E75D4">
          <w:pPr>
            <w:pStyle w:val="TOC2"/>
            <w:tabs>
              <w:tab w:val="left" w:pos="660"/>
              <w:tab w:val="right" w:leader="dot" w:pos="9350"/>
            </w:tabs>
            <w:rPr>
              <w:noProof/>
              <w:sz w:val="22"/>
            </w:rPr>
          </w:pPr>
          <w:hyperlink w:anchor="_Toc124528125" w:history="1">
            <w:r w:rsidR="000D6590" w:rsidRPr="00A14441">
              <w:rPr>
                <w:rStyle w:val="Hyperlink"/>
                <w:noProof/>
              </w:rPr>
              <w:t>5.</w:t>
            </w:r>
            <w:r w:rsidR="000D6590">
              <w:rPr>
                <w:noProof/>
                <w:sz w:val="22"/>
              </w:rPr>
              <w:tab/>
            </w:r>
            <w:r w:rsidR="000D6590" w:rsidRPr="00A14441">
              <w:rPr>
                <w:rStyle w:val="Hyperlink"/>
                <w:noProof/>
              </w:rPr>
              <w:t>Membuat Gauge</w:t>
            </w:r>
            <w:r w:rsidR="000D6590">
              <w:rPr>
                <w:noProof/>
                <w:webHidden/>
              </w:rPr>
              <w:tab/>
            </w:r>
            <w:r w:rsidR="000D6590">
              <w:rPr>
                <w:noProof/>
                <w:webHidden/>
              </w:rPr>
              <w:fldChar w:fldCharType="begin"/>
            </w:r>
            <w:r w:rsidR="000D6590">
              <w:rPr>
                <w:noProof/>
                <w:webHidden/>
              </w:rPr>
              <w:instrText xml:space="preserve"> PAGEREF _Toc124528125 \h </w:instrText>
            </w:r>
            <w:r w:rsidR="000D6590">
              <w:rPr>
                <w:noProof/>
                <w:webHidden/>
              </w:rPr>
            </w:r>
            <w:r w:rsidR="000D6590">
              <w:rPr>
                <w:noProof/>
                <w:webHidden/>
              </w:rPr>
              <w:fldChar w:fldCharType="separate"/>
            </w:r>
            <w:r w:rsidR="000D6590">
              <w:rPr>
                <w:noProof/>
                <w:webHidden/>
              </w:rPr>
              <w:t>16</w:t>
            </w:r>
            <w:r w:rsidR="000D6590">
              <w:rPr>
                <w:noProof/>
                <w:webHidden/>
              </w:rPr>
              <w:fldChar w:fldCharType="end"/>
            </w:r>
          </w:hyperlink>
        </w:p>
        <w:p w14:paraId="6E08ED42" w14:textId="39713386" w:rsidR="000D6590" w:rsidRDefault="000E75D4">
          <w:pPr>
            <w:pStyle w:val="TOC1"/>
            <w:tabs>
              <w:tab w:val="right" w:leader="dot" w:pos="9350"/>
            </w:tabs>
            <w:rPr>
              <w:noProof/>
              <w:sz w:val="22"/>
            </w:rPr>
          </w:pPr>
          <w:hyperlink w:anchor="_Toc124528126" w:history="1">
            <w:r w:rsidR="000D6590" w:rsidRPr="00A14441">
              <w:rPr>
                <w:rStyle w:val="Hyperlink"/>
                <w:noProof/>
              </w:rPr>
              <w:t>Jobsheet 0 : Base Code</w:t>
            </w:r>
            <w:r w:rsidR="000D6590">
              <w:rPr>
                <w:noProof/>
                <w:webHidden/>
              </w:rPr>
              <w:tab/>
            </w:r>
            <w:r w:rsidR="000D6590">
              <w:rPr>
                <w:noProof/>
                <w:webHidden/>
              </w:rPr>
              <w:fldChar w:fldCharType="begin"/>
            </w:r>
            <w:r w:rsidR="000D6590">
              <w:rPr>
                <w:noProof/>
                <w:webHidden/>
              </w:rPr>
              <w:instrText xml:space="preserve"> PAGEREF _Toc124528126 \h </w:instrText>
            </w:r>
            <w:r w:rsidR="000D6590">
              <w:rPr>
                <w:noProof/>
                <w:webHidden/>
              </w:rPr>
            </w:r>
            <w:r w:rsidR="000D6590">
              <w:rPr>
                <w:noProof/>
                <w:webHidden/>
              </w:rPr>
              <w:fldChar w:fldCharType="separate"/>
            </w:r>
            <w:r w:rsidR="000D6590">
              <w:rPr>
                <w:noProof/>
                <w:webHidden/>
              </w:rPr>
              <w:t>17</w:t>
            </w:r>
            <w:r w:rsidR="000D6590">
              <w:rPr>
                <w:noProof/>
                <w:webHidden/>
              </w:rPr>
              <w:fldChar w:fldCharType="end"/>
            </w:r>
          </w:hyperlink>
        </w:p>
        <w:p w14:paraId="6782EB58" w14:textId="66E9BF0B" w:rsidR="000D6590" w:rsidRDefault="000E75D4">
          <w:pPr>
            <w:pStyle w:val="TOC2"/>
            <w:tabs>
              <w:tab w:val="right" w:leader="dot" w:pos="9350"/>
            </w:tabs>
            <w:rPr>
              <w:noProof/>
              <w:sz w:val="22"/>
            </w:rPr>
          </w:pPr>
          <w:hyperlink w:anchor="_Toc124528127"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27 \h </w:instrText>
            </w:r>
            <w:r w:rsidR="000D6590">
              <w:rPr>
                <w:noProof/>
                <w:webHidden/>
              </w:rPr>
            </w:r>
            <w:r w:rsidR="000D6590">
              <w:rPr>
                <w:noProof/>
                <w:webHidden/>
              </w:rPr>
              <w:fldChar w:fldCharType="separate"/>
            </w:r>
            <w:r w:rsidR="000D6590">
              <w:rPr>
                <w:noProof/>
                <w:webHidden/>
              </w:rPr>
              <w:t>17</w:t>
            </w:r>
            <w:r w:rsidR="000D6590">
              <w:rPr>
                <w:noProof/>
                <w:webHidden/>
              </w:rPr>
              <w:fldChar w:fldCharType="end"/>
            </w:r>
          </w:hyperlink>
        </w:p>
        <w:p w14:paraId="248B7E3D" w14:textId="5C5889B3" w:rsidR="000D6590" w:rsidRDefault="000E75D4">
          <w:pPr>
            <w:pStyle w:val="TOC2"/>
            <w:tabs>
              <w:tab w:val="right" w:leader="dot" w:pos="9350"/>
            </w:tabs>
            <w:rPr>
              <w:noProof/>
              <w:sz w:val="22"/>
            </w:rPr>
          </w:pPr>
          <w:hyperlink w:anchor="_Toc124528128"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28 \h </w:instrText>
            </w:r>
            <w:r w:rsidR="000D6590">
              <w:rPr>
                <w:noProof/>
                <w:webHidden/>
              </w:rPr>
            </w:r>
            <w:r w:rsidR="000D6590">
              <w:rPr>
                <w:noProof/>
                <w:webHidden/>
              </w:rPr>
              <w:fldChar w:fldCharType="separate"/>
            </w:r>
            <w:r w:rsidR="000D6590">
              <w:rPr>
                <w:noProof/>
                <w:webHidden/>
              </w:rPr>
              <w:t>20</w:t>
            </w:r>
            <w:r w:rsidR="000D6590">
              <w:rPr>
                <w:noProof/>
                <w:webHidden/>
              </w:rPr>
              <w:fldChar w:fldCharType="end"/>
            </w:r>
          </w:hyperlink>
        </w:p>
        <w:p w14:paraId="1676B9E3" w14:textId="7B530D1E" w:rsidR="000D6590" w:rsidRDefault="000E75D4">
          <w:pPr>
            <w:pStyle w:val="TOC1"/>
            <w:tabs>
              <w:tab w:val="right" w:leader="dot" w:pos="9350"/>
            </w:tabs>
            <w:rPr>
              <w:noProof/>
              <w:sz w:val="22"/>
            </w:rPr>
          </w:pPr>
          <w:hyperlink w:anchor="_Toc124528129" w:history="1">
            <w:r w:rsidR="000D6590" w:rsidRPr="00A14441">
              <w:rPr>
                <w:rStyle w:val="Hyperlink"/>
                <w:noProof/>
              </w:rPr>
              <w:t>Jobsheet 1 : Digital Output</w:t>
            </w:r>
            <w:r w:rsidR="000D6590">
              <w:rPr>
                <w:noProof/>
                <w:webHidden/>
              </w:rPr>
              <w:tab/>
            </w:r>
            <w:r w:rsidR="000D6590">
              <w:rPr>
                <w:noProof/>
                <w:webHidden/>
              </w:rPr>
              <w:fldChar w:fldCharType="begin"/>
            </w:r>
            <w:r w:rsidR="000D6590">
              <w:rPr>
                <w:noProof/>
                <w:webHidden/>
              </w:rPr>
              <w:instrText xml:space="preserve"> PAGEREF _Toc124528129 \h </w:instrText>
            </w:r>
            <w:r w:rsidR="000D6590">
              <w:rPr>
                <w:noProof/>
                <w:webHidden/>
              </w:rPr>
            </w:r>
            <w:r w:rsidR="000D6590">
              <w:rPr>
                <w:noProof/>
                <w:webHidden/>
              </w:rPr>
              <w:fldChar w:fldCharType="separate"/>
            </w:r>
            <w:r w:rsidR="000D6590">
              <w:rPr>
                <w:noProof/>
                <w:webHidden/>
              </w:rPr>
              <w:t>22</w:t>
            </w:r>
            <w:r w:rsidR="000D6590">
              <w:rPr>
                <w:noProof/>
                <w:webHidden/>
              </w:rPr>
              <w:fldChar w:fldCharType="end"/>
            </w:r>
          </w:hyperlink>
        </w:p>
        <w:p w14:paraId="63C5F721" w14:textId="5B51D1AD" w:rsidR="000D6590" w:rsidRDefault="000E75D4">
          <w:pPr>
            <w:pStyle w:val="TOC2"/>
            <w:tabs>
              <w:tab w:val="right" w:leader="dot" w:pos="9350"/>
            </w:tabs>
            <w:rPr>
              <w:noProof/>
              <w:sz w:val="22"/>
            </w:rPr>
          </w:pPr>
          <w:hyperlink w:anchor="_Toc124528130" w:history="1">
            <w:r w:rsidR="000D6590" w:rsidRPr="00A14441">
              <w:rPr>
                <w:rStyle w:val="Hyperlink"/>
                <w:noProof/>
              </w:rPr>
              <w:t>Single Output</w:t>
            </w:r>
            <w:r w:rsidR="000D6590">
              <w:rPr>
                <w:noProof/>
                <w:webHidden/>
              </w:rPr>
              <w:tab/>
            </w:r>
            <w:r w:rsidR="000D6590">
              <w:rPr>
                <w:noProof/>
                <w:webHidden/>
              </w:rPr>
              <w:fldChar w:fldCharType="begin"/>
            </w:r>
            <w:r w:rsidR="000D6590">
              <w:rPr>
                <w:noProof/>
                <w:webHidden/>
              </w:rPr>
              <w:instrText xml:space="preserve"> PAGEREF _Toc124528130 \h </w:instrText>
            </w:r>
            <w:r w:rsidR="000D6590">
              <w:rPr>
                <w:noProof/>
                <w:webHidden/>
              </w:rPr>
            </w:r>
            <w:r w:rsidR="000D6590">
              <w:rPr>
                <w:noProof/>
                <w:webHidden/>
              </w:rPr>
              <w:fldChar w:fldCharType="separate"/>
            </w:r>
            <w:r w:rsidR="000D6590">
              <w:rPr>
                <w:noProof/>
                <w:webHidden/>
              </w:rPr>
              <w:t>22</w:t>
            </w:r>
            <w:r w:rsidR="000D6590">
              <w:rPr>
                <w:noProof/>
                <w:webHidden/>
              </w:rPr>
              <w:fldChar w:fldCharType="end"/>
            </w:r>
          </w:hyperlink>
        </w:p>
        <w:p w14:paraId="3CA699A3" w14:textId="16951F67" w:rsidR="000D6590" w:rsidRDefault="000E75D4">
          <w:pPr>
            <w:pStyle w:val="TOC3"/>
            <w:tabs>
              <w:tab w:val="right" w:leader="dot" w:pos="9350"/>
            </w:tabs>
            <w:rPr>
              <w:noProof/>
              <w:sz w:val="22"/>
            </w:rPr>
          </w:pPr>
          <w:hyperlink w:anchor="_Toc124528131"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31 \h </w:instrText>
            </w:r>
            <w:r w:rsidR="000D6590">
              <w:rPr>
                <w:noProof/>
                <w:webHidden/>
              </w:rPr>
            </w:r>
            <w:r w:rsidR="000D6590">
              <w:rPr>
                <w:noProof/>
                <w:webHidden/>
              </w:rPr>
              <w:fldChar w:fldCharType="separate"/>
            </w:r>
            <w:r w:rsidR="000D6590">
              <w:rPr>
                <w:noProof/>
                <w:webHidden/>
              </w:rPr>
              <w:t>22</w:t>
            </w:r>
            <w:r w:rsidR="000D6590">
              <w:rPr>
                <w:noProof/>
                <w:webHidden/>
              </w:rPr>
              <w:fldChar w:fldCharType="end"/>
            </w:r>
          </w:hyperlink>
        </w:p>
        <w:p w14:paraId="5E60C43A" w14:textId="4B06F2EB" w:rsidR="000D6590" w:rsidRDefault="000E75D4">
          <w:pPr>
            <w:pStyle w:val="TOC3"/>
            <w:tabs>
              <w:tab w:val="right" w:leader="dot" w:pos="9350"/>
            </w:tabs>
            <w:rPr>
              <w:noProof/>
              <w:sz w:val="22"/>
            </w:rPr>
          </w:pPr>
          <w:hyperlink w:anchor="_Toc124528132"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32 \h </w:instrText>
            </w:r>
            <w:r w:rsidR="000D6590">
              <w:rPr>
                <w:noProof/>
                <w:webHidden/>
              </w:rPr>
            </w:r>
            <w:r w:rsidR="000D6590">
              <w:rPr>
                <w:noProof/>
                <w:webHidden/>
              </w:rPr>
              <w:fldChar w:fldCharType="separate"/>
            </w:r>
            <w:r w:rsidR="000D6590">
              <w:rPr>
                <w:noProof/>
                <w:webHidden/>
              </w:rPr>
              <w:t>22</w:t>
            </w:r>
            <w:r w:rsidR="000D6590">
              <w:rPr>
                <w:noProof/>
                <w:webHidden/>
              </w:rPr>
              <w:fldChar w:fldCharType="end"/>
            </w:r>
          </w:hyperlink>
        </w:p>
        <w:p w14:paraId="4154BFE2" w14:textId="3809748B" w:rsidR="000D6590" w:rsidRDefault="000E75D4">
          <w:pPr>
            <w:pStyle w:val="TOC3"/>
            <w:tabs>
              <w:tab w:val="right" w:leader="dot" w:pos="9350"/>
            </w:tabs>
            <w:rPr>
              <w:noProof/>
              <w:sz w:val="22"/>
            </w:rPr>
          </w:pPr>
          <w:hyperlink w:anchor="_Toc124528133"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33 \h </w:instrText>
            </w:r>
            <w:r w:rsidR="000D6590">
              <w:rPr>
                <w:noProof/>
                <w:webHidden/>
              </w:rPr>
            </w:r>
            <w:r w:rsidR="000D6590">
              <w:rPr>
                <w:noProof/>
                <w:webHidden/>
              </w:rPr>
              <w:fldChar w:fldCharType="separate"/>
            </w:r>
            <w:r w:rsidR="000D6590">
              <w:rPr>
                <w:noProof/>
                <w:webHidden/>
              </w:rPr>
              <w:t>26</w:t>
            </w:r>
            <w:r w:rsidR="000D6590">
              <w:rPr>
                <w:noProof/>
                <w:webHidden/>
              </w:rPr>
              <w:fldChar w:fldCharType="end"/>
            </w:r>
          </w:hyperlink>
        </w:p>
        <w:p w14:paraId="6B5220A2" w14:textId="20FC8408" w:rsidR="000D6590" w:rsidRDefault="000E75D4">
          <w:pPr>
            <w:pStyle w:val="TOC2"/>
            <w:tabs>
              <w:tab w:val="right" w:leader="dot" w:pos="9350"/>
            </w:tabs>
            <w:rPr>
              <w:noProof/>
              <w:sz w:val="22"/>
            </w:rPr>
          </w:pPr>
          <w:hyperlink w:anchor="_Toc124528134" w:history="1">
            <w:r w:rsidR="000D6590" w:rsidRPr="00A14441">
              <w:rPr>
                <w:rStyle w:val="Hyperlink"/>
                <w:noProof/>
              </w:rPr>
              <w:t>Multiple Output</w:t>
            </w:r>
            <w:r w:rsidR="000D6590">
              <w:rPr>
                <w:noProof/>
                <w:webHidden/>
              </w:rPr>
              <w:tab/>
            </w:r>
            <w:r w:rsidR="000D6590">
              <w:rPr>
                <w:noProof/>
                <w:webHidden/>
              </w:rPr>
              <w:fldChar w:fldCharType="begin"/>
            </w:r>
            <w:r w:rsidR="000D6590">
              <w:rPr>
                <w:noProof/>
                <w:webHidden/>
              </w:rPr>
              <w:instrText xml:space="preserve"> PAGEREF _Toc124528134 \h </w:instrText>
            </w:r>
            <w:r w:rsidR="000D6590">
              <w:rPr>
                <w:noProof/>
                <w:webHidden/>
              </w:rPr>
            </w:r>
            <w:r w:rsidR="000D6590">
              <w:rPr>
                <w:noProof/>
                <w:webHidden/>
              </w:rPr>
              <w:fldChar w:fldCharType="separate"/>
            </w:r>
            <w:r w:rsidR="000D6590">
              <w:rPr>
                <w:noProof/>
                <w:webHidden/>
              </w:rPr>
              <w:t>29</w:t>
            </w:r>
            <w:r w:rsidR="000D6590">
              <w:rPr>
                <w:noProof/>
                <w:webHidden/>
              </w:rPr>
              <w:fldChar w:fldCharType="end"/>
            </w:r>
          </w:hyperlink>
        </w:p>
        <w:p w14:paraId="48BAD765" w14:textId="7EC0B5EF" w:rsidR="000D6590" w:rsidRDefault="000E75D4">
          <w:pPr>
            <w:pStyle w:val="TOC3"/>
            <w:tabs>
              <w:tab w:val="right" w:leader="dot" w:pos="9350"/>
            </w:tabs>
            <w:rPr>
              <w:noProof/>
              <w:sz w:val="22"/>
            </w:rPr>
          </w:pPr>
          <w:hyperlink w:anchor="_Toc124528135"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35 \h </w:instrText>
            </w:r>
            <w:r w:rsidR="000D6590">
              <w:rPr>
                <w:noProof/>
                <w:webHidden/>
              </w:rPr>
            </w:r>
            <w:r w:rsidR="000D6590">
              <w:rPr>
                <w:noProof/>
                <w:webHidden/>
              </w:rPr>
              <w:fldChar w:fldCharType="separate"/>
            </w:r>
            <w:r w:rsidR="000D6590">
              <w:rPr>
                <w:noProof/>
                <w:webHidden/>
              </w:rPr>
              <w:t>29</w:t>
            </w:r>
            <w:r w:rsidR="000D6590">
              <w:rPr>
                <w:noProof/>
                <w:webHidden/>
              </w:rPr>
              <w:fldChar w:fldCharType="end"/>
            </w:r>
          </w:hyperlink>
        </w:p>
        <w:p w14:paraId="42E610F0" w14:textId="33C503DD" w:rsidR="000D6590" w:rsidRDefault="000E75D4">
          <w:pPr>
            <w:pStyle w:val="TOC3"/>
            <w:tabs>
              <w:tab w:val="right" w:leader="dot" w:pos="9350"/>
            </w:tabs>
            <w:rPr>
              <w:noProof/>
              <w:sz w:val="22"/>
            </w:rPr>
          </w:pPr>
          <w:hyperlink w:anchor="_Toc124528136"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36 \h </w:instrText>
            </w:r>
            <w:r w:rsidR="000D6590">
              <w:rPr>
                <w:noProof/>
                <w:webHidden/>
              </w:rPr>
            </w:r>
            <w:r w:rsidR="000D6590">
              <w:rPr>
                <w:noProof/>
                <w:webHidden/>
              </w:rPr>
              <w:fldChar w:fldCharType="separate"/>
            </w:r>
            <w:r w:rsidR="000D6590">
              <w:rPr>
                <w:noProof/>
                <w:webHidden/>
              </w:rPr>
              <w:t>29</w:t>
            </w:r>
            <w:r w:rsidR="000D6590">
              <w:rPr>
                <w:noProof/>
                <w:webHidden/>
              </w:rPr>
              <w:fldChar w:fldCharType="end"/>
            </w:r>
          </w:hyperlink>
        </w:p>
        <w:p w14:paraId="0F249976" w14:textId="1EA65180" w:rsidR="000D6590" w:rsidRDefault="000E75D4">
          <w:pPr>
            <w:pStyle w:val="TOC3"/>
            <w:tabs>
              <w:tab w:val="right" w:leader="dot" w:pos="9350"/>
            </w:tabs>
            <w:rPr>
              <w:noProof/>
              <w:sz w:val="22"/>
            </w:rPr>
          </w:pPr>
          <w:hyperlink w:anchor="_Toc124528137"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37 \h </w:instrText>
            </w:r>
            <w:r w:rsidR="000D6590">
              <w:rPr>
                <w:noProof/>
                <w:webHidden/>
              </w:rPr>
            </w:r>
            <w:r w:rsidR="000D6590">
              <w:rPr>
                <w:noProof/>
                <w:webHidden/>
              </w:rPr>
              <w:fldChar w:fldCharType="separate"/>
            </w:r>
            <w:r w:rsidR="000D6590">
              <w:rPr>
                <w:noProof/>
                <w:webHidden/>
              </w:rPr>
              <w:t>33</w:t>
            </w:r>
            <w:r w:rsidR="000D6590">
              <w:rPr>
                <w:noProof/>
                <w:webHidden/>
              </w:rPr>
              <w:fldChar w:fldCharType="end"/>
            </w:r>
          </w:hyperlink>
        </w:p>
        <w:p w14:paraId="0A200848" w14:textId="5CA380F2" w:rsidR="000D6590" w:rsidRDefault="000E75D4">
          <w:pPr>
            <w:pStyle w:val="TOC1"/>
            <w:tabs>
              <w:tab w:val="right" w:leader="dot" w:pos="9350"/>
            </w:tabs>
            <w:rPr>
              <w:noProof/>
              <w:sz w:val="22"/>
            </w:rPr>
          </w:pPr>
          <w:hyperlink w:anchor="_Toc124528138" w:history="1">
            <w:r w:rsidR="000D6590" w:rsidRPr="00A14441">
              <w:rPr>
                <w:rStyle w:val="Hyperlink"/>
                <w:noProof/>
              </w:rPr>
              <w:t>Jobsheet 2 : Digital Input</w:t>
            </w:r>
            <w:r w:rsidR="000D6590">
              <w:rPr>
                <w:noProof/>
                <w:webHidden/>
              </w:rPr>
              <w:tab/>
            </w:r>
            <w:r w:rsidR="000D6590">
              <w:rPr>
                <w:noProof/>
                <w:webHidden/>
              </w:rPr>
              <w:fldChar w:fldCharType="begin"/>
            </w:r>
            <w:r w:rsidR="000D6590">
              <w:rPr>
                <w:noProof/>
                <w:webHidden/>
              </w:rPr>
              <w:instrText xml:space="preserve"> PAGEREF _Toc124528138 \h </w:instrText>
            </w:r>
            <w:r w:rsidR="000D6590">
              <w:rPr>
                <w:noProof/>
                <w:webHidden/>
              </w:rPr>
            </w:r>
            <w:r w:rsidR="000D6590">
              <w:rPr>
                <w:noProof/>
                <w:webHidden/>
              </w:rPr>
              <w:fldChar w:fldCharType="separate"/>
            </w:r>
            <w:r w:rsidR="000D6590">
              <w:rPr>
                <w:noProof/>
                <w:webHidden/>
              </w:rPr>
              <w:t>38</w:t>
            </w:r>
            <w:r w:rsidR="000D6590">
              <w:rPr>
                <w:noProof/>
                <w:webHidden/>
              </w:rPr>
              <w:fldChar w:fldCharType="end"/>
            </w:r>
          </w:hyperlink>
        </w:p>
        <w:p w14:paraId="09EA5F6B" w14:textId="4F5A773A" w:rsidR="000D6590" w:rsidRDefault="000E75D4">
          <w:pPr>
            <w:pStyle w:val="TOC2"/>
            <w:tabs>
              <w:tab w:val="right" w:leader="dot" w:pos="9350"/>
            </w:tabs>
            <w:rPr>
              <w:noProof/>
              <w:sz w:val="22"/>
            </w:rPr>
          </w:pPr>
          <w:hyperlink w:anchor="_Toc124528139" w:history="1">
            <w:r w:rsidR="000D6590" w:rsidRPr="00A14441">
              <w:rPr>
                <w:rStyle w:val="Hyperlink"/>
                <w:noProof/>
              </w:rPr>
              <w:t>Single Input</w:t>
            </w:r>
            <w:r w:rsidR="000D6590">
              <w:rPr>
                <w:noProof/>
                <w:webHidden/>
              </w:rPr>
              <w:tab/>
            </w:r>
            <w:r w:rsidR="000D6590">
              <w:rPr>
                <w:noProof/>
                <w:webHidden/>
              </w:rPr>
              <w:fldChar w:fldCharType="begin"/>
            </w:r>
            <w:r w:rsidR="000D6590">
              <w:rPr>
                <w:noProof/>
                <w:webHidden/>
              </w:rPr>
              <w:instrText xml:space="preserve"> PAGEREF _Toc124528139 \h </w:instrText>
            </w:r>
            <w:r w:rsidR="000D6590">
              <w:rPr>
                <w:noProof/>
                <w:webHidden/>
              </w:rPr>
            </w:r>
            <w:r w:rsidR="000D6590">
              <w:rPr>
                <w:noProof/>
                <w:webHidden/>
              </w:rPr>
              <w:fldChar w:fldCharType="separate"/>
            </w:r>
            <w:r w:rsidR="000D6590">
              <w:rPr>
                <w:noProof/>
                <w:webHidden/>
              </w:rPr>
              <w:t>38</w:t>
            </w:r>
            <w:r w:rsidR="000D6590">
              <w:rPr>
                <w:noProof/>
                <w:webHidden/>
              </w:rPr>
              <w:fldChar w:fldCharType="end"/>
            </w:r>
          </w:hyperlink>
        </w:p>
        <w:p w14:paraId="7F5B3441" w14:textId="298D84C0" w:rsidR="000D6590" w:rsidRDefault="000E75D4">
          <w:pPr>
            <w:pStyle w:val="TOC3"/>
            <w:tabs>
              <w:tab w:val="right" w:leader="dot" w:pos="9350"/>
            </w:tabs>
            <w:rPr>
              <w:noProof/>
              <w:sz w:val="22"/>
            </w:rPr>
          </w:pPr>
          <w:hyperlink w:anchor="_Toc124528140"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40 \h </w:instrText>
            </w:r>
            <w:r w:rsidR="000D6590">
              <w:rPr>
                <w:noProof/>
                <w:webHidden/>
              </w:rPr>
            </w:r>
            <w:r w:rsidR="000D6590">
              <w:rPr>
                <w:noProof/>
                <w:webHidden/>
              </w:rPr>
              <w:fldChar w:fldCharType="separate"/>
            </w:r>
            <w:r w:rsidR="000D6590">
              <w:rPr>
                <w:noProof/>
                <w:webHidden/>
              </w:rPr>
              <w:t>38</w:t>
            </w:r>
            <w:r w:rsidR="000D6590">
              <w:rPr>
                <w:noProof/>
                <w:webHidden/>
              </w:rPr>
              <w:fldChar w:fldCharType="end"/>
            </w:r>
          </w:hyperlink>
        </w:p>
        <w:p w14:paraId="68F09E24" w14:textId="1B0A38BA" w:rsidR="000D6590" w:rsidRDefault="000E75D4">
          <w:pPr>
            <w:pStyle w:val="TOC3"/>
            <w:tabs>
              <w:tab w:val="right" w:leader="dot" w:pos="9350"/>
            </w:tabs>
            <w:rPr>
              <w:noProof/>
              <w:sz w:val="22"/>
            </w:rPr>
          </w:pPr>
          <w:hyperlink w:anchor="_Toc124528141"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41 \h </w:instrText>
            </w:r>
            <w:r w:rsidR="000D6590">
              <w:rPr>
                <w:noProof/>
                <w:webHidden/>
              </w:rPr>
            </w:r>
            <w:r w:rsidR="000D6590">
              <w:rPr>
                <w:noProof/>
                <w:webHidden/>
              </w:rPr>
              <w:fldChar w:fldCharType="separate"/>
            </w:r>
            <w:r w:rsidR="000D6590">
              <w:rPr>
                <w:noProof/>
                <w:webHidden/>
              </w:rPr>
              <w:t>38</w:t>
            </w:r>
            <w:r w:rsidR="000D6590">
              <w:rPr>
                <w:noProof/>
                <w:webHidden/>
              </w:rPr>
              <w:fldChar w:fldCharType="end"/>
            </w:r>
          </w:hyperlink>
        </w:p>
        <w:p w14:paraId="71EFC715" w14:textId="60DBA752" w:rsidR="000D6590" w:rsidRDefault="000E75D4">
          <w:pPr>
            <w:pStyle w:val="TOC3"/>
            <w:tabs>
              <w:tab w:val="right" w:leader="dot" w:pos="9350"/>
            </w:tabs>
            <w:rPr>
              <w:noProof/>
              <w:sz w:val="22"/>
            </w:rPr>
          </w:pPr>
          <w:hyperlink w:anchor="_Toc124528142"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42 \h </w:instrText>
            </w:r>
            <w:r w:rsidR="000D6590">
              <w:rPr>
                <w:noProof/>
                <w:webHidden/>
              </w:rPr>
            </w:r>
            <w:r w:rsidR="000D6590">
              <w:rPr>
                <w:noProof/>
                <w:webHidden/>
              </w:rPr>
              <w:fldChar w:fldCharType="separate"/>
            </w:r>
            <w:r w:rsidR="000D6590">
              <w:rPr>
                <w:noProof/>
                <w:webHidden/>
              </w:rPr>
              <w:t>42</w:t>
            </w:r>
            <w:r w:rsidR="000D6590">
              <w:rPr>
                <w:noProof/>
                <w:webHidden/>
              </w:rPr>
              <w:fldChar w:fldCharType="end"/>
            </w:r>
          </w:hyperlink>
        </w:p>
        <w:p w14:paraId="16B56213" w14:textId="460110AB" w:rsidR="000D6590" w:rsidRDefault="000E75D4">
          <w:pPr>
            <w:pStyle w:val="TOC2"/>
            <w:tabs>
              <w:tab w:val="right" w:leader="dot" w:pos="9350"/>
            </w:tabs>
            <w:rPr>
              <w:noProof/>
              <w:sz w:val="22"/>
            </w:rPr>
          </w:pPr>
          <w:hyperlink w:anchor="_Toc124528143" w:history="1">
            <w:r w:rsidR="000D6590" w:rsidRPr="00A14441">
              <w:rPr>
                <w:rStyle w:val="Hyperlink"/>
                <w:noProof/>
              </w:rPr>
              <w:t>Multiple Input</w:t>
            </w:r>
            <w:r w:rsidR="000D6590">
              <w:rPr>
                <w:noProof/>
                <w:webHidden/>
              </w:rPr>
              <w:tab/>
            </w:r>
            <w:r w:rsidR="000D6590">
              <w:rPr>
                <w:noProof/>
                <w:webHidden/>
              </w:rPr>
              <w:fldChar w:fldCharType="begin"/>
            </w:r>
            <w:r w:rsidR="000D6590">
              <w:rPr>
                <w:noProof/>
                <w:webHidden/>
              </w:rPr>
              <w:instrText xml:space="preserve"> PAGEREF _Toc124528143 \h </w:instrText>
            </w:r>
            <w:r w:rsidR="000D6590">
              <w:rPr>
                <w:noProof/>
                <w:webHidden/>
              </w:rPr>
            </w:r>
            <w:r w:rsidR="000D6590">
              <w:rPr>
                <w:noProof/>
                <w:webHidden/>
              </w:rPr>
              <w:fldChar w:fldCharType="separate"/>
            </w:r>
            <w:r w:rsidR="000D6590">
              <w:rPr>
                <w:noProof/>
                <w:webHidden/>
              </w:rPr>
              <w:t>46</w:t>
            </w:r>
            <w:r w:rsidR="000D6590">
              <w:rPr>
                <w:noProof/>
                <w:webHidden/>
              </w:rPr>
              <w:fldChar w:fldCharType="end"/>
            </w:r>
          </w:hyperlink>
        </w:p>
        <w:p w14:paraId="478026AD" w14:textId="2FD3E45B" w:rsidR="000D6590" w:rsidRDefault="000E75D4">
          <w:pPr>
            <w:pStyle w:val="TOC3"/>
            <w:tabs>
              <w:tab w:val="right" w:leader="dot" w:pos="9350"/>
            </w:tabs>
            <w:rPr>
              <w:noProof/>
              <w:sz w:val="22"/>
            </w:rPr>
          </w:pPr>
          <w:hyperlink w:anchor="_Toc124528144"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44 \h </w:instrText>
            </w:r>
            <w:r w:rsidR="000D6590">
              <w:rPr>
                <w:noProof/>
                <w:webHidden/>
              </w:rPr>
            </w:r>
            <w:r w:rsidR="000D6590">
              <w:rPr>
                <w:noProof/>
                <w:webHidden/>
              </w:rPr>
              <w:fldChar w:fldCharType="separate"/>
            </w:r>
            <w:r w:rsidR="000D6590">
              <w:rPr>
                <w:noProof/>
                <w:webHidden/>
              </w:rPr>
              <w:t>46</w:t>
            </w:r>
            <w:r w:rsidR="000D6590">
              <w:rPr>
                <w:noProof/>
                <w:webHidden/>
              </w:rPr>
              <w:fldChar w:fldCharType="end"/>
            </w:r>
          </w:hyperlink>
        </w:p>
        <w:p w14:paraId="1A58A865" w14:textId="41A4E4B4" w:rsidR="000D6590" w:rsidRDefault="000E75D4">
          <w:pPr>
            <w:pStyle w:val="TOC3"/>
            <w:tabs>
              <w:tab w:val="right" w:leader="dot" w:pos="9350"/>
            </w:tabs>
            <w:rPr>
              <w:noProof/>
              <w:sz w:val="22"/>
            </w:rPr>
          </w:pPr>
          <w:hyperlink w:anchor="_Toc124528145"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45 \h </w:instrText>
            </w:r>
            <w:r w:rsidR="000D6590">
              <w:rPr>
                <w:noProof/>
                <w:webHidden/>
              </w:rPr>
            </w:r>
            <w:r w:rsidR="000D6590">
              <w:rPr>
                <w:noProof/>
                <w:webHidden/>
              </w:rPr>
              <w:fldChar w:fldCharType="separate"/>
            </w:r>
            <w:r w:rsidR="000D6590">
              <w:rPr>
                <w:noProof/>
                <w:webHidden/>
              </w:rPr>
              <w:t>46</w:t>
            </w:r>
            <w:r w:rsidR="000D6590">
              <w:rPr>
                <w:noProof/>
                <w:webHidden/>
              </w:rPr>
              <w:fldChar w:fldCharType="end"/>
            </w:r>
          </w:hyperlink>
        </w:p>
        <w:p w14:paraId="5640F398" w14:textId="6C10BF24" w:rsidR="000D6590" w:rsidRDefault="000E75D4">
          <w:pPr>
            <w:pStyle w:val="TOC3"/>
            <w:tabs>
              <w:tab w:val="right" w:leader="dot" w:pos="9350"/>
            </w:tabs>
            <w:rPr>
              <w:noProof/>
              <w:sz w:val="22"/>
            </w:rPr>
          </w:pPr>
          <w:hyperlink w:anchor="_Toc124528146"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46 \h </w:instrText>
            </w:r>
            <w:r w:rsidR="000D6590">
              <w:rPr>
                <w:noProof/>
                <w:webHidden/>
              </w:rPr>
            </w:r>
            <w:r w:rsidR="000D6590">
              <w:rPr>
                <w:noProof/>
                <w:webHidden/>
              </w:rPr>
              <w:fldChar w:fldCharType="separate"/>
            </w:r>
            <w:r w:rsidR="000D6590">
              <w:rPr>
                <w:noProof/>
                <w:webHidden/>
              </w:rPr>
              <w:t>51</w:t>
            </w:r>
            <w:r w:rsidR="000D6590">
              <w:rPr>
                <w:noProof/>
                <w:webHidden/>
              </w:rPr>
              <w:fldChar w:fldCharType="end"/>
            </w:r>
          </w:hyperlink>
        </w:p>
        <w:p w14:paraId="14CE044F" w14:textId="2DDC8D4B" w:rsidR="000D6590" w:rsidRDefault="000E75D4">
          <w:pPr>
            <w:pStyle w:val="TOC1"/>
            <w:tabs>
              <w:tab w:val="right" w:leader="dot" w:pos="9350"/>
            </w:tabs>
            <w:rPr>
              <w:noProof/>
              <w:sz w:val="22"/>
            </w:rPr>
          </w:pPr>
          <w:hyperlink w:anchor="_Toc124528147" w:history="1">
            <w:r w:rsidR="000D6590" w:rsidRPr="00A14441">
              <w:rPr>
                <w:rStyle w:val="Hyperlink"/>
                <w:noProof/>
              </w:rPr>
              <w:t>Jobsheet 3 : Analog Input</w:t>
            </w:r>
            <w:r w:rsidR="000D6590">
              <w:rPr>
                <w:noProof/>
                <w:webHidden/>
              </w:rPr>
              <w:tab/>
            </w:r>
            <w:r w:rsidR="000D6590">
              <w:rPr>
                <w:noProof/>
                <w:webHidden/>
              </w:rPr>
              <w:fldChar w:fldCharType="begin"/>
            </w:r>
            <w:r w:rsidR="000D6590">
              <w:rPr>
                <w:noProof/>
                <w:webHidden/>
              </w:rPr>
              <w:instrText xml:space="preserve"> PAGEREF _Toc124528147 \h </w:instrText>
            </w:r>
            <w:r w:rsidR="000D6590">
              <w:rPr>
                <w:noProof/>
                <w:webHidden/>
              </w:rPr>
            </w:r>
            <w:r w:rsidR="000D6590">
              <w:rPr>
                <w:noProof/>
                <w:webHidden/>
              </w:rPr>
              <w:fldChar w:fldCharType="separate"/>
            </w:r>
            <w:r w:rsidR="000D6590">
              <w:rPr>
                <w:noProof/>
                <w:webHidden/>
              </w:rPr>
              <w:t>55</w:t>
            </w:r>
            <w:r w:rsidR="000D6590">
              <w:rPr>
                <w:noProof/>
                <w:webHidden/>
              </w:rPr>
              <w:fldChar w:fldCharType="end"/>
            </w:r>
          </w:hyperlink>
        </w:p>
        <w:p w14:paraId="3E88085E" w14:textId="62F2AE57" w:rsidR="000D6590" w:rsidRDefault="000E75D4">
          <w:pPr>
            <w:pStyle w:val="TOC2"/>
            <w:tabs>
              <w:tab w:val="right" w:leader="dot" w:pos="9350"/>
            </w:tabs>
            <w:rPr>
              <w:noProof/>
              <w:sz w:val="22"/>
            </w:rPr>
          </w:pPr>
          <w:hyperlink w:anchor="_Toc124528148" w:history="1">
            <w:r w:rsidR="000D6590" w:rsidRPr="00A14441">
              <w:rPr>
                <w:rStyle w:val="Hyperlink"/>
                <w:noProof/>
              </w:rPr>
              <w:t>Basic</w:t>
            </w:r>
            <w:r w:rsidR="000D6590">
              <w:rPr>
                <w:noProof/>
                <w:webHidden/>
              </w:rPr>
              <w:tab/>
            </w:r>
            <w:r w:rsidR="000D6590">
              <w:rPr>
                <w:noProof/>
                <w:webHidden/>
              </w:rPr>
              <w:fldChar w:fldCharType="begin"/>
            </w:r>
            <w:r w:rsidR="000D6590">
              <w:rPr>
                <w:noProof/>
                <w:webHidden/>
              </w:rPr>
              <w:instrText xml:space="preserve"> PAGEREF _Toc124528148 \h </w:instrText>
            </w:r>
            <w:r w:rsidR="000D6590">
              <w:rPr>
                <w:noProof/>
                <w:webHidden/>
              </w:rPr>
            </w:r>
            <w:r w:rsidR="000D6590">
              <w:rPr>
                <w:noProof/>
                <w:webHidden/>
              </w:rPr>
              <w:fldChar w:fldCharType="separate"/>
            </w:r>
            <w:r w:rsidR="000D6590">
              <w:rPr>
                <w:noProof/>
                <w:webHidden/>
              </w:rPr>
              <w:t>55</w:t>
            </w:r>
            <w:r w:rsidR="000D6590">
              <w:rPr>
                <w:noProof/>
                <w:webHidden/>
              </w:rPr>
              <w:fldChar w:fldCharType="end"/>
            </w:r>
          </w:hyperlink>
        </w:p>
        <w:p w14:paraId="03B5C46F" w14:textId="46C8DFD7" w:rsidR="000D6590" w:rsidRDefault="000E75D4">
          <w:pPr>
            <w:pStyle w:val="TOC3"/>
            <w:tabs>
              <w:tab w:val="right" w:leader="dot" w:pos="9350"/>
            </w:tabs>
            <w:rPr>
              <w:noProof/>
              <w:sz w:val="22"/>
            </w:rPr>
          </w:pPr>
          <w:hyperlink w:anchor="_Toc124528149"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49 \h </w:instrText>
            </w:r>
            <w:r w:rsidR="000D6590">
              <w:rPr>
                <w:noProof/>
                <w:webHidden/>
              </w:rPr>
            </w:r>
            <w:r w:rsidR="000D6590">
              <w:rPr>
                <w:noProof/>
                <w:webHidden/>
              </w:rPr>
              <w:fldChar w:fldCharType="separate"/>
            </w:r>
            <w:r w:rsidR="000D6590">
              <w:rPr>
                <w:noProof/>
                <w:webHidden/>
              </w:rPr>
              <w:t>55</w:t>
            </w:r>
            <w:r w:rsidR="000D6590">
              <w:rPr>
                <w:noProof/>
                <w:webHidden/>
              </w:rPr>
              <w:fldChar w:fldCharType="end"/>
            </w:r>
          </w:hyperlink>
        </w:p>
        <w:p w14:paraId="6F3D9855" w14:textId="65832405" w:rsidR="000D6590" w:rsidRDefault="000E75D4">
          <w:pPr>
            <w:pStyle w:val="TOC3"/>
            <w:tabs>
              <w:tab w:val="right" w:leader="dot" w:pos="9350"/>
            </w:tabs>
            <w:rPr>
              <w:noProof/>
              <w:sz w:val="22"/>
            </w:rPr>
          </w:pPr>
          <w:hyperlink w:anchor="_Toc124528150"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50 \h </w:instrText>
            </w:r>
            <w:r w:rsidR="000D6590">
              <w:rPr>
                <w:noProof/>
                <w:webHidden/>
              </w:rPr>
            </w:r>
            <w:r w:rsidR="000D6590">
              <w:rPr>
                <w:noProof/>
                <w:webHidden/>
              </w:rPr>
              <w:fldChar w:fldCharType="separate"/>
            </w:r>
            <w:r w:rsidR="000D6590">
              <w:rPr>
                <w:noProof/>
                <w:webHidden/>
              </w:rPr>
              <w:t>55</w:t>
            </w:r>
            <w:r w:rsidR="000D6590">
              <w:rPr>
                <w:noProof/>
                <w:webHidden/>
              </w:rPr>
              <w:fldChar w:fldCharType="end"/>
            </w:r>
          </w:hyperlink>
        </w:p>
        <w:p w14:paraId="2909F60F" w14:textId="54EF6C89" w:rsidR="000D6590" w:rsidRDefault="000E75D4">
          <w:pPr>
            <w:pStyle w:val="TOC3"/>
            <w:tabs>
              <w:tab w:val="right" w:leader="dot" w:pos="9350"/>
            </w:tabs>
            <w:rPr>
              <w:noProof/>
              <w:sz w:val="22"/>
            </w:rPr>
          </w:pPr>
          <w:hyperlink w:anchor="_Toc124528151"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51 \h </w:instrText>
            </w:r>
            <w:r w:rsidR="000D6590">
              <w:rPr>
                <w:noProof/>
                <w:webHidden/>
              </w:rPr>
            </w:r>
            <w:r w:rsidR="000D6590">
              <w:rPr>
                <w:noProof/>
                <w:webHidden/>
              </w:rPr>
              <w:fldChar w:fldCharType="separate"/>
            </w:r>
            <w:r w:rsidR="000D6590">
              <w:rPr>
                <w:noProof/>
                <w:webHidden/>
              </w:rPr>
              <w:t>59</w:t>
            </w:r>
            <w:r w:rsidR="000D6590">
              <w:rPr>
                <w:noProof/>
                <w:webHidden/>
              </w:rPr>
              <w:fldChar w:fldCharType="end"/>
            </w:r>
          </w:hyperlink>
        </w:p>
        <w:p w14:paraId="7E31569E" w14:textId="2CCBAABE" w:rsidR="000D6590" w:rsidRDefault="000E75D4">
          <w:pPr>
            <w:pStyle w:val="TOC2"/>
            <w:tabs>
              <w:tab w:val="right" w:leader="dot" w:pos="9350"/>
            </w:tabs>
            <w:rPr>
              <w:noProof/>
              <w:sz w:val="22"/>
            </w:rPr>
          </w:pPr>
          <w:hyperlink w:anchor="_Toc124528152" w:history="1">
            <w:r w:rsidR="000D6590" w:rsidRPr="00A14441">
              <w:rPr>
                <w:rStyle w:val="Hyperlink"/>
                <w:noProof/>
              </w:rPr>
              <w:t>Customize</w:t>
            </w:r>
            <w:r w:rsidR="000D6590">
              <w:rPr>
                <w:noProof/>
                <w:webHidden/>
              </w:rPr>
              <w:tab/>
            </w:r>
            <w:r w:rsidR="000D6590">
              <w:rPr>
                <w:noProof/>
                <w:webHidden/>
              </w:rPr>
              <w:fldChar w:fldCharType="begin"/>
            </w:r>
            <w:r w:rsidR="000D6590">
              <w:rPr>
                <w:noProof/>
                <w:webHidden/>
              </w:rPr>
              <w:instrText xml:space="preserve"> PAGEREF _Toc124528152 \h </w:instrText>
            </w:r>
            <w:r w:rsidR="000D6590">
              <w:rPr>
                <w:noProof/>
                <w:webHidden/>
              </w:rPr>
            </w:r>
            <w:r w:rsidR="000D6590">
              <w:rPr>
                <w:noProof/>
                <w:webHidden/>
              </w:rPr>
              <w:fldChar w:fldCharType="separate"/>
            </w:r>
            <w:r w:rsidR="000D6590">
              <w:rPr>
                <w:noProof/>
                <w:webHidden/>
              </w:rPr>
              <w:t>62</w:t>
            </w:r>
            <w:r w:rsidR="000D6590">
              <w:rPr>
                <w:noProof/>
                <w:webHidden/>
              </w:rPr>
              <w:fldChar w:fldCharType="end"/>
            </w:r>
          </w:hyperlink>
        </w:p>
        <w:p w14:paraId="45D4DBF1" w14:textId="6BE70829" w:rsidR="000D6590" w:rsidRDefault="000E75D4">
          <w:pPr>
            <w:pStyle w:val="TOC3"/>
            <w:tabs>
              <w:tab w:val="right" w:leader="dot" w:pos="9350"/>
            </w:tabs>
            <w:rPr>
              <w:noProof/>
              <w:sz w:val="22"/>
            </w:rPr>
          </w:pPr>
          <w:hyperlink w:anchor="_Toc124528153"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53 \h </w:instrText>
            </w:r>
            <w:r w:rsidR="000D6590">
              <w:rPr>
                <w:noProof/>
                <w:webHidden/>
              </w:rPr>
            </w:r>
            <w:r w:rsidR="000D6590">
              <w:rPr>
                <w:noProof/>
                <w:webHidden/>
              </w:rPr>
              <w:fldChar w:fldCharType="separate"/>
            </w:r>
            <w:r w:rsidR="000D6590">
              <w:rPr>
                <w:noProof/>
                <w:webHidden/>
              </w:rPr>
              <w:t>62</w:t>
            </w:r>
            <w:r w:rsidR="000D6590">
              <w:rPr>
                <w:noProof/>
                <w:webHidden/>
              </w:rPr>
              <w:fldChar w:fldCharType="end"/>
            </w:r>
          </w:hyperlink>
        </w:p>
        <w:p w14:paraId="12067FCD" w14:textId="2FDEDEB8" w:rsidR="000D6590" w:rsidRDefault="000E75D4">
          <w:pPr>
            <w:pStyle w:val="TOC3"/>
            <w:tabs>
              <w:tab w:val="right" w:leader="dot" w:pos="9350"/>
            </w:tabs>
            <w:rPr>
              <w:noProof/>
              <w:sz w:val="22"/>
            </w:rPr>
          </w:pPr>
          <w:hyperlink w:anchor="_Toc124528154"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54 \h </w:instrText>
            </w:r>
            <w:r w:rsidR="000D6590">
              <w:rPr>
                <w:noProof/>
                <w:webHidden/>
              </w:rPr>
            </w:r>
            <w:r w:rsidR="000D6590">
              <w:rPr>
                <w:noProof/>
                <w:webHidden/>
              </w:rPr>
              <w:fldChar w:fldCharType="separate"/>
            </w:r>
            <w:r w:rsidR="000D6590">
              <w:rPr>
                <w:noProof/>
                <w:webHidden/>
              </w:rPr>
              <w:t>62</w:t>
            </w:r>
            <w:r w:rsidR="000D6590">
              <w:rPr>
                <w:noProof/>
                <w:webHidden/>
              </w:rPr>
              <w:fldChar w:fldCharType="end"/>
            </w:r>
          </w:hyperlink>
        </w:p>
        <w:p w14:paraId="1E618762" w14:textId="1EC38E24" w:rsidR="000D6590" w:rsidRDefault="000E75D4">
          <w:pPr>
            <w:pStyle w:val="TOC3"/>
            <w:tabs>
              <w:tab w:val="right" w:leader="dot" w:pos="9350"/>
            </w:tabs>
            <w:rPr>
              <w:noProof/>
              <w:sz w:val="22"/>
            </w:rPr>
          </w:pPr>
          <w:hyperlink w:anchor="_Toc124528155"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55 \h </w:instrText>
            </w:r>
            <w:r w:rsidR="000D6590">
              <w:rPr>
                <w:noProof/>
                <w:webHidden/>
              </w:rPr>
            </w:r>
            <w:r w:rsidR="000D6590">
              <w:rPr>
                <w:noProof/>
                <w:webHidden/>
              </w:rPr>
              <w:fldChar w:fldCharType="separate"/>
            </w:r>
            <w:r w:rsidR="000D6590">
              <w:rPr>
                <w:noProof/>
                <w:webHidden/>
              </w:rPr>
              <w:t>66</w:t>
            </w:r>
            <w:r w:rsidR="000D6590">
              <w:rPr>
                <w:noProof/>
                <w:webHidden/>
              </w:rPr>
              <w:fldChar w:fldCharType="end"/>
            </w:r>
          </w:hyperlink>
        </w:p>
        <w:p w14:paraId="1E937F03" w14:textId="366F6985" w:rsidR="000D6590" w:rsidRDefault="000E75D4">
          <w:pPr>
            <w:pStyle w:val="TOC1"/>
            <w:tabs>
              <w:tab w:val="right" w:leader="dot" w:pos="9350"/>
            </w:tabs>
            <w:rPr>
              <w:noProof/>
              <w:sz w:val="22"/>
            </w:rPr>
          </w:pPr>
          <w:hyperlink w:anchor="_Toc124528156" w:history="1">
            <w:r w:rsidR="000D6590" w:rsidRPr="00A14441">
              <w:rPr>
                <w:rStyle w:val="Hyperlink"/>
                <w:noProof/>
              </w:rPr>
              <w:t>Jobsheet 4 : Analog Output</w:t>
            </w:r>
            <w:r w:rsidR="000D6590">
              <w:rPr>
                <w:noProof/>
                <w:webHidden/>
              </w:rPr>
              <w:tab/>
            </w:r>
            <w:r w:rsidR="000D6590">
              <w:rPr>
                <w:noProof/>
                <w:webHidden/>
              </w:rPr>
              <w:fldChar w:fldCharType="begin"/>
            </w:r>
            <w:r w:rsidR="000D6590">
              <w:rPr>
                <w:noProof/>
                <w:webHidden/>
              </w:rPr>
              <w:instrText xml:space="preserve"> PAGEREF _Toc124528156 \h </w:instrText>
            </w:r>
            <w:r w:rsidR="000D6590">
              <w:rPr>
                <w:noProof/>
                <w:webHidden/>
              </w:rPr>
            </w:r>
            <w:r w:rsidR="000D6590">
              <w:rPr>
                <w:noProof/>
                <w:webHidden/>
              </w:rPr>
              <w:fldChar w:fldCharType="separate"/>
            </w:r>
            <w:r w:rsidR="000D6590">
              <w:rPr>
                <w:noProof/>
                <w:webHidden/>
              </w:rPr>
              <w:t>71</w:t>
            </w:r>
            <w:r w:rsidR="000D6590">
              <w:rPr>
                <w:noProof/>
                <w:webHidden/>
              </w:rPr>
              <w:fldChar w:fldCharType="end"/>
            </w:r>
          </w:hyperlink>
        </w:p>
        <w:p w14:paraId="1B7C69B6" w14:textId="41825950" w:rsidR="000D6590" w:rsidRDefault="000E75D4">
          <w:pPr>
            <w:pStyle w:val="TOC2"/>
            <w:tabs>
              <w:tab w:val="right" w:leader="dot" w:pos="9350"/>
            </w:tabs>
            <w:rPr>
              <w:noProof/>
              <w:sz w:val="22"/>
            </w:rPr>
          </w:pPr>
          <w:hyperlink w:anchor="_Toc124528157" w:history="1">
            <w:r w:rsidR="000D6590" w:rsidRPr="00A14441">
              <w:rPr>
                <w:rStyle w:val="Hyperlink"/>
                <w:noProof/>
              </w:rPr>
              <w:t>Basic</w:t>
            </w:r>
            <w:r w:rsidR="000D6590">
              <w:rPr>
                <w:noProof/>
                <w:webHidden/>
              </w:rPr>
              <w:tab/>
            </w:r>
            <w:r w:rsidR="000D6590">
              <w:rPr>
                <w:noProof/>
                <w:webHidden/>
              </w:rPr>
              <w:fldChar w:fldCharType="begin"/>
            </w:r>
            <w:r w:rsidR="000D6590">
              <w:rPr>
                <w:noProof/>
                <w:webHidden/>
              </w:rPr>
              <w:instrText xml:space="preserve"> PAGEREF _Toc124528157 \h </w:instrText>
            </w:r>
            <w:r w:rsidR="000D6590">
              <w:rPr>
                <w:noProof/>
                <w:webHidden/>
              </w:rPr>
            </w:r>
            <w:r w:rsidR="000D6590">
              <w:rPr>
                <w:noProof/>
                <w:webHidden/>
              </w:rPr>
              <w:fldChar w:fldCharType="separate"/>
            </w:r>
            <w:r w:rsidR="000D6590">
              <w:rPr>
                <w:noProof/>
                <w:webHidden/>
              </w:rPr>
              <w:t>71</w:t>
            </w:r>
            <w:r w:rsidR="000D6590">
              <w:rPr>
                <w:noProof/>
                <w:webHidden/>
              </w:rPr>
              <w:fldChar w:fldCharType="end"/>
            </w:r>
          </w:hyperlink>
        </w:p>
        <w:p w14:paraId="0EF039DF" w14:textId="3D50277E" w:rsidR="000D6590" w:rsidRDefault="000E75D4">
          <w:pPr>
            <w:pStyle w:val="TOC3"/>
            <w:tabs>
              <w:tab w:val="right" w:leader="dot" w:pos="9350"/>
            </w:tabs>
            <w:rPr>
              <w:noProof/>
              <w:sz w:val="22"/>
            </w:rPr>
          </w:pPr>
          <w:hyperlink w:anchor="_Toc124528158"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58 \h </w:instrText>
            </w:r>
            <w:r w:rsidR="000D6590">
              <w:rPr>
                <w:noProof/>
                <w:webHidden/>
              </w:rPr>
            </w:r>
            <w:r w:rsidR="000D6590">
              <w:rPr>
                <w:noProof/>
                <w:webHidden/>
              </w:rPr>
              <w:fldChar w:fldCharType="separate"/>
            </w:r>
            <w:r w:rsidR="000D6590">
              <w:rPr>
                <w:noProof/>
                <w:webHidden/>
              </w:rPr>
              <w:t>71</w:t>
            </w:r>
            <w:r w:rsidR="000D6590">
              <w:rPr>
                <w:noProof/>
                <w:webHidden/>
              </w:rPr>
              <w:fldChar w:fldCharType="end"/>
            </w:r>
          </w:hyperlink>
        </w:p>
        <w:p w14:paraId="30E8CFD1" w14:textId="1FCD8A71" w:rsidR="000D6590" w:rsidRDefault="000E75D4">
          <w:pPr>
            <w:pStyle w:val="TOC3"/>
            <w:tabs>
              <w:tab w:val="right" w:leader="dot" w:pos="9350"/>
            </w:tabs>
            <w:rPr>
              <w:noProof/>
              <w:sz w:val="22"/>
            </w:rPr>
          </w:pPr>
          <w:hyperlink w:anchor="_Toc124528159"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59 \h </w:instrText>
            </w:r>
            <w:r w:rsidR="000D6590">
              <w:rPr>
                <w:noProof/>
                <w:webHidden/>
              </w:rPr>
            </w:r>
            <w:r w:rsidR="000D6590">
              <w:rPr>
                <w:noProof/>
                <w:webHidden/>
              </w:rPr>
              <w:fldChar w:fldCharType="separate"/>
            </w:r>
            <w:r w:rsidR="000D6590">
              <w:rPr>
                <w:noProof/>
                <w:webHidden/>
              </w:rPr>
              <w:t>71</w:t>
            </w:r>
            <w:r w:rsidR="000D6590">
              <w:rPr>
                <w:noProof/>
                <w:webHidden/>
              </w:rPr>
              <w:fldChar w:fldCharType="end"/>
            </w:r>
          </w:hyperlink>
        </w:p>
        <w:p w14:paraId="6E795A6B" w14:textId="45A1B8EB" w:rsidR="000D6590" w:rsidRDefault="000E75D4">
          <w:pPr>
            <w:pStyle w:val="TOC3"/>
            <w:tabs>
              <w:tab w:val="right" w:leader="dot" w:pos="9350"/>
            </w:tabs>
            <w:rPr>
              <w:noProof/>
              <w:sz w:val="22"/>
            </w:rPr>
          </w:pPr>
          <w:hyperlink w:anchor="_Toc124528160"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60 \h </w:instrText>
            </w:r>
            <w:r w:rsidR="000D6590">
              <w:rPr>
                <w:noProof/>
                <w:webHidden/>
              </w:rPr>
            </w:r>
            <w:r w:rsidR="000D6590">
              <w:rPr>
                <w:noProof/>
                <w:webHidden/>
              </w:rPr>
              <w:fldChar w:fldCharType="separate"/>
            </w:r>
            <w:r w:rsidR="000D6590">
              <w:rPr>
                <w:noProof/>
                <w:webHidden/>
              </w:rPr>
              <w:t>75</w:t>
            </w:r>
            <w:r w:rsidR="000D6590">
              <w:rPr>
                <w:noProof/>
                <w:webHidden/>
              </w:rPr>
              <w:fldChar w:fldCharType="end"/>
            </w:r>
          </w:hyperlink>
        </w:p>
        <w:p w14:paraId="408E9E60" w14:textId="76E1976E" w:rsidR="000D6590" w:rsidRDefault="000E75D4">
          <w:pPr>
            <w:pStyle w:val="TOC2"/>
            <w:tabs>
              <w:tab w:val="right" w:leader="dot" w:pos="9350"/>
            </w:tabs>
            <w:rPr>
              <w:noProof/>
              <w:sz w:val="22"/>
            </w:rPr>
          </w:pPr>
          <w:hyperlink w:anchor="_Toc124528161" w:history="1">
            <w:r w:rsidR="000D6590" w:rsidRPr="00A14441">
              <w:rPr>
                <w:rStyle w:val="Hyperlink"/>
                <w:noProof/>
              </w:rPr>
              <w:t>Customize</w:t>
            </w:r>
            <w:r w:rsidR="000D6590">
              <w:rPr>
                <w:noProof/>
                <w:webHidden/>
              </w:rPr>
              <w:tab/>
            </w:r>
            <w:r w:rsidR="000D6590">
              <w:rPr>
                <w:noProof/>
                <w:webHidden/>
              </w:rPr>
              <w:fldChar w:fldCharType="begin"/>
            </w:r>
            <w:r w:rsidR="000D6590">
              <w:rPr>
                <w:noProof/>
                <w:webHidden/>
              </w:rPr>
              <w:instrText xml:space="preserve"> PAGEREF _Toc124528161 \h </w:instrText>
            </w:r>
            <w:r w:rsidR="000D6590">
              <w:rPr>
                <w:noProof/>
                <w:webHidden/>
              </w:rPr>
            </w:r>
            <w:r w:rsidR="000D6590">
              <w:rPr>
                <w:noProof/>
                <w:webHidden/>
              </w:rPr>
              <w:fldChar w:fldCharType="separate"/>
            </w:r>
            <w:r w:rsidR="000D6590">
              <w:rPr>
                <w:noProof/>
                <w:webHidden/>
              </w:rPr>
              <w:t>77</w:t>
            </w:r>
            <w:r w:rsidR="000D6590">
              <w:rPr>
                <w:noProof/>
                <w:webHidden/>
              </w:rPr>
              <w:fldChar w:fldCharType="end"/>
            </w:r>
          </w:hyperlink>
        </w:p>
        <w:p w14:paraId="3A5EAB1B" w14:textId="2B15B96B" w:rsidR="000D6590" w:rsidRDefault="000E75D4">
          <w:pPr>
            <w:pStyle w:val="TOC3"/>
            <w:tabs>
              <w:tab w:val="right" w:leader="dot" w:pos="9350"/>
            </w:tabs>
            <w:rPr>
              <w:noProof/>
              <w:sz w:val="22"/>
            </w:rPr>
          </w:pPr>
          <w:hyperlink w:anchor="_Toc124528162"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62 \h </w:instrText>
            </w:r>
            <w:r w:rsidR="000D6590">
              <w:rPr>
                <w:noProof/>
                <w:webHidden/>
              </w:rPr>
            </w:r>
            <w:r w:rsidR="000D6590">
              <w:rPr>
                <w:noProof/>
                <w:webHidden/>
              </w:rPr>
              <w:fldChar w:fldCharType="separate"/>
            </w:r>
            <w:r w:rsidR="000D6590">
              <w:rPr>
                <w:noProof/>
                <w:webHidden/>
              </w:rPr>
              <w:t>77</w:t>
            </w:r>
            <w:r w:rsidR="000D6590">
              <w:rPr>
                <w:noProof/>
                <w:webHidden/>
              </w:rPr>
              <w:fldChar w:fldCharType="end"/>
            </w:r>
          </w:hyperlink>
        </w:p>
        <w:p w14:paraId="5CD709AB" w14:textId="6C8D3D2E" w:rsidR="000D6590" w:rsidRDefault="000E75D4">
          <w:pPr>
            <w:pStyle w:val="TOC3"/>
            <w:tabs>
              <w:tab w:val="right" w:leader="dot" w:pos="9350"/>
            </w:tabs>
            <w:rPr>
              <w:noProof/>
              <w:sz w:val="22"/>
            </w:rPr>
          </w:pPr>
          <w:hyperlink w:anchor="_Toc124528163"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63 \h </w:instrText>
            </w:r>
            <w:r w:rsidR="000D6590">
              <w:rPr>
                <w:noProof/>
                <w:webHidden/>
              </w:rPr>
            </w:r>
            <w:r w:rsidR="000D6590">
              <w:rPr>
                <w:noProof/>
                <w:webHidden/>
              </w:rPr>
              <w:fldChar w:fldCharType="separate"/>
            </w:r>
            <w:r w:rsidR="000D6590">
              <w:rPr>
                <w:noProof/>
                <w:webHidden/>
              </w:rPr>
              <w:t>77</w:t>
            </w:r>
            <w:r w:rsidR="000D6590">
              <w:rPr>
                <w:noProof/>
                <w:webHidden/>
              </w:rPr>
              <w:fldChar w:fldCharType="end"/>
            </w:r>
          </w:hyperlink>
        </w:p>
        <w:p w14:paraId="409ABD50" w14:textId="5941540E" w:rsidR="000D6590" w:rsidRDefault="000E75D4">
          <w:pPr>
            <w:pStyle w:val="TOC3"/>
            <w:tabs>
              <w:tab w:val="right" w:leader="dot" w:pos="9350"/>
            </w:tabs>
            <w:rPr>
              <w:noProof/>
              <w:sz w:val="22"/>
            </w:rPr>
          </w:pPr>
          <w:hyperlink w:anchor="_Toc124528164"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64 \h </w:instrText>
            </w:r>
            <w:r w:rsidR="000D6590">
              <w:rPr>
                <w:noProof/>
                <w:webHidden/>
              </w:rPr>
            </w:r>
            <w:r w:rsidR="000D6590">
              <w:rPr>
                <w:noProof/>
                <w:webHidden/>
              </w:rPr>
              <w:fldChar w:fldCharType="separate"/>
            </w:r>
            <w:r w:rsidR="000D6590">
              <w:rPr>
                <w:noProof/>
                <w:webHidden/>
              </w:rPr>
              <w:t>81</w:t>
            </w:r>
            <w:r w:rsidR="000D6590">
              <w:rPr>
                <w:noProof/>
                <w:webHidden/>
              </w:rPr>
              <w:fldChar w:fldCharType="end"/>
            </w:r>
          </w:hyperlink>
        </w:p>
        <w:p w14:paraId="0B5D77E3" w14:textId="548EE294" w:rsidR="000D6590" w:rsidRDefault="000E75D4">
          <w:pPr>
            <w:pStyle w:val="TOC1"/>
            <w:tabs>
              <w:tab w:val="right" w:leader="dot" w:pos="9350"/>
            </w:tabs>
            <w:rPr>
              <w:noProof/>
              <w:sz w:val="22"/>
            </w:rPr>
          </w:pPr>
          <w:hyperlink w:anchor="_Toc124528165" w:history="1">
            <w:r w:rsidR="000D6590" w:rsidRPr="00A14441">
              <w:rPr>
                <w:rStyle w:val="Hyperlink"/>
                <w:noProof/>
              </w:rPr>
              <w:t>Jobsheet 5 : Historical Graph</w:t>
            </w:r>
            <w:r w:rsidR="000D6590">
              <w:rPr>
                <w:noProof/>
                <w:webHidden/>
              </w:rPr>
              <w:tab/>
            </w:r>
            <w:r w:rsidR="000D6590">
              <w:rPr>
                <w:noProof/>
                <w:webHidden/>
              </w:rPr>
              <w:fldChar w:fldCharType="begin"/>
            </w:r>
            <w:r w:rsidR="000D6590">
              <w:rPr>
                <w:noProof/>
                <w:webHidden/>
              </w:rPr>
              <w:instrText xml:space="preserve"> PAGEREF _Toc124528165 \h </w:instrText>
            </w:r>
            <w:r w:rsidR="000D6590">
              <w:rPr>
                <w:noProof/>
                <w:webHidden/>
              </w:rPr>
            </w:r>
            <w:r w:rsidR="000D6590">
              <w:rPr>
                <w:noProof/>
                <w:webHidden/>
              </w:rPr>
              <w:fldChar w:fldCharType="separate"/>
            </w:r>
            <w:r w:rsidR="000D6590">
              <w:rPr>
                <w:noProof/>
                <w:webHidden/>
              </w:rPr>
              <w:t>86</w:t>
            </w:r>
            <w:r w:rsidR="000D6590">
              <w:rPr>
                <w:noProof/>
                <w:webHidden/>
              </w:rPr>
              <w:fldChar w:fldCharType="end"/>
            </w:r>
          </w:hyperlink>
        </w:p>
        <w:p w14:paraId="1BCD006E" w14:textId="58C97936" w:rsidR="000D6590" w:rsidRDefault="000E75D4">
          <w:pPr>
            <w:pStyle w:val="TOC2"/>
            <w:tabs>
              <w:tab w:val="right" w:leader="dot" w:pos="9350"/>
            </w:tabs>
            <w:rPr>
              <w:noProof/>
              <w:sz w:val="22"/>
            </w:rPr>
          </w:pPr>
          <w:hyperlink w:anchor="_Toc124528166" w:history="1">
            <w:r w:rsidR="000D6590" w:rsidRPr="00A14441">
              <w:rPr>
                <w:rStyle w:val="Hyperlink"/>
                <w:noProof/>
              </w:rPr>
              <w:t>Program Ladder</w:t>
            </w:r>
            <w:r w:rsidR="000D6590">
              <w:rPr>
                <w:noProof/>
                <w:webHidden/>
              </w:rPr>
              <w:tab/>
            </w:r>
            <w:r w:rsidR="000D6590">
              <w:rPr>
                <w:noProof/>
                <w:webHidden/>
              </w:rPr>
              <w:fldChar w:fldCharType="begin"/>
            </w:r>
            <w:r w:rsidR="000D6590">
              <w:rPr>
                <w:noProof/>
                <w:webHidden/>
              </w:rPr>
              <w:instrText xml:space="preserve"> PAGEREF _Toc124528166 \h </w:instrText>
            </w:r>
            <w:r w:rsidR="000D6590">
              <w:rPr>
                <w:noProof/>
                <w:webHidden/>
              </w:rPr>
            </w:r>
            <w:r w:rsidR="000D6590">
              <w:rPr>
                <w:noProof/>
                <w:webHidden/>
              </w:rPr>
              <w:fldChar w:fldCharType="separate"/>
            </w:r>
            <w:r w:rsidR="000D6590">
              <w:rPr>
                <w:noProof/>
                <w:webHidden/>
              </w:rPr>
              <w:t>86</w:t>
            </w:r>
            <w:r w:rsidR="000D6590">
              <w:rPr>
                <w:noProof/>
                <w:webHidden/>
              </w:rPr>
              <w:fldChar w:fldCharType="end"/>
            </w:r>
          </w:hyperlink>
        </w:p>
        <w:p w14:paraId="229641F2" w14:textId="7A649B3C" w:rsidR="000D6590" w:rsidRDefault="000E75D4">
          <w:pPr>
            <w:pStyle w:val="TOC2"/>
            <w:tabs>
              <w:tab w:val="right" w:leader="dot" w:pos="9350"/>
            </w:tabs>
            <w:rPr>
              <w:noProof/>
              <w:sz w:val="22"/>
            </w:rPr>
          </w:pPr>
          <w:hyperlink w:anchor="_Toc124528167" w:history="1">
            <w:r w:rsidR="000D6590" w:rsidRPr="00A14441">
              <w:rPr>
                <w:rStyle w:val="Hyperlink"/>
                <w:noProof/>
              </w:rPr>
              <w:t>Program Python</w:t>
            </w:r>
            <w:r w:rsidR="000D6590">
              <w:rPr>
                <w:noProof/>
                <w:webHidden/>
              </w:rPr>
              <w:tab/>
            </w:r>
            <w:r w:rsidR="000D6590">
              <w:rPr>
                <w:noProof/>
                <w:webHidden/>
              </w:rPr>
              <w:fldChar w:fldCharType="begin"/>
            </w:r>
            <w:r w:rsidR="000D6590">
              <w:rPr>
                <w:noProof/>
                <w:webHidden/>
              </w:rPr>
              <w:instrText xml:space="preserve"> PAGEREF _Toc124528167 \h </w:instrText>
            </w:r>
            <w:r w:rsidR="000D6590">
              <w:rPr>
                <w:noProof/>
                <w:webHidden/>
              </w:rPr>
            </w:r>
            <w:r w:rsidR="000D6590">
              <w:rPr>
                <w:noProof/>
                <w:webHidden/>
              </w:rPr>
              <w:fldChar w:fldCharType="separate"/>
            </w:r>
            <w:r w:rsidR="000D6590">
              <w:rPr>
                <w:noProof/>
                <w:webHidden/>
              </w:rPr>
              <w:t>86</w:t>
            </w:r>
            <w:r w:rsidR="000D6590">
              <w:rPr>
                <w:noProof/>
                <w:webHidden/>
              </w:rPr>
              <w:fldChar w:fldCharType="end"/>
            </w:r>
          </w:hyperlink>
        </w:p>
        <w:p w14:paraId="796CAD6A" w14:textId="578781C2" w:rsidR="000D6590" w:rsidRDefault="000E75D4">
          <w:pPr>
            <w:pStyle w:val="TOC2"/>
            <w:tabs>
              <w:tab w:val="right" w:leader="dot" w:pos="9350"/>
            </w:tabs>
            <w:rPr>
              <w:noProof/>
              <w:sz w:val="22"/>
            </w:rPr>
          </w:pPr>
          <w:hyperlink w:anchor="_Toc124528168" w:history="1">
            <w:r w:rsidR="000D6590" w:rsidRPr="00A14441">
              <w:rPr>
                <w:rStyle w:val="Hyperlink"/>
                <w:noProof/>
              </w:rPr>
              <w:t>Program QML</w:t>
            </w:r>
            <w:r w:rsidR="000D6590">
              <w:rPr>
                <w:noProof/>
                <w:webHidden/>
              </w:rPr>
              <w:tab/>
            </w:r>
            <w:r w:rsidR="000D6590">
              <w:rPr>
                <w:noProof/>
                <w:webHidden/>
              </w:rPr>
              <w:fldChar w:fldCharType="begin"/>
            </w:r>
            <w:r w:rsidR="000D6590">
              <w:rPr>
                <w:noProof/>
                <w:webHidden/>
              </w:rPr>
              <w:instrText xml:space="preserve"> PAGEREF _Toc124528168 \h </w:instrText>
            </w:r>
            <w:r w:rsidR="000D6590">
              <w:rPr>
                <w:noProof/>
                <w:webHidden/>
              </w:rPr>
            </w:r>
            <w:r w:rsidR="000D6590">
              <w:rPr>
                <w:noProof/>
                <w:webHidden/>
              </w:rPr>
              <w:fldChar w:fldCharType="separate"/>
            </w:r>
            <w:r w:rsidR="000D6590">
              <w:rPr>
                <w:noProof/>
                <w:webHidden/>
              </w:rPr>
              <w:t>90</w:t>
            </w:r>
            <w:r w:rsidR="000D6590">
              <w:rPr>
                <w:noProof/>
                <w:webHidden/>
              </w:rPr>
              <w:fldChar w:fldCharType="end"/>
            </w:r>
          </w:hyperlink>
        </w:p>
        <w:p w14:paraId="7C169331" w14:textId="73BBEAD1" w:rsidR="00FE1938" w:rsidRPr="00FE1938" w:rsidRDefault="00552184" w:rsidP="00FE1938">
          <w:r>
            <w:rPr>
              <w:b/>
              <w:bCs/>
              <w:noProof/>
            </w:rPr>
            <w:lastRenderedPageBreak/>
            <w:fldChar w:fldCharType="end"/>
          </w:r>
        </w:p>
      </w:sdtContent>
    </w:sdt>
    <w:p w14:paraId="4480FC31" w14:textId="066D4724" w:rsidR="00DC57E3" w:rsidRDefault="00DC57E3" w:rsidP="00DC57E3">
      <w:pPr>
        <w:pStyle w:val="Heading1"/>
      </w:pPr>
      <w:bookmarkStart w:id="2" w:name="_Toc124528111"/>
      <w:r>
        <w:t>Persiapan</w:t>
      </w:r>
      <w:bookmarkEnd w:id="2"/>
    </w:p>
    <w:p w14:paraId="124ABE95" w14:textId="587E1758" w:rsidR="00DC57E3" w:rsidRDefault="00DC57E3" w:rsidP="00DC57E3"/>
    <w:p w14:paraId="53D839AD" w14:textId="1151B3E2" w:rsidR="00DC57E3" w:rsidRDefault="004A60EF" w:rsidP="00DC57E3">
      <w:pPr>
        <w:pStyle w:val="Heading2"/>
      </w:pPr>
      <w:bookmarkStart w:id="3" w:name="_Toc124528112"/>
      <w:r>
        <w:t>Pengenalan</w:t>
      </w:r>
      <w:r w:rsidR="00DC57E3">
        <w:t xml:space="preserve"> Software Tools</w:t>
      </w:r>
      <w:bookmarkEnd w:id="3"/>
    </w:p>
    <w:p w14:paraId="378C1FD6" w14:textId="6A7C65DF" w:rsidR="00DC57E3" w:rsidRDefault="00DC57E3" w:rsidP="00DC57E3">
      <w:pPr>
        <w:pStyle w:val="Heading2"/>
      </w:pPr>
    </w:p>
    <w:p w14:paraId="415D09DB" w14:textId="1396B5D7" w:rsidR="00602245" w:rsidRDefault="00602245" w:rsidP="00602245">
      <w:pPr>
        <w:pStyle w:val="Heading3"/>
      </w:pPr>
      <w:bookmarkStart w:id="4" w:name="_Toc124528113"/>
      <w:r>
        <w:t>Notepad++</w:t>
      </w:r>
      <w:bookmarkEnd w:id="4"/>
    </w:p>
    <w:p w14:paraId="17CAC071" w14:textId="77777777" w:rsidR="007C3859" w:rsidRPr="007C3859" w:rsidRDefault="007C3859" w:rsidP="007C3859"/>
    <w:p w14:paraId="2C57F3E8" w14:textId="77777777" w:rsidR="007C3859" w:rsidRDefault="007C3859" w:rsidP="007C3859">
      <w:pPr>
        <w:jc w:val="both"/>
      </w:pPr>
      <w:r>
        <w:t xml:space="preserve">Notepad++ adalah source code editor gratis sebagai pengganti notepad yang mendukung beberapa bahasa pemrograman. Notepad++ ditulis dalam Bahasa C++ dan menggunakan Win32 API murni dan STL yang memastikan kecepatan eksekusi yang lebih tinggi, ukuran program yang lebih kecil dan penggunaan CPU yang lebih ringan </w:t>
      </w:r>
      <w:r>
        <w:fldChar w:fldCharType="begin" w:fldLock="1"/>
      </w:r>
      <w:r>
        <w:instrText>ADDIN CSL_CITATION {"citationItems":[{"id":"ITEM-1","itemData":{"URL":"https://notepad-plus-plus.org/","accessed":{"date-parts":[["2022","8","4"]]},"author":[{"dropping-particle":"","family":"Ho","given":"Don","non-dropping-particle":"","parse-names":false,"suffix":""}],"id":"ITEM-1","issued":{"date-parts":[["2022"]]},"title":"What is Notepad++","type":"webpage"},"uris":["http://www.mendeley.com/documents/?uuid=e110b36e-814d-4581-8f8b-ebe983210b99"]}],"mendeley":{"formattedCitation":"[17]","plainTextFormattedCitation":"[17]","previouslyFormattedCitation":"[17]"},"properties":{"noteIndex":0},"schema":"https://github.com/citation-style-language/schema/raw/master/csl-citation.json"}</w:instrText>
      </w:r>
      <w:r>
        <w:fldChar w:fldCharType="separate"/>
      </w:r>
      <w:r w:rsidRPr="00A8170D">
        <w:rPr>
          <w:noProof/>
        </w:rPr>
        <w:t>[17]</w:t>
      </w:r>
      <w:r>
        <w:fldChar w:fldCharType="end"/>
      </w:r>
      <w:r>
        <w:t xml:space="preserve">. Cara instal Notepad++ adalah dengan mengakses link </w:t>
      </w:r>
      <w:hyperlink r:id="rId8" w:history="1">
        <w:r w:rsidRPr="00A33043">
          <w:rPr>
            <w:rStyle w:val="Hyperlink"/>
          </w:rPr>
          <w:t>https://notepad-plus-plus.org/downloads/</w:t>
        </w:r>
      </w:hyperlink>
      <w:r>
        <w:t xml:space="preserve"> lalu download installer yang paling atas (artinya paling baru) dan lakukan penginstalan.</w:t>
      </w:r>
    </w:p>
    <w:p w14:paraId="4534E891" w14:textId="77777777" w:rsidR="007C3859" w:rsidRDefault="007C3859" w:rsidP="007C3859">
      <w:pPr>
        <w:jc w:val="center"/>
      </w:pPr>
      <w:r>
        <w:rPr>
          <w:noProof/>
        </w:rPr>
        <w:drawing>
          <wp:inline distT="0" distB="0" distL="0" distR="0" wp14:anchorId="42FC1F61" wp14:editId="5D4C9C69">
            <wp:extent cx="3759958" cy="2114090"/>
            <wp:effectExtent l="0" t="0" r="0" b="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9"/>
                    <a:stretch>
                      <a:fillRect/>
                    </a:stretch>
                  </pic:blipFill>
                  <pic:spPr>
                    <a:xfrm>
                      <a:off x="0" y="0"/>
                      <a:ext cx="3770909" cy="2120248"/>
                    </a:xfrm>
                    <a:prstGeom prst="rect">
                      <a:avLst/>
                    </a:prstGeom>
                  </pic:spPr>
                </pic:pic>
              </a:graphicData>
            </a:graphic>
          </wp:inline>
        </w:drawing>
      </w:r>
    </w:p>
    <w:p w14:paraId="174C5C30" w14:textId="38447620" w:rsidR="007C3859" w:rsidRDefault="007C3859" w:rsidP="007C3859">
      <w:pPr>
        <w:jc w:val="both"/>
      </w:pPr>
      <w:r>
        <w:t>Berdasarkan gambar diatas, klik yang paling atas lalu download dan instal. Setelah instal, tampilannya sebagai berikut:</w:t>
      </w:r>
    </w:p>
    <w:p w14:paraId="34F988FB" w14:textId="2CD8F7DB" w:rsidR="007C3859" w:rsidRDefault="007C3859" w:rsidP="002233EC">
      <w:pPr>
        <w:jc w:val="center"/>
      </w:pPr>
      <w:r>
        <w:rPr>
          <w:noProof/>
        </w:rPr>
        <w:lastRenderedPageBreak/>
        <w:drawing>
          <wp:inline distT="0" distB="0" distL="0" distR="0" wp14:anchorId="5F194F9E" wp14:editId="69105AAE">
            <wp:extent cx="3091218" cy="2695655"/>
            <wp:effectExtent l="0" t="0" r="0" b="0"/>
            <wp:docPr id="16" name="Picture 16"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ord&#10;&#10;Description automatically generated"/>
                    <pic:cNvPicPr/>
                  </pic:nvPicPr>
                  <pic:blipFill>
                    <a:blip r:embed="rId10"/>
                    <a:stretch>
                      <a:fillRect/>
                    </a:stretch>
                  </pic:blipFill>
                  <pic:spPr>
                    <a:xfrm>
                      <a:off x="0" y="0"/>
                      <a:ext cx="3097462" cy="2701100"/>
                    </a:xfrm>
                    <a:prstGeom prst="rect">
                      <a:avLst/>
                    </a:prstGeom>
                  </pic:spPr>
                </pic:pic>
              </a:graphicData>
            </a:graphic>
          </wp:inline>
        </w:drawing>
      </w:r>
    </w:p>
    <w:p w14:paraId="6408DC66" w14:textId="77777777" w:rsidR="007C3859" w:rsidRPr="00BF0FB6" w:rsidRDefault="007C3859" w:rsidP="007C3859">
      <w:pPr>
        <w:jc w:val="both"/>
      </w:pPr>
      <w:r>
        <w:t>Notepad++ nantinya akan digunakan untuk menulis code dalam ekstensi qml.</w:t>
      </w:r>
    </w:p>
    <w:p w14:paraId="758C8F07" w14:textId="77777777" w:rsidR="007C3859" w:rsidRPr="007C3859" w:rsidRDefault="007C3859" w:rsidP="007C3859"/>
    <w:p w14:paraId="271711FE" w14:textId="004059E9" w:rsidR="00602245" w:rsidRDefault="00602245" w:rsidP="00602245">
      <w:pPr>
        <w:pStyle w:val="Heading3"/>
      </w:pPr>
      <w:bookmarkStart w:id="5" w:name="_Toc124528114"/>
      <w:r>
        <w:t>Thonny IDE</w:t>
      </w:r>
      <w:bookmarkEnd w:id="5"/>
    </w:p>
    <w:p w14:paraId="3FC5F9CA" w14:textId="77777777" w:rsidR="00A91439" w:rsidRPr="00A91439" w:rsidRDefault="00A91439" w:rsidP="00A91439"/>
    <w:p w14:paraId="6DDA64F0" w14:textId="77777777" w:rsidR="00F94756" w:rsidRDefault="00F94756" w:rsidP="00A91439">
      <w:pPr>
        <w:ind w:firstLine="284"/>
        <w:jc w:val="both"/>
      </w:pPr>
      <w:r w:rsidRPr="004E28E4">
        <w:t>Thonny adalah software yang dikembangkan oleh University of Tartu di Estonia yang diperuntukkan untuk programmer python pemula. Thonny merupakan software open source alias gratis dan memiliki lisensi GPL v3</w:t>
      </w:r>
      <w:r>
        <w:t xml:space="preserve"> </w:t>
      </w:r>
      <w:r>
        <w:fldChar w:fldCharType="begin" w:fldLock="1"/>
      </w:r>
      <w:r>
        <w:instrText>ADDIN CSL_CITATION {"citationItems":[{"id":"ITEM-1","itemData":{"ISBN":"9781450334402","author":[{"dropping-particle":"","family":"Annamaa","given":"Aivar","non-dropping-particle":"","parse-names":false,"suffix":""}],"container-title":"ITiCSE '15: Proceedings of the 2015 ACM Conference on Innovation and Technology in Computer Science Education","id":"ITEM-1","issue":"4","issued":{"date-parts":[["2015"]]},"page":"343","title":"Thonny , a Python IDE for Learning Programming Categories and Subject Descriptors","type":"article-journal","volume":"13"},"uris":["http://www.mendeley.com/documents/?uuid=23a6541d-020e-4638-9821-470541f0646c"]}],"mendeley":{"formattedCitation":"[16]","plainTextFormattedCitation":"[16]","previouslyFormattedCitation":"[16]"},"properties":{"noteIndex":0},"schema":"https://github.com/citation-style-language/schema/raw/master/csl-citation.json"}</w:instrText>
      </w:r>
      <w:r>
        <w:fldChar w:fldCharType="separate"/>
      </w:r>
      <w:r w:rsidRPr="001A0A6F">
        <w:rPr>
          <w:noProof/>
        </w:rPr>
        <w:t>[16]</w:t>
      </w:r>
      <w:r>
        <w:fldChar w:fldCharType="end"/>
      </w:r>
      <w:r w:rsidRPr="004E28E4">
        <w:t>. Thonny sudah memiliki Python 3.7 didalamnya yang akan memudahkan pengguna untuk mengeksekusi program dengan cepat.</w:t>
      </w:r>
      <w:r>
        <w:t xml:space="preserve"> Untuk mengintstal Thonny IDE, kita dapat mengakses link </w:t>
      </w:r>
      <w:hyperlink r:id="rId11" w:history="1">
        <w:r w:rsidRPr="00463DB0">
          <w:rPr>
            <w:rStyle w:val="Hyperlink"/>
          </w:rPr>
          <w:t>https://thonny.org/</w:t>
        </w:r>
      </w:hyperlink>
      <w:r>
        <w:t>, lalu memilih system operasi sesuai dengan yang kita gunakan. Ada 3 opsi system operasi yaitu Windows, MacOS, dan Linux. Tampilan laman thonny.org sebagai berikut:</w:t>
      </w:r>
    </w:p>
    <w:p w14:paraId="6E5F4B50" w14:textId="77777777" w:rsidR="00F94756" w:rsidRDefault="00F94756" w:rsidP="00F94756">
      <w:pPr>
        <w:jc w:val="center"/>
      </w:pPr>
      <w:r>
        <w:rPr>
          <w:noProof/>
        </w:rPr>
        <w:lastRenderedPageBreak/>
        <w:drawing>
          <wp:inline distT="0" distB="0" distL="0" distR="0" wp14:anchorId="57AF420A" wp14:editId="79855D5C">
            <wp:extent cx="3174521" cy="2941245"/>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708" r="27898" b="8720"/>
                    <a:stretch/>
                  </pic:blipFill>
                  <pic:spPr bwMode="auto">
                    <a:xfrm>
                      <a:off x="0" y="0"/>
                      <a:ext cx="3174913" cy="2941608"/>
                    </a:xfrm>
                    <a:prstGeom prst="rect">
                      <a:avLst/>
                    </a:prstGeom>
                    <a:ln>
                      <a:noFill/>
                    </a:ln>
                    <a:extLst>
                      <a:ext uri="{53640926-AAD7-44D8-BBD7-CCE9431645EC}">
                        <a14:shadowObscured xmlns:a14="http://schemas.microsoft.com/office/drawing/2010/main"/>
                      </a:ext>
                    </a:extLst>
                  </pic:spPr>
                </pic:pic>
              </a:graphicData>
            </a:graphic>
          </wp:inline>
        </w:drawing>
      </w:r>
    </w:p>
    <w:p w14:paraId="1EAAE851" w14:textId="0A157355" w:rsidR="00F94756" w:rsidRDefault="00F94756" w:rsidP="00A91439">
      <w:pPr>
        <w:jc w:val="both"/>
      </w:pPr>
      <w:r>
        <w:t xml:space="preserve">Berdasarkan gambar </w:t>
      </w:r>
      <w:r w:rsidR="00030B73">
        <w:t>diatas</w:t>
      </w:r>
      <w:r>
        <w:t>, klik download version sesuai system operasi kita dan lakukan penginstalan sampai selesai. Setelah selesai proses instal, tampilan Thonny IDE seperti berikut:</w:t>
      </w:r>
    </w:p>
    <w:p w14:paraId="1D9F3801" w14:textId="77777777" w:rsidR="00F94756" w:rsidRDefault="00F94756" w:rsidP="00F94756">
      <w:pPr>
        <w:jc w:val="center"/>
      </w:pPr>
      <w:r>
        <w:rPr>
          <w:noProof/>
        </w:rPr>
        <w:drawing>
          <wp:inline distT="0" distB="0" distL="0" distR="0" wp14:anchorId="0C5B8990" wp14:editId="2EB90599">
            <wp:extent cx="4106173" cy="2308755"/>
            <wp:effectExtent l="0" t="0" r="0" b="0"/>
            <wp:docPr id="18" name="Picture 1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Teams&#10;&#10;Description automatically generated"/>
                    <pic:cNvPicPr/>
                  </pic:nvPicPr>
                  <pic:blipFill>
                    <a:blip r:embed="rId13"/>
                    <a:stretch>
                      <a:fillRect/>
                    </a:stretch>
                  </pic:blipFill>
                  <pic:spPr>
                    <a:xfrm>
                      <a:off x="0" y="0"/>
                      <a:ext cx="4123962" cy="2318757"/>
                    </a:xfrm>
                    <a:prstGeom prst="rect">
                      <a:avLst/>
                    </a:prstGeom>
                  </pic:spPr>
                </pic:pic>
              </a:graphicData>
            </a:graphic>
          </wp:inline>
        </w:drawing>
      </w:r>
    </w:p>
    <w:p w14:paraId="00344A45" w14:textId="77777777" w:rsidR="00F94756" w:rsidRDefault="00F94756" w:rsidP="00F94756">
      <w:pPr>
        <w:jc w:val="center"/>
      </w:pPr>
      <w:bookmarkStart w:id="6" w:name="_Toc110517852"/>
      <w:r>
        <w:t xml:space="preserve">Gambar </w:t>
      </w:r>
      <w:fldSimple w:instr=" SEQ Gambar \* ARABIC ">
        <w:r>
          <w:rPr>
            <w:noProof/>
          </w:rPr>
          <w:t>6</w:t>
        </w:r>
      </w:fldSimple>
      <w:r>
        <w:t>. Tampilan awal Thonny IDE.</w:t>
      </w:r>
      <w:bookmarkEnd w:id="6"/>
    </w:p>
    <w:p w14:paraId="404C4839" w14:textId="7DD3FAEE" w:rsidR="00F94756" w:rsidRDefault="00F94756" w:rsidP="00A91439">
      <w:pPr>
        <w:jc w:val="both"/>
      </w:pPr>
      <w:r>
        <w:t xml:space="preserve">Berdasarkan gambar </w:t>
      </w:r>
      <w:r w:rsidR="00030B73">
        <w:t>diatas</w:t>
      </w:r>
      <w:r>
        <w:t>, kolom atas adalah untuk kita menulis coding dan kolom bawah (shell) adalah hasil running coding akan muncul disitu.</w:t>
      </w:r>
    </w:p>
    <w:p w14:paraId="484E6E21" w14:textId="4CDE9476" w:rsidR="00277E24" w:rsidRDefault="00277E24" w:rsidP="00F94756"/>
    <w:p w14:paraId="11F26237" w14:textId="1AAE8850" w:rsidR="00D93372" w:rsidRDefault="00D93372" w:rsidP="00F94756"/>
    <w:p w14:paraId="18DD58D7" w14:textId="1B46F826" w:rsidR="00D93372" w:rsidRDefault="00D93372" w:rsidP="00F94756"/>
    <w:p w14:paraId="0CAA7DCF" w14:textId="77777777" w:rsidR="00D93372" w:rsidRPr="00F94756" w:rsidRDefault="00D93372" w:rsidP="00F94756"/>
    <w:p w14:paraId="4A27EB07" w14:textId="0BF4DE1D" w:rsidR="00602245" w:rsidRDefault="00602245" w:rsidP="00602245">
      <w:pPr>
        <w:pStyle w:val="Heading3"/>
      </w:pPr>
      <w:bookmarkStart w:id="7" w:name="_Toc124528115"/>
      <w:r>
        <w:lastRenderedPageBreak/>
        <w:t>Outseal Studio</w:t>
      </w:r>
      <w:bookmarkEnd w:id="7"/>
    </w:p>
    <w:p w14:paraId="4BF9B2E9" w14:textId="77777777" w:rsidR="00D93372" w:rsidRPr="00D93372" w:rsidRDefault="00D93372" w:rsidP="00D93372"/>
    <w:p w14:paraId="479797E8" w14:textId="7509970E" w:rsidR="00D93372" w:rsidRDefault="00D93372" w:rsidP="00D93372">
      <w:pPr>
        <w:jc w:val="both"/>
      </w:pPr>
      <w:r w:rsidRPr="00D93372">
        <w:t>Outseal adalah sebuah teknologi otomasi karya anak bangsa. Produk outseal berupa PLC (Progammable Logic Controller), HMI(Human Machine Interface) dan modul-modul yang lain. PLC outseal dibuat berbasis arduino bootloader dan desain hardware nya dibuka untuk umum, artinya anda bisa download dan mempelajari rangkaian elektroniknya secara bebas serta membuat sendiri di rumah menggunakan papan mikrokontroller arduino dengan harga yang terjangkau. Dan yang menarik adalah software nya berupa program visual (ladder diagram), berbahasa Indonesia dan juga dibuat gratis.</w:t>
      </w:r>
    </w:p>
    <w:p w14:paraId="58EA6E0F" w14:textId="77777777" w:rsidR="00D93372" w:rsidRPr="00D93372" w:rsidRDefault="00D93372" w:rsidP="00D93372"/>
    <w:p w14:paraId="7852742A" w14:textId="3B8C3F2D" w:rsidR="00DC57E3" w:rsidRDefault="00DC57E3" w:rsidP="00DC57E3">
      <w:pPr>
        <w:pStyle w:val="Heading2"/>
      </w:pPr>
      <w:bookmarkStart w:id="8" w:name="_Toc124528116"/>
      <w:r>
        <w:t>Instalasi Library Python</w:t>
      </w:r>
      <w:bookmarkEnd w:id="8"/>
      <w:r>
        <w:t xml:space="preserve"> </w:t>
      </w:r>
    </w:p>
    <w:p w14:paraId="0E6076B2" w14:textId="4395096E" w:rsidR="002E7BAF" w:rsidRDefault="002E7BAF" w:rsidP="004A08C3">
      <w:pPr>
        <w:pStyle w:val="Heading2"/>
      </w:pPr>
    </w:p>
    <w:p w14:paraId="4797A524" w14:textId="290C926D" w:rsidR="004A08C3" w:rsidRDefault="004A08C3" w:rsidP="00DB3277">
      <w:pPr>
        <w:pStyle w:val="Heading3"/>
      </w:pPr>
      <w:bookmarkStart w:id="9" w:name="_Toc124528117"/>
      <w:r>
        <w:t>Install PyQt5</w:t>
      </w:r>
      <w:bookmarkEnd w:id="9"/>
    </w:p>
    <w:p w14:paraId="625A31DE" w14:textId="77777777" w:rsidR="00A91439" w:rsidRPr="00A91439" w:rsidRDefault="00A91439" w:rsidP="00A91439"/>
    <w:p w14:paraId="4EBD254D" w14:textId="213D2977" w:rsidR="00DB3277" w:rsidRDefault="009E6E48" w:rsidP="00DB3277">
      <w:r w:rsidRPr="009E6E48">
        <w:rPr>
          <w:noProof/>
        </w:rPr>
        <w:drawing>
          <wp:inline distT="0" distB="0" distL="0" distR="0" wp14:anchorId="426C7859" wp14:editId="315528DE">
            <wp:extent cx="5943600" cy="4179570"/>
            <wp:effectExtent l="0" t="0" r="0" b="0"/>
            <wp:docPr id="9" name="Picture 4">
              <a:extLst xmlns:a="http://schemas.openxmlformats.org/drawingml/2006/main">
                <a:ext uri="{FF2B5EF4-FFF2-40B4-BE49-F238E27FC236}">
                  <a16:creationId xmlns:a16="http://schemas.microsoft.com/office/drawing/2014/main" id="{B123F50A-3262-426C-A1AC-1F849124E2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123F50A-3262-426C-A1AC-1F849124E278}"/>
                        </a:ext>
                      </a:extLst>
                    </pic:cNvPr>
                    <pic:cNvPicPr>
                      <a:picLocks noChangeAspect="1"/>
                    </pic:cNvPicPr>
                  </pic:nvPicPr>
                  <pic:blipFill>
                    <a:blip r:embed="rId14"/>
                    <a:stretch>
                      <a:fillRect/>
                    </a:stretch>
                  </pic:blipFill>
                  <pic:spPr>
                    <a:xfrm>
                      <a:off x="0" y="0"/>
                      <a:ext cx="5943600" cy="4179570"/>
                    </a:xfrm>
                    <a:prstGeom prst="rect">
                      <a:avLst/>
                    </a:prstGeom>
                  </pic:spPr>
                </pic:pic>
              </a:graphicData>
            </a:graphic>
          </wp:inline>
        </w:drawing>
      </w:r>
    </w:p>
    <w:p w14:paraId="2519AF64" w14:textId="77777777" w:rsidR="00DB3277" w:rsidRPr="00DB3277" w:rsidRDefault="00DB3277" w:rsidP="00DB3277"/>
    <w:p w14:paraId="61BC7B42" w14:textId="249C8F79" w:rsidR="004A08C3" w:rsidRDefault="004A08C3" w:rsidP="00DB3277">
      <w:pPr>
        <w:pStyle w:val="Heading3"/>
      </w:pPr>
      <w:bookmarkStart w:id="10" w:name="_Toc124528118"/>
      <w:r>
        <w:lastRenderedPageBreak/>
        <w:t>Install Pymodbus</w:t>
      </w:r>
      <w:bookmarkEnd w:id="10"/>
    </w:p>
    <w:p w14:paraId="2538D9AB" w14:textId="77777777" w:rsidR="002B7737" w:rsidRPr="002B7737" w:rsidRDefault="002B7737" w:rsidP="002B7737"/>
    <w:p w14:paraId="6E6F6C27" w14:textId="45668BE3" w:rsidR="004A08C3" w:rsidRDefault="009E6E48" w:rsidP="009E6E48">
      <w:pPr>
        <w:jc w:val="center"/>
      </w:pPr>
      <w:r w:rsidRPr="009E6E48">
        <w:rPr>
          <w:noProof/>
        </w:rPr>
        <w:drawing>
          <wp:inline distT="0" distB="0" distL="0" distR="0" wp14:anchorId="39B3EE1F" wp14:editId="46C300F0">
            <wp:extent cx="5137933" cy="3479852"/>
            <wp:effectExtent l="0" t="0" r="5715" b="6350"/>
            <wp:docPr id="10" name="Picture 4">
              <a:extLst xmlns:a="http://schemas.openxmlformats.org/drawingml/2006/main">
                <a:ext uri="{FF2B5EF4-FFF2-40B4-BE49-F238E27FC236}">
                  <a16:creationId xmlns:a16="http://schemas.microsoft.com/office/drawing/2014/main" id="{668B9ACD-8ED8-4217-8CB5-511C2BC4D1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68B9ACD-8ED8-4217-8CB5-511C2BC4D17D}"/>
                        </a:ext>
                      </a:extLst>
                    </pic:cNvPr>
                    <pic:cNvPicPr>
                      <a:picLocks noChangeAspect="1"/>
                    </pic:cNvPicPr>
                  </pic:nvPicPr>
                  <pic:blipFill rotWithShape="1">
                    <a:blip r:embed="rId15"/>
                    <a:srcRect b="36551"/>
                    <a:stretch/>
                  </pic:blipFill>
                  <pic:spPr>
                    <a:xfrm>
                      <a:off x="0" y="0"/>
                      <a:ext cx="5137933" cy="3479852"/>
                    </a:xfrm>
                    <a:prstGeom prst="rect">
                      <a:avLst/>
                    </a:prstGeom>
                  </pic:spPr>
                </pic:pic>
              </a:graphicData>
            </a:graphic>
          </wp:inline>
        </w:drawing>
      </w:r>
    </w:p>
    <w:p w14:paraId="0A115EE2" w14:textId="1B4E7605" w:rsidR="009E6E48" w:rsidRDefault="009E6E48" w:rsidP="009E6E48">
      <w:pPr>
        <w:jc w:val="center"/>
      </w:pPr>
      <w:r w:rsidRPr="009E6E48">
        <w:rPr>
          <w:noProof/>
        </w:rPr>
        <w:lastRenderedPageBreak/>
        <w:drawing>
          <wp:inline distT="0" distB="0" distL="0" distR="0" wp14:anchorId="38859CEB" wp14:editId="78E1C0BB">
            <wp:extent cx="2698229" cy="4227226"/>
            <wp:effectExtent l="0" t="0" r="6985" b="1905"/>
            <wp:docPr id="11" name="Picture 5">
              <a:extLst xmlns:a="http://schemas.openxmlformats.org/drawingml/2006/main">
                <a:ext uri="{FF2B5EF4-FFF2-40B4-BE49-F238E27FC236}">
                  <a16:creationId xmlns:a16="http://schemas.microsoft.com/office/drawing/2014/main" id="{90FE2C2C-B282-4277-A6CF-42EE68CE8A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0FE2C2C-B282-4277-A6CF-42EE68CE8AD9}"/>
                        </a:ext>
                      </a:extLst>
                    </pic:cNvPr>
                    <pic:cNvPicPr>
                      <a:picLocks noChangeAspect="1"/>
                    </pic:cNvPicPr>
                  </pic:nvPicPr>
                  <pic:blipFill rotWithShape="1">
                    <a:blip r:embed="rId16"/>
                    <a:srcRect l="32859" t="6136" r="25258" b="32224"/>
                    <a:stretch/>
                  </pic:blipFill>
                  <pic:spPr>
                    <a:xfrm>
                      <a:off x="0" y="0"/>
                      <a:ext cx="2698229" cy="4227226"/>
                    </a:xfrm>
                    <a:prstGeom prst="rect">
                      <a:avLst/>
                    </a:prstGeom>
                  </pic:spPr>
                </pic:pic>
              </a:graphicData>
            </a:graphic>
          </wp:inline>
        </w:drawing>
      </w:r>
    </w:p>
    <w:p w14:paraId="2C1260CE" w14:textId="74AE6512" w:rsidR="009E6E48" w:rsidRDefault="009E6E48" w:rsidP="009E6E48">
      <w:pPr>
        <w:jc w:val="center"/>
      </w:pPr>
    </w:p>
    <w:p w14:paraId="6168488A" w14:textId="78FA7C1D" w:rsidR="009E6E48" w:rsidRDefault="009E6E48" w:rsidP="009E6E48">
      <w:pPr>
        <w:jc w:val="center"/>
      </w:pPr>
      <w:r w:rsidRPr="009E6E48">
        <w:rPr>
          <w:noProof/>
        </w:rPr>
        <w:drawing>
          <wp:inline distT="0" distB="0" distL="0" distR="0" wp14:anchorId="3C786856" wp14:editId="5EC109A7">
            <wp:extent cx="5943600" cy="1807845"/>
            <wp:effectExtent l="0" t="0" r="0" b="1905"/>
            <wp:docPr id="12" name="Picture 4">
              <a:extLst xmlns:a="http://schemas.openxmlformats.org/drawingml/2006/main">
                <a:ext uri="{FF2B5EF4-FFF2-40B4-BE49-F238E27FC236}">
                  <a16:creationId xmlns:a16="http://schemas.microsoft.com/office/drawing/2014/main" id="{BAE9B0AE-6AEB-4F41-B69D-A7E9AAFB9E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AE9B0AE-6AEB-4F41-B69D-A7E9AAFB9ED7}"/>
                        </a:ext>
                      </a:extLst>
                    </pic:cNvPr>
                    <pic:cNvPicPr>
                      <a:picLocks noChangeAspect="1"/>
                    </pic:cNvPicPr>
                  </pic:nvPicPr>
                  <pic:blipFill rotWithShape="1">
                    <a:blip r:embed="rId17"/>
                    <a:srcRect t="72131" r="3044"/>
                    <a:stretch/>
                  </pic:blipFill>
                  <pic:spPr>
                    <a:xfrm>
                      <a:off x="0" y="0"/>
                      <a:ext cx="5943600" cy="1807845"/>
                    </a:xfrm>
                    <a:prstGeom prst="rect">
                      <a:avLst/>
                    </a:prstGeom>
                  </pic:spPr>
                </pic:pic>
              </a:graphicData>
            </a:graphic>
          </wp:inline>
        </w:drawing>
      </w:r>
    </w:p>
    <w:p w14:paraId="0152B031" w14:textId="1565996A" w:rsidR="009E6E48" w:rsidRDefault="009E6E48" w:rsidP="009E6E48">
      <w:pPr>
        <w:jc w:val="center"/>
      </w:pPr>
      <w:r w:rsidRPr="009E6E48">
        <w:rPr>
          <w:noProof/>
        </w:rPr>
        <w:drawing>
          <wp:inline distT="0" distB="0" distL="0" distR="0" wp14:anchorId="17556F18" wp14:editId="4393AFFB">
            <wp:extent cx="4638675" cy="914400"/>
            <wp:effectExtent l="0" t="0" r="9525" b="0"/>
            <wp:docPr id="13" name="Picture 6">
              <a:extLst xmlns:a="http://schemas.openxmlformats.org/drawingml/2006/main">
                <a:ext uri="{FF2B5EF4-FFF2-40B4-BE49-F238E27FC236}">
                  <a16:creationId xmlns:a16="http://schemas.microsoft.com/office/drawing/2014/main" id="{2C1D3188-2921-4DA4-BF87-483650FC4E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C1D3188-2921-4DA4-BF87-483650FC4ED5}"/>
                        </a:ext>
                      </a:extLst>
                    </pic:cNvPr>
                    <pic:cNvPicPr>
                      <a:picLocks noChangeAspect="1"/>
                    </pic:cNvPicPr>
                  </pic:nvPicPr>
                  <pic:blipFill>
                    <a:blip r:embed="rId18"/>
                    <a:stretch>
                      <a:fillRect/>
                    </a:stretch>
                  </pic:blipFill>
                  <pic:spPr>
                    <a:xfrm>
                      <a:off x="0" y="0"/>
                      <a:ext cx="4638675" cy="914400"/>
                    </a:xfrm>
                    <a:prstGeom prst="rect">
                      <a:avLst/>
                    </a:prstGeom>
                  </pic:spPr>
                </pic:pic>
              </a:graphicData>
            </a:graphic>
          </wp:inline>
        </w:drawing>
      </w:r>
    </w:p>
    <w:p w14:paraId="75BB3698" w14:textId="38176C9E" w:rsidR="009E6E48" w:rsidRPr="004A08C3" w:rsidRDefault="009E6E48" w:rsidP="009E6E48">
      <w:pPr>
        <w:jc w:val="center"/>
      </w:pPr>
      <w:r w:rsidRPr="009E6E48">
        <w:rPr>
          <w:noProof/>
        </w:rPr>
        <w:lastRenderedPageBreak/>
        <w:drawing>
          <wp:inline distT="0" distB="0" distL="0" distR="0" wp14:anchorId="75AEAC62" wp14:editId="49181447">
            <wp:extent cx="4638675" cy="1316707"/>
            <wp:effectExtent l="0" t="0" r="0" b="0"/>
            <wp:docPr id="14" name="Picture 8">
              <a:extLst xmlns:a="http://schemas.openxmlformats.org/drawingml/2006/main">
                <a:ext uri="{FF2B5EF4-FFF2-40B4-BE49-F238E27FC236}">
                  <a16:creationId xmlns:a16="http://schemas.microsoft.com/office/drawing/2014/main" id="{883C0444-7E6F-4D20-8947-05E67CCD41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883C0444-7E6F-4D20-8947-05E67CCD4131}"/>
                        </a:ext>
                      </a:extLst>
                    </pic:cNvPr>
                    <pic:cNvPicPr>
                      <a:picLocks noChangeAspect="1"/>
                    </pic:cNvPicPr>
                  </pic:nvPicPr>
                  <pic:blipFill>
                    <a:blip r:embed="rId19"/>
                    <a:stretch>
                      <a:fillRect/>
                    </a:stretch>
                  </pic:blipFill>
                  <pic:spPr>
                    <a:xfrm>
                      <a:off x="0" y="0"/>
                      <a:ext cx="4638675" cy="1316707"/>
                    </a:xfrm>
                    <a:prstGeom prst="rect">
                      <a:avLst/>
                    </a:prstGeom>
                  </pic:spPr>
                </pic:pic>
              </a:graphicData>
            </a:graphic>
          </wp:inline>
        </w:drawing>
      </w:r>
    </w:p>
    <w:p w14:paraId="78F31D2C" w14:textId="77777777" w:rsidR="000B48A0" w:rsidRDefault="000B48A0" w:rsidP="000B48A0"/>
    <w:p w14:paraId="6D5DFF04" w14:textId="77777777" w:rsidR="000B48A0" w:rsidRDefault="000B48A0" w:rsidP="000B48A0"/>
    <w:p w14:paraId="76EB8139" w14:textId="77777777" w:rsidR="000B48A0" w:rsidRDefault="000B48A0" w:rsidP="000B48A0"/>
    <w:p w14:paraId="20454BBC" w14:textId="77777777" w:rsidR="000B48A0" w:rsidRDefault="000B48A0" w:rsidP="000B48A0"/>
    <w:p w14:paraId="030BC83F" w14:textId="77777777" w:rsidR="000B48A0" w:rsidRDefault="000B48A0" w:rsidP="000B48A0"/>
    <w:p w14:paraId="0891528B" w14:textId="77777777" w:rsidR="000B48A0" w:rsidRDefault="000B48A0" w:rsidP="000B48A0"/>
    <w:p w14:paraId="229D48AA" w14:textId="77777777" w:rsidR="000B48A0" w:rsidRDefault="000B48A0" w:rsidP="000B48A0"/>
    <w:p w14:paraId="29D4079A" w14:textId="77777777" w:rsidR="000B48A0" w:rsidRDefault="000B48A0" w:rsidP="000B48A0"/>
    <w:p w14:paraId="6649C5D8" w14:textId="7C71243F" w:rsidR="000B48A0" w:rsidRDefault="000B48A0" w:rsidP="000B48A0"/>
    <w:p w14:paraId="1B886E9D" w14:textId="5C083BE6" w:rsidR="00EC7E35" w:rsidRDefault="00EC7E35" w:rsidP="000B48A0"/>
    <w:p w14:paraId="42EECF9B" w14:textId="5E9F3A1C" w:rsidR="00EC7E35" w:rsidRDefault="00EC7E35" w:rsidP="000B48A0"/>
    <w:p w14:paraId="1D8524FB" w14:textId="17E87EBD" w:rsidR="00EC7E35" w:rsidRDefault="00EC7E35" w:rsidP="000B48A0"/>
    <w:p w14:paraId="4D52CC0F" w14:textId="7C6B4C83" w:rsidR="00EC7E35" w:rsidRDefault="00EC7E35" w:rsidP="000B48A0"/>
    <w:p w14:paraId="3B634177" w14:textId="69D34014" w:rsidR="00EC7E35" w:rsidRDefault="00EC7E35" w:rsidP="000B48A0"/>
    <w:p w14:paraId="684E34E7" w14:textId="1B506281" w:rsidR="00EC7E35" w:rsidRDefault="00EC7E35" w:rsidP="000B48A0"/>
    <w:p w14:paraId="75DFA782" w14:textId="202A0C5B" w:rsidR="00EC7E35" w:rsidRDefault="00EC7E35" w:rsidP="000B48A0"/>
    <w:p w14:paraId="0828C8B8" w14:textId="1FA8DD2A" w:rsidR="00EC7E35" w:rsidRDefault="00EC7E35" w:rsidP="000B48A0"/>
    <w:p w14:paraId="2C394F14" w14:textId="2D9B7C4C" w:rsidR="00EC7E35" w:rsidRDefault="00EC7E35" w:rsidP="000B48A0"/>
    <w:p w14:paraId="40FC34C5" w14:textId="26813625" w:rsidR="00EC7E35" w:rsidRDefault="00EC7E35" w:rsidP="000B48A0"/>
    <w:p w14:paraId="4606F558" w14:textId="13FF0AE3" w:rsidR="00EC7E35" w:rsidRDefault="00EC7E35" w:rsidP="000B48A0"/>
    <w:p w14:paraId="3A5158BE" w14:textId="77777777" w:rsidR="00EC7E35" w:rsidRDefault="00EC7E35" w:rsidP="000B48A0"/>
    <w:p w14:paraId="2496F1C4" w14:textId="381518A9" w:rsidR="000B48A0" w:rsidRDefault="000B48A0" w:rsidP="002E7BAF">
      <w:pPr>
        <w:pStyle w:val="Heading2"/>
      </w:pPr>
    </w:p>
    <w:p w14:paraId="1C5FDC8B" w14:textId="77777777" w:rsidR="002B7737" w:rsidRPr="002B7737" w:rsidRDefault="002B7737" w:rsidP="002B7737"/>
    <w:p w14:paraId="5AD6E41F" w14:textId="14949EA6" w:rsidR="002E7BAF" w:rsidRDefault="002E7BAF" w:rsidP="002E7BAF">
      <w:pPr>
        <w:pStyle w:val="Heading2"/>
      </w:pPr>
      <w:bookmarkStart w:id="11" w:name="_Toc124528119"/>
      <w:r>
        <w:lastRenderedPageBreak/>
        <w:t>Wiring Hardware</w:t>
      </w:r>
      <w:bookmarkEnd w:id="11"/>
    </w:p>
    <w:p w14:paraId="715EFAFF" w14:textId="63CFF774" w:rsidR="004A08C3" w:rsidRDefault="004A08C3" w:rsidP="004A08C3"/>
    <w:p w14:paraId="3C550FDB" w14:textId="09D36361" w:rsidR="004A08C3" w:rsidRPr="004A08C3" w:rsidRDefault="004A08C3" w:rsidP="004A08C3">
      <w:r w:rsidRPr="004A08C3">
        <w:rPr>
          <w:noProof/>
        </w:rPr>
        <w:drawing>
          <wp:inline distT="0" distB="0" distL="0" distR="0" wp14:anchorId="0D983A33" wp14:editId="2E1DED8F">
            <wp:extent cx="5943600" cy="3679825"/>
            <wp:effectExtent l="0" t="0" r="0" b="0"/>
            <wp:docPr id="8" name="Picture 4">
              <a:extLst xmlns:a="http://schemas.openxmlformats.org/drawingml/2006/main">
                <a:ext uri="{FF2B5EF4-FFF2-40B4-BE49-F238E27FC236}">
                  <a16:creationId xmlns:a16="http://schemas.microsoft.com/office/drawing/2014/main" id="{0A72678E-0029-4E1C-BF44-DF3ACA2E3A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A72678E-0029-4E1C-BF44-DF3ACA2E3A53}"/>
                        </a:ext>
                      </a:extLst>
                    </pic:cNvPr>
                    <pic:cNvPicPr>
                      <a:picLocks noChangeAspect="1"/>
                    </pic:cNvPicPr>
                  </pic:nvPicPr>
                  <pic:blipFill>
                    <a:blip r:embed="rId20"/>
                    <a:stretch>
                      <a:fillRect/>
                    </a:stretch>
                  </pic:blipFill>
                  <pic:spPr>
                    <a:xfrm>
                      <a:off x="0" y="0"/>
                      <a:ext cx="5943600" cy="3679825"/>
                    </a:xfrm>
                    <a:prstGeom prst="rect">
                      <a:avLst/>
                    </a:prstGeom>
                  </pic:spPr>
                </pic:pic>
              </a:graphicData>
            </a:graphic>
          </wp:inline>
        </w:drawing>
      </w:r>
    </w:p>
    <w:p w14:paraId="32C65210" w14:textId="7D470514" w:rsidR="00DC57E3" w:rsidRDefault="00DC57E3" w:rsidP="00DC57E3"/>
    <w:p w14:paraId="289AC53B" w14:textId="548D30BD" w:rsidR="00DC57E3" w:rsidRDefault="00DC57E3" w:rsidP="00DC57E3"/>
    <w:p w14:paraId="4793A75D" w14:textId="0688796C" w:rsidR="00DC57E3" w:rsidRDefault="00DC57E3" w:rsidP="00DC57E3"/>
    <w:p w14:paraId="3CA6E785" w14:textId="21979B24" w:rsidR="00DC57E3" w:rsidRDefault="00DC57E3" w:rsidP="00DC57E3"/>
    <w:p w14:paraId="6A17679C" w14:textId="1EEEAF1B" w:rsidR="00DC57E3" w:rsidRDefault="00DC57E3" w:rsidP="00DC57E3"/>
    <w:p w14:paraId="3702D74F" w14:textId="16D8FC25" w:rsidR="00DC57E3" w:rsidRDefault="00DC57E3" w:rsidP="00DC57E3"/>
    <w:p w14:paraId="1D4DD496" w14:textId="4DE145DC" w:rsidR="000401A4" w:rsidRDefault="000401A4" w:rsidP="00DC57E3"/>
    <w:p w14:paraId="5641F66E" w14:textId="73F509B0" w:rsidR="000401A4" w:rsidRDefault="000401A4" w:rsidP="00DC57E3"/>
    <w:p w14:paraId="1A819329" w14:textId="4720CEAE" w:rsidR="000401A4" w:rsidRDefault="000401A4" w:rsidP="00DC57E3"/>
    <w:p w14:paraId="50A5C479" w14:textId="082D26B6" w:rsidR="000401A4" w:rsidRDefault="000401A4" w:rsidP="00DC57E3"/>
    <w:p w14:paraId="4732DA53" w14:textId="40E83443" w:rsidR="000401A4" w:rsidRDefault="000401A4" w:rsidP="00DC57E3"/>
    <w:p w14:paraId="0F6D0E1C" w14:textId="77777777" w:rsidR="000401A4" w:rsidRDefault="000401A4" w:rsidP="00DC57E3"/>
    <w:p w14:paraId="445C3A0C" w14:textId="77777777" w:rsidR="00485FDE" w:rsidRDefault="00485FDE" w:rsidP="00485FDE"/>
    <w:p w14:paraId="2423FB43" w14:textId="3B53A2AA" w:rsidR="00485FDE" w:rsidRDefault="00C03C82" w:rsidP="00485FDE">
      <w:pPr>
        <w:pStyle w:val="Heading1"/>
      </w:pPr>
      <w:bookmarkStart w:id="12" w:name="_Toc124528120"/>
      <w:r>
        <w:lastRenderedPageBreak/>
        <w:t xml:space="preserve">Program tampilan dasar </w:t>
      </w:r>
      <w:r w:rsidR="00485FDE">
        <w:t>pada QML</w:t>
      </w:r>
      <w:bookmarkEnd w:id="12"/>
    </w:p>
    <w:p w14:paraId="1895B335" w14:textId="03BBDDB2" w:rsidR="00AC2C7C" w:rsidRDefault="00AC2C7C" w:rsidP="00AC2C7C">
      <w:pPr>
        <w:pStyle w:val="Heading2"/>
        <w:numPr>
          <w:ilvl w:val="0"/>
          <w:numId w:val="1"/>
        </w:numPr>
      </w:pPr>
      <w:bookmarkStart w:id="13" w:name="_Toc124528121"/>
      <w:r>
        <w:t>Membuat Teks</w:t>
      </w:r>
      <w:bookmarkEnd w:id="13"/>
    </w:p>
    <w:p w14:paraId="5934A923" w14:textId="3EE7A0DD" w:rsidR="00B65DBC" w:rsidRDefault="00B65DBC" w:rsidP="00B65DBC"/>
    <w:p w14:paraId="12DC11F0"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Text{</w:t>
      </w:r>
    </w:p>
    <w:p w14:paraId="1FA8DF29"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id : text1</w:t>
      </w:r>
    </w:p>
    <w:p w14:paraId="2C85D980"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x:100</w:t>
      </w:r>
    </w:p>
    <w:p w14:paraId="25F5C06B"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y:200</w:t>
      </w:r>
    </w:p>
    <w:p w14:paraId="5FE39632"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text:"Hello World"</w:t>
      </w:r>
    </w:p>
    <w:p w14:paraId="3905E763"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color: "#00FF00"</w:t>
      </w:r>
    </w:p>
    <w:p w14:paraId="328A9808"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font.family  : "Comic Sans MS"</w:t>
      </w:r>
    </w:p>
    <w:p w14:paraId="09F7474C"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font.pixelSize: 35</w:t>
      </w:r>
    </w:p>
    <w:p w14:paraId="6E76E0A9" w14:textId="77777777" w:rsidR="00B65DBC" w:rsidRPr="003F6480" w:rsidRDefault="00B65DBC" w:rsidP="00B65DBC">
      <w:pPr>
        <w:shd w:val="clear" w:color="auto" w:fill="70AD47" w:themeFill="accent6"/>
        <w:spacing w:after="0" w:line="240" w:lineRule="auto"/>
        <w:rPr>
          <w:sz w:val="20"/>
          <w:szCs w:val="18"/>
        </w:rPr>
      </w:pPr>
      <w:r w:rsidRPr="003F6480">
        <w:rPr>
          <w:sz w:val="20"/>
          <w:szCs w:val="18"/>
        </w:rPr>
        <w:tab/>
      </w:r>
      <w:r w:rsidRPr="003F6480">
        <w:rPr>
          <w:sz w:val="20"/>
          <w:szCs w:val="18"/>
        </w:rPr>
        <w:tab/>
        <w:t>font.bold : true</w:t>
      </w:r>
      <w:r w:rsidRPr="003F6480">
        <w:rPr>
          <w:sz w:val="20"/>
          <w:szCs w:val="18"/>
        </w:rPr>
        <w:tab/>
      </w:r>
    </w:p>
    <w:p w14:paraId="61959A1F" w14:textId="77777777" w:rsidR="00B65DBC" w:rsidRDefault="00B65DBC" w:rsidP="00B65DBC">
      <w:pPr>
        <w:shd w:val="clear" w:color="auto" w:fill="70AD47" w:themeFill="accent6"/>
        <w:spacing w:after="0" w:line="240" w:lineRule="auto"/>
      </w:pPr>
      <w:r w:rsidRPr="003F6480">
        <w:rPr>
          <w:sz w:val="20"/>
          <w:szCs w:val="18"/>
        </w:rPr>
        <w:tab/>
        <w:t>}</w:t>
      </w:r>
    </w:p>
    <w:p w14:paraId="6B7C93B5" w14:textId="5A4FFA2E" w:rsidR="00B65DBC" w:rsidRDefault="00B65DBC" w:rsidP="00784B5C">
      <w:r>
        <w:t>Adapun penjelasan dari tiap komponen dasar pada tabe</w:t>
      </w:r>
      <w:bookmarkStart w:id="14" w:name="_Toc110517873"/>
      <w:r>
        <w:t>l dibawah</w:t>
      </w:r>
    </w:p>
    <w:p w14:paraId="009BC20D" w14:textId="253B8649" w:rsidR="00B65DBC" w:rsidRDefault="00B65DBC" w:rsidP="00A6116E">
      <w:pPr>
        <w:jc w:val="center"/>
      </w:pPr>
      <w:r>
        <w:t>Properties dalam membuat teks.</w:t>
      </w:r>
      <w:bookmarkEnd w:id="14"/>
    </w:p>
    <w:tbl>
      <w:tblPr>
        <w:tblStyle w:val="TableGrid"/>
        <w:tblW w:w="8666" w:type="dxa"/>
        <w:jc w:val="center"/>
        <w:tblLook w:val="04A0" w:firstRow="1" w:lastRow="0" w:firstColumn="1" w:lastColumn="0" w:noHBand="0" w:noVBand="1"/>
      </w:tblPr>
      <w:tblGrid>
        <w:gridCol w:w="1795"/>
        <w:gridCol w:w="3870"/>
        <w:gridCol w:w="3001"/>
      </w:tblGrid>
      <w:tr w:rsidR="00B65DBC" w:rsidRPr="003F6480" w14:paraId="626C9CA9" w14:textId="77777777" w:rsidTr="00B54393">
        <w:trPr>
          <w:jc w:val="center"/>
        </w:trPr>
        <w:tc>
          <w:tcPr>
            <w:tcW w:w="1795" w:type="dxa"/>
          </w:tcPr>
          <w:p w14:paraId="72702A89" w14:textId="77777777" w:rsidR="00B65DBC" w:rsidRPr="003F6480" w:rsidRDefault="00B65DBC" w:rsidP="00784B5C">
            <w:pPr>
              <w:rPr>
                <w:b/>
                <w:bCs/>
                <w:sz w:val="20"/>
                <w:szCs w:val="20"/>
              </w:rPr>
            </w:pPr>
            <w:r w:rsidRPr="003F6480">
              <w:rPr>
                <w:b/>
                <w:bCs/>
                <w:sz w:val="20"/>
                <w:szCs w:val="20"/>
              </w:rPr>
              <w:t>Properties</w:t>
            </w:r>
          </w:p>
        </w:tc>
        <w:tc>
          <w:tcPr>
            <w:tcW w:w="3870" w:type="dxa"/>
          </w:tcPr>
          <w:p w14:paraId="541CC45A" w14:textId="77777777" w:rsidR="00B65DBC" w:rsidRPr="003F6480" w:rsidRDefault="00B65DBC" w:rsidP="00784B5C">
            <w:pPr>
              <w:rPr>
                <w:b/>
                <w:bCs/>
                <w:sz w:val="20"/>
                <w:szCs w:val="20"/>
              </w:rPr>
            </w:pPr>
            <w:r w:rsidRPr="003F6480">
              <w:rPr>
                <w:b/>
                <w:bCs/>
                <w:sz w:val="20"/>
                <w:szCs w:val="20"/>
              </w:rPr>
              <w:t>Fungsi</w:t>
            </w:r>
          </w:p>
        </w:tc>
        <w:tc>
          <w:tcPr>
            <w:tcW w:w="3001" w:type="dxa"/>
          </w:tcPr>
          <w:p w14:paraId="6EA59C5D" w14:textId="77777777" w:rsidR="00B65DBC" w:rsidRPr="003F6480" w:rsidRDefault="00B65DBC" w:rsidP="00784B5C">
            <w:pPr>
              <w:rPr>
                <w:b/>
                <w:bCs/>
                <w:sz w:val="20"/>
                <w:szCs w:val="20"/>
              </w:rPr>
            </w:pPr>
            <w:r w:rsidRPr="003F6480">
              <w:rPr>
                <w:b/>
                <w:bCs/>
                <w:sz w:val="20"/>
                <w:szCs w:val="20"/>
              </w:rPr>
              <w:t>Contoh pengisian</w:t>
            </w:r>
          </w:p>
        </w:tc>
      </w:tr>
      <w:tr w:rsidR="00B65DBC" w:rsidRPr="003F6480" w14:paraId="1F8FC563" w14:textId="77777777" w:rsidTr="00B54393">
        <w:trPr>
          <w:jc w:val="center"/>
        </w:trPr>
        <w:tc>
          <w:tcPr>
            <w:tcW w:w="1795" w:type="dxa"/>
          </w:tcPr>
          <w:p w14:paraId="7BC2E96A" w14:textId="77777777" w:rsidR="00B65DBC" w:rsidRPr="003F6480" w:rsidRDefault="00B65DBC" w:rsidP="00784B5C">
            <w:pPr>
              <w:rPr>
                <w:sz w:val="20"/>
                <w:szCs w:val="20"/>
              </w:rPr>
            </w:pPr>
            <w:r w:rsidRPr="003F6480">
              <w:rPr>
                <w:sz w:val="20"/>
                <w:szCs w:val="20"/>
              </w:rPr>
              <w:t>Id</w:t>
            </w:r>
          </w:p>
        </w:tc>
        <w:tc>
          <w:tcPr>
            <w:tcW w:w="3870" w:type="dxa"/>
          </w:tcPr>
          <w:p w14:paraId="7F818888" w14:textId="77777777" w:rsidR="00B65DBC" w:rsidRPr="003F6480" w:rsidRDefault="00B65DBC" w:rsidP="00784B5C">
            <w:pPr>
              <w:rPr>
                <w:sz w:val="20"/>
                <w:szCs w:val="20"/>
              </w:rPr>
            </w:pPr>
            <w:r w:rsidRPr="003F6480">
              <w:rPr>
                <w:sz w:val="20"/>
                <w:szCs w:val="20"/>
              </w:rPr>
              <w:t>Sebagai kode unik komponen qml</w:t>
            </w:r>
          </w:p>
        </w:tc>
        <w:tc>
          <w:tcPr>
            <w:tcW w:w="3001" w:type="dxa"/>
          </w:tcPr>
          <w:p w14:paraId="275FC185" w14:textId="77777777" w:rsidR="00B65DBC" w:rsidRPr="003F6480" w:rsidRDefault="00B65DBC" w:rsidP="00784B5C">
            <w:pPr>
              <w:rPr>
                <w:sz w:val="20"/>
                <w:szCs w:val="20"/>
              </w:rPr>
            </w:pPr>
            <w:r w:rsidRPr="003F6480">
              <w:rPr>
                <w:sz w:val="20"/>
                <w:szCs w:val="20"/>
              </w:rPr>
              <w:t>root, window, menu</w:t>
            </w:r>
          </w:p>
        </w:tc>
      </w:tr>
      <w:tr w:rsidR="00B65DBC" w:rsidRPr="003F6480" w14:paraId="489CC7E6" w14:textId="77777777" w:rsidTr="00B54393">
        <w:trPr>
          <w:jc w:val="center"/>
        </w:trPr>
        <w:tc>
          <w:tcPr>
            <w:tcW w:w="1795" w:type="dxa"/>
          </w:tcPr>
          <w:p w14:paraId="69943809" w14:textId="77777777" w:rsidR="00B65DBC" w:rsidRPr="003F6480" w:rsidRDefault="00B65DBC" w:rsidP="00784B5C">
            <w:pPr>
              <w:rPr>
                <w:sz w:val="20"/>
                <w:szCs w:val="20"/>
              </w:rPr>
            </w:pPr>
            <w:r w:rsidRPr="003F6480">
              <w:rPr>
                <w:sz w:val="20"/>
                <w:szCs w:val="20"/>
              </w:rPr>
              <w:t>X</w:t>
            </w:r>
          </w:p>
        </w:tc>
        <w:tc>
          <w:tcPr>
            <w:tcW w:w="3870" w:type="dxa"/>
          </w:tcPr>
          <w:p w14:paraId="76369FA3" w14:textId="77777777" w:rsidR="00B65DBC" w:rsidRPr="003F6480" w:rsidRDefault="00B65DBC" w:rsidP="00784B5C">
            <w:pPr>
              <w:rPr>
                <w:sz w:val="20"/>
                <w:szCs w:val="20"/>
              </w:rPr>
            </w:pPr>
            <w:r w:rsidRPr="003F6480">
              <w:rPr>
                <w:sz w:val="20"/>
                <w:szCs w:val="20"/>
              </w:rPr>
              <w:t>Untuk mengatur posisi horizontal</w:t>
            </w:r>
          </w:p>
        </w:tc>
        <w:tc>
          <w:tcPr>
            <w:tcW w:w="3001" w:type="dxa"/>
          </w:tcPr>
          <w:p w14:paraId="28971F69" w14:textId="77777777" w:rsidR="00B65DBC" w:rsidRPr="003F6480" w:rsidRDefault="00B65DBC" w:rsidP="00784B5C">
            <w:pPr>
              <w:rPr>
                <w:sz w:val="20"/>
                <w:szCs w:val="20"/>
              </w:rPr>
            </w:pPr>
            <w:r w:rsidRPr="003F6480">
              <w:rPr>
                <w:sz w:val="20"/>
                <w:szCs w:val="20"/>
              </w:rPr>
              <w:t>100, 200, 300….dst</w:t>
            </w:r>
          </w:p>
        </w:tc>
      </w:tr>
      <w:tr w:rsidR="00B65DBC" w:rsidRPr="003F6480" w14:paraId="59EF084D" w14:textId="77777777" w:rsidTr="00B54393">
        <w:trPr>
          <w:jc w:val="center"/>
        </w:trPr>
        <w:tc>
          <w:tcPr>
            <w:tcW w:w="1795" w:type="dxa"/>
          </w:tcPr>
          <w:p w14:paraId="41ADAAB5" w14:textId="77777777" w:rsidR="00B65DBC" w:rsidRPr="003F6480" w:rsidRDefault="00B65DBC" w:rsidP="00784B5C">
            <w:pPr>
              <w:rPr>
                <w:sz w:val="20"/>
                <w:szCs w:val="20"/>
              </w:rPr>
            </w:pPr>
            <w:r w:rsidRPr="003F6480">
              <w:rPr>
                <w:sz w:val="20"/>
                <w:szCs w:val="20"/>
              </w:rPr>
              <w:t>Y</w:t>
            </w:r>
          </w:p>
        </w:tc>
        <w:tc>
          <w:tcPr>
            <w:tcW w:w="3870" w:type="dxa"/>
          </w:tcPr>
          <w:p w14:paraId="3E7AA7AA" w14:textId="77777777" w:rsidR="00B65DBC" w:rsidRPr="003F6480" w:rsidRDefault="00B65DBC" w:rsidP="00784B5C">
            <w:pPr>
              <w:rPr>
                <w:sz w:val="20"/>
                <w:szCs w:val="20"/>
              </w:rPr>
            </w:pPr>
            <w:r w:rsidRPr="003F6480">
              <w:rPr>
                <w:sz w:val="20"/>
                <w:szCs w:val="20"/>
              </w:rPr>
              <w:t>Untuk mengatur posisi vertical</w:t>
            </w:r>
          </w:p>
        </w:tc>
        <w:tc>
          <w:tcPr>
            <w:tcW w:w="3001" w:type="dxa"/>
          </w:tcPr>
          <w:p w14:paraId="027EEA4C" w14:textId="77777777" w:rsidR="00B65DBC" w:rsidRPr="003F6480" w:rsidRDefault="00B65DBC" w:rsidP="00784B5C">
            <w:pPr>
              <w:rPr>
                <w:sz w:val="20"/>
                <w:szCs w:val="20"/>
              </w:rPr>
            </w:pPr>
            <w:r w:rsidRPr="003F6480">
              <w:rPr>
                <w:sz w:val="20"/>
                <w:szCs w:val="20"/>
              </w:rPr>
              <w:t>100,200,300… dst</w:t>
            </w:r>
          </w:p>
        </w:tc>
      </w:tr>
      <w:tr w:rsidR="00B65DBC" w:rsidRPr="003F6480" w14:paraId="6F142D6F" w14:textId="77777777" w:rsidTr="00B54393">
        <w:trPr>
          <w:jc w:val="center"/>
        </w:trPr>
        <w:tc>
          <w:tcPr>
            <w:tcW w:w="1795" w:type="dxa"/>
          </w:tcPr>
          <w:p w14:paraId="421E4FA3" w14:textId="77777777" w:rsidR="00B65DBC" w:rsidRPr="003F6480" w:rsidRDefault="00B65DBC" w:rsidP="00784B5C">
            <w:pPr>
              <w:rPr>
                <w:sz w:val="20"/>
                <w:szCs w:val="20"/>
              </w:rPr>
            </w:pPr>
            <w:r w:rsidRPr="003F6480">
              <w:rPr>
                <w:sz w:val="20"/>
                <w:szCs w:val="20"/>
              </w:rPr>
              <w:t>Text</w:t>
            </w:r>
          </w:p>
        </w:tc>
        <w:tc>
          <w:tcPr>
            <w:tcW w:w="3870" w:type="dxa"/>
          </w:tcPr>
          <w:p w14:paraId="1FE1ECA5" w14:textId="77777777" w:rsidR="00B65DBC" w:rsidRPr="003F6480" w:rsidRDefault="00B65DBC" w:rsidP="00784B5C">
            <w:pPr>
              <w:rPr>
                <w:sz w:val="20"/>
                <w:szCs w:val="20"/>
              </w:rPr>
            </w:pPr>
            <w:r w:rsidRPr="003F6480">
              <w:rPr>
                <w:sz w:val="20"/>
                <w:szCs w:val="20"/>
              </w:rPr>
              <w:t>Untuk menampilkan text</w:t>
            </w:r>
          </w:p>
        </w:tc>
        <w:tc>
          <w:tcPr>
            <w:tcW w:w="3001" w:type="dxa"/>
          </w:tcPr>
          <w:p w14:paraId="394033E8" w14:textId="77777777" w:rsidR="00B65DBC" w:rsidRPr="003F6480" w:rsidRDefault="00B65DBC" w:rsidP="00784B5C">
            <w:pPr>
              <w:rPr>
                <w:sz w:val="20"/>
                <w:szCs w:val="20"/>
              </w:rPr>
            </w:pPr>
            <w:r w:rsidRPr="003F6480">
              <w:rPr>
                <w:sz w:val="20"/>
                <w:szCs w:val="20"/>
              </w:rPr>
              <w:t>“hello world”, “nama saya husni”, atau apapun kalimatnya diiringi dengan petik dua</w:t>
            </w:r>
          </w:p>
        </w:tc>
      </w:tr>
      <w:tr w:rsidR="00B65DBC" w:rsidRPr="003F6480" w14:paraId="541CC1BA" w14:textId="77777777" w:rsidTr="00B54393">
        <w:trPr>
          <w:jc w:val="center"/>
        </w:trPr>
        <w:tc>
          <w:tcPr>
            <w:tcW w:w="1795" w:type="dxa"/>
          </w:tcPr>
          <w:p w14:paraId="741FF993" w14:textId="77777777" w:rsidR="00B65DBC" w:rsidRPr="003F6480" w:rsidRDefault="00B65DBC" w:rsidP="00784B5C">
            <w:pPr>
              <w:rPr>
                <w:sz w:val="20"/>
                <w:szCs w:val="20"/>
              </w:rPr>
            </w:pPr>
            <w:r w:rsidRPr="003F6480">
              <w:rPr>
                <w:sz w:val="20"/>
                <w:szCs w:val="20"/>
              </w:rPr>
              <w:t>Color</w:t>
            </w:r>
          </w:p>
        </w:tc>
        <w:tc>
          <w:tcPr>
            <w:tcW w:w="3870" w:type="dxa"/>
          </w:tcPr>
          <w:p w14:paraId="09B67F28" w14:textId="77777777" w:rsidR="00B65DBC" w:rsidRPr="003F6480" w:rsidRDefault="00B65DBC" w:rsidP="00784B5C">
            <w:pPr>
              <w:rPr>
                <w:sz w:val="20"/>
                <w:szCs w:val="20"/>
              </w:rPr>
            </w:pPr>
            <w:r w:rsidRPr="003F6480">
              <w:rPr>
                <w:sz w:val="20"/>
                <w:szCs w:val="20"/>
              </w:rPr>
              <w:t>Untuk menampilkan warna dasar pada tulisan</w:t>
            </w:r>
          </w:p>
        </w:tc>
        <w:tc>
          <w:tcPr>
            <w:tcW w:w="3001" w:type="dxa"/>
          </w:tcPr>
          <w:p w14:paraId="3938D3A9" w14:textId="77777777" w:rsidR="00B65DBC" w:rsidRPr="003F6480" w:rsidRDefault="00B65DBC" w:rsidP="00784B5C">
            <w:pPr>
              <w:rPr>
                <w:sz w:val="20"/>
                <w:szCs w:val="20"/>
              </w:rPr>
            </w:pPr>
            <w:r w:rsidRPr="003F6480">
              <w:rPr>
                <w:sz w:val="20"/>
                <w:szCs w:val="20"/>
              </w:rPr>
              <w:t>“red”, “green”, “blue”, atau dapat juga menggunakan kode warna heksadesimal seperti "#68F3F8”</w:t>
            </w:r>
          </w:p>
        </w:tc>
      </w:tr>
      <w:tr w:rsidR="00B65DBC" w:rsidRPr="003F6480" w14:paraId="4597AB48" w14:textId="77777777" w:rsidTr="00B54393">
        <w:trPr>
          <w:jc w:val="center"/>
        </w:trPr>
        <w:tc>
          <w:tcPr>
            <w:tcW w:w="1795" w:type="dxa"/>
          </w:tcPr>
          <w:p w14:paraId="6E40D369" w14:textId="77777777" w:rsidR="00B65DBC" w:rsidRPr="003F6480" w:rsidRDefault="00B65DBC" w:rsidP="00784B5C">
            <w:pPr>
              <w:rPr>
                <w:sz w:val="20"/>
                <w:szCs w:val="20"/>
              </w:rPr>
            </w:pPr>
            <w:r w:rsidRPr="003F6480">
              <w:rPr>
                <w:sz w:val="20"/>
                <w:szCs w:val="20"/>
              </w:rPr>
              <w:t>font.family</w:t>
            </w:r>
          </w:p>
        </w:tc>
        <w:tc>
          <w:tcPr>
            <w:tcW w:w="3870" w:type="dxa"/>
          </w:tcPr>
          <w:p w14:paraId="47FB50FD" w14:textId="77777777" w:rsidR="00B65DBC" w:rsidRPr="003F6480" w:rsidRDefault="00B65DBC" w:rsidP="00784B5C">
            <w:pPr>
              <w:rPr>
                <w:sz w:val="20"/>
                <w:szCs w:val="20"/>
              </w:rPr>
            </w:pPr>
            <w:r w:rsidRPr="003F6480">
              <w:rPr>
                <w:sz w:val="20"/>
                <w:szCs w:val="20"/>
              </w:rPr>
              <w:t>Jenis font yang dibutuhkan</w:t>
            </w:r>
          </w:p>
        </w:tc>
        <w:tc>
          <w:tcPr>
            <w:tcW w:w="3001" w:type="dxa"/>
          </w:tcPr>
          <w:p w14:paraId="0F5EDED8" w14:textId="77777777" w:rsidR="00B65DBC" w:rsidRPr="003F6480" w:rsidRDefault="00B65DBC" w:rsidP="00784B5C">
            <w:pPr>
              <w:rPr>
                <w:sz w:val="20"/>
                <w:szCs w:val="20"/>
              </w:rPr>
            </w:pPr>
            <w:r w:rsidRPr="003F6480">
              <w:rPr>
                <w:sz w:val="20"/>
                <w:szCs w:val="20"/>
              </w:rPr>
              <w:t>“Times New Roman”, “Arial”, “Comic Sans MS”, dan font lainya</w:t>
            </w:r>
          </w:p>
        </w:tc>
      </w:tr>
      <w:tr w:rsidR="00B65DBC" w:rsidRPr="003F6480" w14:paraId="4345ABE8" w14:textId="77777777" w:rsidTr="00B54393">
        <w:trPr>
          <w:jc w:val="center"/>
        </w:trPr>
        <w:tc>
          <w:tcPr>
            <w:tcW w:w="1795" w:type="dxa"/>
          </w:tcPr>
          <w:p w14:paraId="6692C671" w14:textId="77777777" w:rsidR="00B65DBC" w:rsidRPr="003F6480" w:rsidRDefault="00B65DBC" w:rsidP="00784B5C">
            <w:pPr>
              <w:rPr>
                <w:sz w:val="20"/>
                <w:szCs w:val="20"/>
              </w:rPr>
            </w:pPr>
            <w:r w:rsidRPr="003F6480">
              <w:rPr>
                <w:sz w:val="20"/>
                <w:szCs w:val="20"/>
              </w:rPr>
              <w:t>font.pixelSize</w:t>
            </w:r>
          </w:p>
        </w:tc>
        <w:tc>
          <w:tcPr>
            <w:tcW w:w="3870" w:type="dxa"/>
          </w:tcPr>
          <w:p w14:paraId="27D3BC5D" w14:textId="77777777" w:rsidR="00B65DBC" w:rsidRPr="003F6480" w:rsidRDefault="00B65DBC" w:rsidP="00784B5C">
            <w:pPr>
              <w:rPr>
                <w:sz w:val="20"/>
                <w:szCs w:val="20"/>
              </w:rPr>
            </w:pPr>
            <w:r w:rsidRPr="003F6480">
              <w:rPr>
                <w:sz w:val="20"/>
                <w:szCs w:val="20"/>
              </w:rPr>
              <w:t xml:space="preserve">Untuk mengatur besarnya tulisan </w:t>
            </w:r>
          </w:p>
        </w:tc>
        <w:tc>
          <w:tcPr>
            <w:tcW w:w="3001" w:type="dxa"/>
          </w:tcPr>
          <w:p w14:paraId="00EDF110" w14:textId="77777777" w:rsidR="00B65DBC" w:rsidRPr="003F6480" w:rsidRDefault="00B65DBC" w:rsidP="00784B5C">
            <w:pPr>
              <w:rPr>
                <w:sz w:val="20"/>
                <w:szCs w:val="20"/>
              </w:rPr>
            </w:pPr>
            <w:r w:rsidRPr="003F6480">
              <w:rPr>
                <w:sz w:val="20"/>
                <w:szCs w:val="20"/>
              </w:rPr>
              <w:t>Angka nilai besarnya font</w:t>
            </w:r>
          </w:p>
        </w:tc>
      </w:tr>
      <w:tr w:rsidR="00B65DBC" w:rsidRPr="003F6480" w14:paraId="498D390F" w14:textId="77777777" w:rsidTr="00B54393">
        <w:trPr>
          <w:jc w:val="center"/>
        </w:trPr>
        <w:tc>
          <w:tcPr>
            <w:tcW w:w="1795" w:type="dxa"/>
          </w:tcPr>
          <w:p w14:paraId="62E0CCDB" w14:textId="77777777" w:rsidR="00B65DBC" w:rsidRPr="003F6480" w:rsidRDefault="00B65DBC" w:rsidP="00784B5C">
            <w:pPr>
              <w:rPr>
                <w:sz w:val="20"/>
                <w:szCs w:val="20"/>
              </w:rPr>
            </w:pPr>
            <w:r w:rsidRPr="003F6480">
              <w:rPr>
                <w:sz w:val="20"/>
                <w:szCs w:val="20"/>
              </w:rPr>
              <w:t>font.bold</w:t>
            </w:r>
          </w:p>
        </w:tc>
        <w:tc>
          <w:tcPr>
            <w:tcW w:w="3870" w:type="dxa"/>
          </w:tcPr>
          <w:p w14:paraId="651FD03D" w14:textId="77777777" w:rsidR="00B65DBC" w:rsidRPr="003F6480" w:rsidRDefault="00B65DBC" w:rsidP="00784B5C">
            <w:pPr>
              <w:rPr>
                <w:sz w:val="20"/>
                <w:szCs w:val="20"/>
              </w:rPr>
            </w:pPr>
            <w:r w:rsidRPr="003F6480">
              <w:rPr>
                <w:sz w:val="20"/>
                <w:szCs w:val="20"/>
              </w:rPr>
              <w:t>Untuk mengatur tebalnya tulisan</w:t>
            </w:r>
          </w:p>
        </w:tc>
        <w:tc>
          <w:tcPr>
            <w:tcW w:w="3001" w:type="dxa"/>
          </w:tcPr>
          <w:p w14:paraId="10849678" w14:textId="77777777" w:rsidR="00B65DBC" w:rsidRPr="003F6480" w:rsidRDefault="00B65DBC" w:rsidP="00784B5C">
            <w:pPr>
              <w:rPr>
                <w:sz w:val="20"/>
                <w:szCs w:val="20"/>
              </w:rPr>
            </w:pPr>
            <w:r w:rsidRPr="003F6480">
              <w:rPr>
                <w:sz w:val="20"/>
                <w:szCs w:val="20"/>
              </w:rPr>
              <w:t>“true” “false”</w:t>
            </w:r>
          </w:p>
        </w:tc>
      </w:tr>
    </w:tbl>
    <w:p w14:paraId="57131A12" w14:textId="77777777" w:rsidR="00B65DBC" w:rsidRPr="00B65DBC" w:rsidRDefault="00B65DBC" w:rsidP="00B65DBC"/>
    <w:p w14:paraId="435D7562" w14:textId="72C901D9" w:rsidR="002D29C0" w:rsidRDefault="00AC2C7C" w:rsidP="002D29C0">
      <w:pPr>
        <w:pStyle w:val="Heading2"/>
        <w:numPr>
          <w:ilvl w:val="0"/>
          <w:numId w:val="1"/>
        </w:numPr>
      </w:pPr>
      <w:bookmarkStart w:id="15" w:name="_Toc124528122"/>
      <w:r>
        <w:t>Membuat Button</w:t>
      </w:r>
      <w:bookmarkEnd w:id="15"/>
    </w:p>
    <w:p w14:paraId="57DEF6F6" w14:textId="577D0CD3" w:rsidR="002D29C0" w:rsidRDefault="002D29C0" w:rsidP="00784B5C">
      <w:pPr>
        <w:jc w:val="both"/>
      </w:pPr>
      <w:r>
        <w:t xml:space="preserve">Dalam sebuah GUI, tombol digunakan untuk mengaktifkan / menonaktifkan sebuah fungsi. Sebagai contoh, saat kita klik tombol, maka akan menuju ke menu selanjutnya. Atau dapat juga saat kita menekan tombol, maka akan menyalakan lampu PLC Outseal. Pada QML, tombol </w:t>
      </w:r>
      <w:r w:rsidR="00D33D44">
        <w:t>a</w:t>
      </w:r>
      <w:r>
        <w:t xml:space="preserve">tau button terdiri dari 6 </w:t>
      </w:r>
      <w:r w:rsidRPr="00C92521">
        <w:rPr>
          <w:i/>
          <w:iCs/>
        </w:rPr>
        <w:t>properties</w:t>
      </w:r>
      <w:r>
        <w:t xml:space="preserve"> dasar yaitu id, x, y, text, pallete, dan onClicked. Ini adalah program dasar untuk menampilkan tombol pada QML.</w:t>
      </w:r>
    </w:p>
    <w:p w14:paraId="1FB5277E" w14:textId="77777777" w:rsidR="002D29C0" w:rsidRPr="005B70F2" w:rsidRDefault="002D29C0" w:rsidP="002D29C0">
      <w:pPr>
        <w:shd w:val="clear" w:color="auto" w:fill="70AD47" w:themeFill="accent6"/>
        <w:spacing w:after="0" w:line="240" w:lineRule="auto"/>
        <w:rPr>
          <w:sz w:val="20"/>
          <w:szCs w:val="18"/>
        </w:rPr>
      </w:pPr>
      <w:r w:rsidRPr="005B70F2">
        <w:rPr>
          <w:sz w:val="20"/>
          <w:szCs w:val="18"/>
        </w:rPr>
        <w:t>Button {</w:t>
      </w:r>
    </w:p>
    <w:p w14:paraId="03B8C460" w14:textId="77777777" w:rsidR="002D29C0" w:rsidRPr="005B70F2" w:rsidRDefault="002D29C0" w:rsidP="002D29C0">
      <w:pPr>
        <w:shd w:val="clear" w:color="auto" w:fill="70AD47" w:themeFill="accent6"/>
        <w:spacing w:after="0" w:line="240" w:lineRule="auto"/>
        <w:rPr>
          <w:sz w:val="20"/>
          <w:szCs w:val="18"/>
        </w:rPr>
      </w:pPr>
      <w:r w:rsidRPr="005B70F2">
        <w:rPr>
          <w:sz w:val="20"/>
          <w:szCs w:val="18"/>
        </w:rPr>
        <w:tab/>
        <w:t>id: button1</w:t>
      </w:r>
    </w:p>
    <w:p w14:paraId="625241CF" w14:textId="77777777" w:rsidR="002D29C0" w:rsidRPr="005B70F2" w:rsidRDefault="002D29C0" w:rsidP="002D29C0">
      <w:pPr>
        <w:shd w:val="clear" w:color="auto" w:fill="70AD47" w:themeFill="accent6"/>
        <w:spacing w:after="0" w:line="240" w:lineRule="auto"/>
        <w:rPr>
          <w:sz w:val="20"/>
          <w:szCs w:val="18"/>
        </w:rPr>
      </w:pPr>
      <w:r w:rsidRPr="005B70F2">
        <w:rPr>
          <w:sz w:val="20"/>
          <w:szCs w:val="18"/>
        </w:rPr>
        <w:tab/>
        <w:t>x :100</w:t>
      </w:r>
    </w:p>
    <w:p w14:paraId="08B37F1D" w14:textId="77777777" w:rsidR="002D29C0" w:rsidRPr="005B70F2" w:rsidRDefault="002D29C0" w:rsidP="002D29C0">
      <w:pPr>
        <w:shd w:val="clear" w:color="auto" w:fill="70AD47" w:themeFill="accent6"/>
        <w:spacing w:after="0" w:line="240" w:lineRule="auto"/>
        <w:rPr>
          <w:sz w:val="20"/>
          <w:szCs w:val="18"/>
        </w:rPr>
      </w:pPr>
      <w:r w:rsidRPr="005B70F2">
        <w:rPr>
          <w:sz w:val="20"/>
          <w:szCs w:val="18"/>
        </w:rPr>
        <w:tab/>
        <w:t>y :200</w:t>
      </w:r>
    </w:p>
    <w:p w14:paraId="69203800" w14:textId="77777777" w:rsidR="002D29C0" w:rsidRPr="005B70F2" w:rsidRDefault="002D29C0" w:rsidP="002D29C0">
      <w:pPr>
        <w:shd w:val="clear" w:color="auto" w:fill="70AD47" w:themeFill="accent6"/>
        <w:spacing w:after="0" w:line="240" w:lineRule="auto"/>
        <w:rPr>
          <w:sz w:val="20"/>
          <w:szCs w:val="18"/>
        </w:rPr>
      </w:pPr>
      <w:r w:rsidRPr="005B70F2">
        <w:rPr>
          <w:sz w:val="20"/>
          <w:szCs w:val="18"/>
        </w:rPr>
        <w:tab/>
        <w:t>text: "button1"</w:t>
      </w:r>
    </w:p>
    <w:p w14:paraId="2BC9D96E" w14:textId="5EA6AF9A" w:rsidR="002D29C0" w:rsidRPr="005B70F2" w:rsidRDefault="002D29C0" w:rsidP="008E5E52">
      <w:pPr>
        <w:shd w:val="clear" w:color="auto" w:fill="70AD47" w:themeFill="accent6"/>
        <w:spacing w:after="0" w:line="240" w:lineRule="auto"/>
        <w:rPr>
          <w:sz w:val="20"/>
          <w:szCs w:val="18"/>
        </w:rPr>
      </w:pPr>
      <w:r w:rsidRPr="005B70F2">
        <w:rPr>
          <w:sz w:val="20"/>
          <w:szCs w:val="18"/>
        </w:rPr>
        <w:tab/>
      </w:r>
      <w:r w:rsidR="008E5E52">
        <w:rPr>
          <w:sz w:val="20"/>
          <w:szCs w:val="18"/>
        </w:rPr>
        <w:t>checkable : true</w:t>
      </w:r>
    </w:p>
    <w:p w14:paraId="79A70BA0" w14:textId="77777777" w:rsidR="002D29C0" w:rsidRPr="005B70F2" w:rsidRDefault="002D29C0" w:rsidP="002D29C0">
      <w:pPr>
        <w:shd w:val="clear" w:color="auto" w:fill="70AD47" w:themeFill="accent6"/>
        <w:spacing w:after="0" w:line="240" w:lineRule="auto"/>
        <w:rPr>
          <w:sz w:val="20"/>
          <w:szCs w:val="18"/>
        </w:rPr>
      </w:pPr>
      <w:r w:rsidRPr="005B70F2">
        <w:rPr>
          <w:sz w:val="20"/>
          <w:szCs w:val="18"/>
        </w:rPr>
        <w:tab/>
        <w:t>onClicked:{</w:t>
      </w:r>
      <w:r w:rsidRPr="005B70F2">
        <w:rPr>
          <w:sz w:val="20"/>
          <w:szCs w:val="18"/>
        </w:rPr>
        <w:tab/>
      </w:r>
    </w:p>
    <w:p w14:paraId="187601F2" w14:textId="77777777" w:rsidR="002D29C0" w:rsidRPr="005B70F2" w:rsidRDefault="002D29C0" w:rsidP="002D29C0">
      <w:pPr>
        <w:shd w:val="clear" w:color="auto" w:fill="70AD47" w:themeFill="accent6"/>
        <w:spacing w:after="0" w:line="240" w:lineRule="auto"/>
        <w:rPr>
          <w:sz w:val="20"/>
          <w:szCs w:val="18"/>
        </w:rPr>
      </w:pPr>
      <w:r w:rsidRPr="005B70F2">
        <w:rPr>
          <w:sz w:val="20"/>
          <w:szCs w:val="18"/>
        </w:rPr>
        <w:tab/>
        <w:t>}</w:t>
      </w:r>
      <w:r w:rsidRPr="005B70F2">
        <w:rPr>
          <w:sz w:val="20"/>
          <w:szCs w:val="18"/>
        </w:rPr>
        <w:tab/>
      </w:r>
    </w:p>
    <w:p w14:paraId="02356E78" w14:textId="77777777" w:rsidR="002D29C0" w:rsidRPr="008A2EDE" w:rsidRDefault="002D29C0" w:rsidP="002D29C0">
      <w:pPr>
        <w:shd w:val="clear" w:color="auto" w:fill="70AD47" w:themeFill="accent6"/>
        <w:spacing w:after="0" w:line="240" w:lineRule="auto"/>
      </w:pPr>
      <w:r w:rsidRPr="005B70F2">
        <w:rPr>
          <w:sz w:val="20"/>
          <w:szCs w:val="18"/>
        </w:rPr>
        <w:t>}</w:t>
      </w:r>
    </w:p>
    <w:p w14:paraId="454F1F1E" w14:textId="77777777" w:rsidR="002D29C0" w:rsidRDefault="002D29C0" w:rsidP="002D29C0"/>
    <w:p w14:paraId="0769AD0D" w14:textId="4F04F8BE" w:rsidR="002D29C0" w:rsidRPr="00E613BE" w:rsidRDefault="002D29C0" w:rsidP="002D29C0">
      <w:pPr>
        <w:jc w:val="center"/>
      </w:pPr>
      <w:bookmarkStart w:id="16" w:name="_Toc110517874"/>
      <w:r>
        <w:t>Properties dasar membuat tombol / button.</w:t>
      </w:r>
      <w:bookmarkEnd w:id="16"/>
    </w:p>
    <w:tbl>
      <w:tblPr>
        <w:tblStyle w:val="TableGrid"/>
        <w:tblW w:w="7645" w:type="dxa"/>
        <w:jc w:val="center"/>
        <w:tblLook w:val="04A0" w:firstRow="1" w:lastRow="0" w:firstColumn="1" w:lastColumn="0" w:noHBand="0" w:noVBand="1"/>
      </w:tblPr>
      <w:tblGrid>
        <w:gridCol w:w="1795"/>
        <w:gridCol w:w="3469"/>
        <w:gridCol w:w="2381"/>
      </w:tblGrid>
      <w:tr w:rsidR="002D29C0" w:rsidRPr="005B70F2" w14:paraId="3477D53D" w14:textId="77777777" w:rsidTr="00B54393">
        <w:trPr>
          <w:jc w:val="center"/>
        </w:trPr>
        <w:tc>
          <w:tcPr>
            <w:tcW w:w="1795" w:type="dxa"/>
          </w:tcPr>
          <w:p w14:paraId="7C207574" w14:textId="77777777" w:rsidR="002D29C0" w:rsidRPr="005B70F2" w:rsidRDefault="002D29C0" w:rsidP="00B54393">
            <w:pPr>
              <w:rPr>
                <w:sz w:val="20"/>
                <w:szCs w:val="20"/>
              </w:rPr>
            </w:pPr>
            <w:r w:rsidRPr="005B70F2">
              <w:rPr>
                <w:sz w:val="20"/>
                <w:szCs w:val="20"/>
              </w:rPr>
              <w:t>Properties</w:t>
            </w:r>
          </w:p>
        </w:tc>
        <w:tc>
          <w:tcPr>
            <w:tcW w:w="3469" w:type="dxa"/>
          </w:tcPr>
          <w:p w14:paraId="0446EA04" w14:textId="77777777" w:rsidR="002D29C0" w:rsidRPr="005B70F2" w:rsidRDefault="002D29C0" w:rsidP="00B54393">
            <w:pPr>
              <w:rPr>
                <w:sz w:val="20"/>
                <w:szCs w:val="20"/>
              </w:rPr>
            </w:pPr>
            <w:r w:rsidRPr="005B70F2">
              <w:rPr>
                <w:sz w:val="20"/>
                <w:szCs w:val="20"/>
              </w:rPr>
              <w:t>Fungsi</w:t>
            </w:r>
          </w:p>
        </w:tc>
        <w:tc>
          <w:tcPr>
            <w:tcW w:w="2381" w:type="dxa"/>
          </w:tcPr>
          <w:p w14:paraId="2F8C4D22" w14:textId="77777777" w:rsidR="002D29C0" w:rsidRPr="005B70F2" w:rsidRDefault="002D29C0" w:rsidP="00B54393">
            <w:pPr>
              <w:rPr>
                <w:sz w:val="20"/>
                <w:szCs w:val="20"/>
              </w:rPr>
            </w:pPr>
            <w:r w:rsidRPr="005B70F2">
              <w:rPr>
                <w:sz w:val="20"/>
                <w:szCs w:val="20"/>
              </w:rPr>
              <w:t>Contoh pengisian</w:t>
            </w:r>
          </w:p>
        </w:tc>
      </w:tr>
      <w:tr w:rsidR="002D29C0" w:rsidRPr="005B70F2" w14:paraId="36658996" w14:textId="77777777" w:rsidTr="00B54393">
        <w:trPr>
          <w:jc w:val="center"/>
        </w:trPr>
        <w:tc>
          <w:tcPr>
            <w:tcW w:w="1795" w:type="dxa"/>
          </w:tcPr>
          <w:p w14:paraId="743C4E5D" w14:textId="77777777" w:rsidR="002D29C0" w:rsidRPr="005B70F2" w:rsidRDefault="002D29C0" w:rsidP="00B54393">
            <w:pPr>
              <w:rPr>
                <w:sz w:val="20"/>
                <w:szCs w:val="20"/>
              </w:rPr>
            </w:pPr>
            <w:r w:rsidRPr="005B70F2">
              <w:rPr>
                <w:sz w:val="20"/>
                <w:szCs w:val="20"/>
              </w:rPr>
              <w:t>Id</w:t>
            </w:r>
          </w:p>
        </w:tc>
        <w:tc>
          <w:tcPr>
            <w:tcW w:w="3469" w:type="dxa"/>
          </w:tcPr>
          <w:p w14:paraId="48973162" w14:textId="77777777" w:rsidR="002D29C0" w:rsidRPr="005B70F2" w:rsidRDefault="002D29C0" w:rsidP="00B54393">
            <w:pPr>
              <w:rPr>
                <w:sz w:val="20"/>
                <w:szCs w:val="20"/>
              </w:rPr>
            </w:pPr>
            <w:r w:rsidRPr="005B70F2">
              <w:rPr>
                <w:sz w:val="20"/>
                <w:szCs w:val="20"/>
              </w:rPr>
              <w:t>Sebagai kode unik komponen qml</w:t>
            </w:r>
          </w:p>
        </w:tc>
        <w:tc>
          <w:tcPr>
            <w:tcW w:w="2381" w:type="dxa"/>
          </w:tcPr>
          <w:p w14:paraId="6B4E5025" w14:textId="77777777" w:rsidR="002D29C0" w:rsidRPr="005B70F2" w:rsidRDefault="002D29C0" w:rsidP="00B54393">
            <w:pPr>
              <w:rPr>
                <w:sz w:val="20"/>
                <w:szCs w:val="20"/>
              </w:rPr>
            </w:pPr>
            <w:r w:rsidRPr="005B70F2">
              <w:rPr>
                <w:sz w:val="20"/>
                <w:szCs w:val="20"/>
              </w:rPr>
              <w:t>root, window, menu</w:t>
            </w:r>
          </w:p>
        </w:tc>
      </w:tr>
      <w:tr w:rsidR="002D29C0" w:rsidRPr="005B70F2" w14:paraId="733B639F" w14:textId="77777777" w:rsidTr="00B54393">
        <w:trPr>
          <w:jc w:val="center"/>
        </w:trPr>
        <w:tc>
          <w:tcPr>
            <w:tcW w:w="1795" w:type="dxa"/>
          </w:tcPr>
          <w:p w14:paraId="705C19EE" w14:textId="77777777" w:rsidR="002D29C0" w:rsidRPr="005B70F2" w:rsidRDefault="002D29C0" w:rsidP="00B54393">
            <w:pPr>
              <w:rPr>
                <w:sz w:val="20"/>
                <w:szCs w:val="20"/>
              </w:rPr>
            </w:pPr>
            <w:r w:rsidRPr="005B70F2">
              <w:rPr>
                <w:sz w:val="20"/>
                <w:szCs w:val="20"/>
              </w:rPr>
              <w:t>X</w:t>
            </w:r>
          </w:p>
        </w:tc>
        <w:tc>
          <w:tcPr>
            <w:tcW w:w="3469" w:type="dxa"/>
          </w:tcPr>
          <w:p w14:paraId="185BA285" w14:textId="77777777" w:rsidR="002D29C0" w:rsidRPr="005B70F2" w:rsidRDefault="002D29C0" w:rsidP="00B54393">
            <w:pPr>
              <w:rPr>
                <w:sz w:val="20"/>
                <w:szCs w:val="20"/>
              </w:rPr>
            </w:pPr>
            <w:r w:rsidRPr="005B70F2">
              <w:rPr>
                <w:sz w:val="20"/>
                <w:szCs w:val="20"/>
              </w:rPr>
              <w:t>Untuk mengatur posisi horizontal</w:t>
            </w:r>
          </w:p>
        </w:tc>
        <w:tc>
          <w:tcPr>
            <w:tcW w:w="2381" w:type="dxa"/>
          </w:tcPr>
          <w:p w14:paraId="0E7680E4" w14:textId="77777777" w:rsidR="002D29C0" w:rsidRPr="005B70F2" w:rsidRDefault="002D29C0" w:rsidP="00B54393">
            <w:pPr>
              <w:rPr>
                <w:sz w:val="20"/>
                <w:szCs w:val="20"/>
              </w:rPr>
            </w:pPr>
            <w:r w:rsidRPr="005B70F2">
              <w:rPr>
                <w:sz w:val="20"/>
                <w:szCs w:val="20"/>
              </w:rPr>
              <w:t>100, 200, 300….dst</w:t>
            </w:r>
          </w:p>
        </w:tc>
      </w:tr>
      <w:tr w:rsidR="002D29C0" w:rsidRPr="005B70F2" w14:paraId="1C5FD378" w14:textId="77777777" w:rsidTr="00B54393">
        <w:trPr>
          <w:jc w:val="center"/>
        </w:trPr>
        <w:tc>
          <w:tcPr>
            <w:tcW w:w="1795" w:type="dxa"/>
          </w:tcPr>
          <w:p w14:paraId="4869BED3" w14:textId="77777777" w:rsidR="002D29C0" w:rsidRPr="005B70F2" w:rsidRDefault="002D29C0" w:rsidP="00B54393">
            <w:pPr>
              <w:rPr>
                <w:sz w:val="20"/>
                <w:szCs w:val="20"/>
              </w:rPr>
            </w:pPr>
            <w:r w:rsidRPr="005B70F2">
              <w:rPr>
                <w:sz w:val="20"/>
                <w:szCs w:val="20"/>
              </w:rPr>
              <w:t>Y</w:t>
            </w:r>
          </w:p>
        </w:tc>
        <w:tc>
          <w:tcPr>
            <w:tcW w:w="3469" w:type="dxa"/>
          </w:tcPr>
          <w:p w14:paraId="1BCA8C6E" w14:textId="77777777" w:rsidR="002D29C0" w:rsidRPr="005B70F2" w:rsidRDefault="002D29C0" w:rsidP="00B54393">
            <w:pPr>
              <w:rPr>
                <w:sz w:val="20"/>
                <w:szCs w:val="20"/>
              </w:rPr>
            </w:pPr>
            <w:r w:rsidRPr="005B70F2">
              <w:rPr>
                <w:sz w:val="20"/>
                <w:szCs w:val="20"/>
              </w:rPr>
              <w:t>Untuk mengatur posisi vertical</w:t>
            </w:r>
          </w:p>
        </w:tc>
        <w:tc>
          <w:tcPr>
            <w:tcW w:w="2381" w:type="dxa"/>
          </w:tcPr>
          <w:p w14:paraId="447A2164" w14:textId="77777777" w:rsidR="002D29C0" w:rsidRPr="005B70F2" w:rsidRDefault="002D29C0" w:rsidP="00B54393">
            <w:pPr>
              <w:rPr>
                <w:sz w:val="20"/>
                <w:szCs w:val="20"/>
              </w:rPr>
            </w:pPr>
            <w:r w:rsidRPr="005B70F2">
              <w:rPr>
                <w:sz w:val="20"/>
                <w:szCs w:val="20"/>
              </w:rPr>
              <w:t>100,200,300… dst</w:t>
            </w:r>
          </w:p>
        </w:tc>
      </w:tr>
      <w:tr w:rsidR="002D29C0" w:rsidRPr="005B70F2" w14:paraId="75E95F47" w14:textId="77777777" w:rsidTr="00B54393">
        <w:trPr>
          <w:jc w:val="center"/>
        </w:trPr>
        <w:tc>
          <w:tcPr>
            <w:tcW w:w="1795" w:type="dxa"/>
          </w:tcPr>
          <w:p w14:paraId="234069C7" w14:textId="77777777" w:rsidR="002D29C0" w:rsidRPr="005B70F2" w:rsidRDefault="002D29C0" w:rsidP="00B54393">
            <w:pPr>
              <w:rPr>
                <w:sz w:val="20"/>
                <w:szCs w:val="20"/>
              </w:rPr>
            </w:pPr>
            <w:r w:rsidRPr="005B70F2">
              <w:rPr>
                <w:sz w:val="20"/>
                <w:szCs w:val="20"/>
              </w:rPr>
              <w:t>Text</w:t>
            </w:r>
          </w:p>
        </w:tc>
        <w:tc>
          <w:tcPr>
            <w:tcW w:w="3469" w:type="dxa"/>
          </w:tcPr>
          <w:p w14:paraId="7926C032" w14:textId="77777777" w:rsidR="002D29C0" w:rsidRPr="005B70F2" w:rsidRDefault="002D29C0" w:rsidP="00B54393">
            <w:pPr>
              <w:rPr>
                <w:sz w:val="20"/>
                <w:szCs w:val="20"/>
              </w:rPr>
            </w:pPr>
            <w:r w:rsidRPr="005B70F2">
              <w:rPr>
                <w:sz w:val="20"/>
                <w:szCs w:val="20"/>
              </w:rPr>
              <w:t>Untuk menampilkan text</w:t>
            </w:r>
          </w:p>
        </w:tc>
        <w:tc>
          <w:tcPr>
            <w:tcW w:w="2381" w:type="dxa"/>
          </w:tcPr>
          <w:p w14:paraId="5EA83440" w14:textId="77777777" w:rsidR="002D29C0" w:rsidRPr="005B70F2" w:rsidRDefault="002D29C0" w:rsidP="00B54393">
            <w:pPr>
              <w:rPr>
                <w:sz w:val="20"/>
                <w:szCs w:val="20"/>
              </w:rPr>
            </w:pPr>
            <w:r w:rsidRPr="005B70F2">
              <w:rPr>
                <w:sz w:val="20"/>
                <w:szCs w:val="20"/>
              </w:rPr>
              <w:t>“hello world”, “nama saya husni”, atau apapun kalimatnya diiringi dengan petik dua</w:t>
            </w:r>
          </w:p>
        </w:tc>
      </w:tr>
      <w:tr w:rsidR="002D29C0" w:rsidRPr="005B70F2" w14:paraId="32F6A4A6" w14:textId="77777777" w:rsidTr="00B54393">
        <w:trPr>
          <w:jc w:val="center"/>
        </w:trPr>
        <w:tc>
          <w:tcPr>
            <w:tcW w:w="1795" w:type="dxa"/>
          </w:tcPr>
          <w:p w14:paraId="14F91371" w14:textId="643EC991" w:rsidR="002D29C0" w:rsidRPr="005B70F2" w:rsidRDefault="008E5E52" w:rsidP="00B54393">
            <w:pPr>
              <w:rPr>
                <w:sz w:val="20"/>
                <w:szCs w:val="20"/>
              </w:rPr>
            </w:pPr>
            <w:r>
              <w:rPr>
                <w:sz w:val="20"/>
                <w:szCs w:val="20"/>
              </w:rPr>
              <w:t>checkable</w:t>
            </w:r>
          </w:p>
        </w:tc>
        <w:tc>
          <w:tcPr>
            <w:tcW w:w="3469" w:type="dxa"/>
          </w:tcPr>
          <w:p w14:paraId="326B9837" w14:textId="4D45D672" w:rsidR="002D29C0" w:rsidRPr="005B70F2" w:rsidRDefault="008E5E52" w:rsidP="00B54393">
            <w:pPr>
              <w:rPr>
                <w:sz w:val="20"/>
                <w:szCs w:val="20"/>
              </w:rPr>
            </w:pPr>
            <w:r>
              <w:rPr>
                <w:sz w:val="20"/>
                <w:szCs w:val="20"/>
              </w:rPr>
              <w:t>Untuk mengatur jenis button</w:t>
            </w:r>
          </w:p>
        </w:tc>
        <w:tc>
          <w:tcPr>
            <w:tcW w:w="2381" w:type="dxa"/>
          </w:tcPr>
          <w:p w14:paraId="3DF9CB3C" w14:textId="0B40A564" w:rsidR="002D29C0" w:rsidRPr="005B70F2" w:rsidRDefault="008E5E52" w:rsidP="00B54393">
            <w:pPr>
              <w:rPr>
                <w:sz w:val="20"/>
                <w:szCs w:val="20"/>
              </w:rPr>
            </w:pPr>
            <w:r>
              <w:rPr>
                <w:sz w:val="20"/>
                <w:szCs w:val="20"/>
              </w:rPr>
              <w:t>. True untuk toggle switch, false untuk push button</w:t>
            </w:r>
          </w:p>
        </w:tc>
      </w:tr>
      <w:tr w:rsidR="002D29C0" w:rsidRPr="005B70F2" w14:paraId="379E30C6" w14:textId="77777777" w:rsidTr="00B54393">
        <w:trPr>
          <w:jc w:val="center"/>
        </w:trPr>
        <w:tc>
          <w:tcPr>
            <w:tcW w:w="1795" w:type="dxa"/>
          </w:tcPr>
          <w:p w14:paraId="3B1744B4" w14:textId="77777777" w:rsidR="002D29C0" w:rsidRPr="005B70F2" w:rsidRDefault="002D29C0" w:rsidP="00B54393">
            <w:pPr>
              <w:rPr>
                <w:sz w:val="20"/>
                <w:szCs w:val="20"/>
              </w:rPr>
            </w:pPr>
            <w:r w:rsidRPr="005B70F2">
              <w:rPr>
                <w:sz w:val="20"/>
                <w:szCs w:val="20"/>
              </w:rPr>
              <w:t>OnClicked</w:t>
            </w:r>
          </w:p>
        </w:tc>
        <w:tc>
          <w:tcPr>
            <w:tcW w:w="3469" w:type="dxa"/>
          </w:tcPr>
          <w:p w14:paraId="06B3836A" w14:textId="77777777" w:rsidR="002D29C0" w:rsidRPr="005B70F2" w:rsidRDefault="002D29C0" w:rsidP="00B54393">
            <w:pPr>
              <w:rPr>
                <w:sz w:val="20"/>
                <w:szCs w:val="20"/>
              </w:rPr>
            </w:pPr>
            <w:r w:rsidRPr="005B70F2">
              <w:rPr>
                <w:sz w:val="20"/>
                <w:szCs w:val="20"/>
              </w:rPr>
              <w:t>Untuk menaruh program yang berjalan ketika tombol di klik</w:t>
            </w:r>
          </w:p>
        </w:tc>
        <w:tc>
          <w:tcPr>
            <w:tcW w:w="2381" w:type="dxa"/>
          </w:tcPr>
          <w:p w14:paraId="2FC51AB4" w14:textId="77777777" w:rsidR="002D29C0" w:rsidRPr="005B70F2" w:rsidRDefault="002D29C0" w:rsidP="00B54393">
            <w:pPr>
              <w:rPr>
                <w:sz w:val="20"/>
                <w:szCs w:val="20"/>
              </w:rPr>
            </w:pPr>
            <w:r w:rsidRPr="005B70F2">
              <w:rPr>
                <w:sz w:val="20"/>
                <w:szCs w:val="20"/>
              </w:rPr>
              <w:t>*penjelasan detail ada pada integrasi python dan qml”</w:t>
            </w:r>
          </w:p>
        </w:tc>
      </w:tr>
    </w:tbl>
    <w:p w14:paraId="73F9F954" w14:textId="77777777" w:rsidR="002D29C0" w:rsidRPr="002D29C0" w:rsidRDefault="002D29C0" w:rsidP="002D29C0"/>
    <w:p w14:paraId="2F6D7B78" w14:textId="368D8F01" w:rsidR="00AC2C7C" w:rsidRDefault="00AC2C7C" w:rsidP="00AC2C7C">
      <w:pPr>
        <w:pStyle w:val="Heading2"/>
        <w:numPr>
          <w:ilvl w:val="0"/>
          <w:numId w:val="1"/>
        </w:numPr>
      </w:pPr>
      <w:bookmarkStart w:id="17" w:name="_Toc124528123"/>
      <w:r>
        <w:t>Membuat Rectangle</w:t>
      </w:r>
      <w:bookmarkEnd w:id="17"/>
    </w:p>
    <w:p w14:paraId="6A25788B" w14:textId="60F10C7D" w:rsidR="003213AE" w:rsidRDefault="003213AE" w:rsidP="0071681E">
      <w:pPr>
        <w:jc w:val="both"/>
      </w:pPr>
      <w:r>
        <w:t xml:space="preserve">Rectangle adalah sebuah tampilan berupa kotak. Dapat digunakan untuk </w:t>
      </w:r>
      <w:r w:rsidR="00A61C2C">
        <w:t>mewarnai komponen seperti button. Selain untuk mewarnai button, rectangle juga dapat digunakan untuk grouping komponen supaya dapat dipindahkan secara bersamaan. Ini adalah program dasar untuk menampilkan rectangle</w:t>
      </w:r>
    </w:p>
    <w:p w14:paraId="1A78F2E6" w14:textId="2D0B3314" w:rsidR="00A61C2C" w:rsidRDefault="00A61C2C" w:rsidP="003213AE"/>
    <w:p w14:paraId="21B351B8" w14:textId="47E4341E" w:rsidR="00A61C2C" w:rsidRDefault="00A61C2C" w:rsidP="00090146">
      <w:pPr>
        <w:shd w:val="clear" w:color="auto" w:fill="92D050"/>
      </w:pPr>
      <w:r>
        <w:t>Rectangle{</w:t>
      </w:r>
    </w:p>
    <w:p w14:paraId="18B037DF" w14:textId="3FF5BD50" w:rsidR="00A61C2C" w:rsidRDefault="00A61C2C" w:rsidP="00090146">
      <w:pPr>
        <w:shd w:val="clear" w:color="auto" w:fill="92D050"/>
      </w:pPr>
      <w:r>
        <w:tab/>
        <w:t>id : rec1</w:t>
      </w:r>
    </w:p>
    <w:p w14:paraId="516C78DC" w14:textId="2D679B94" w:rsidR="00A61C2C" w:rsidRDefault="00A61C2C" w:rsidP="00090146">
      <w:pPr>
        <w:shd w:val="clear" w:color="auto" w:fill="92D050"/>
      </w:pPr>
      <w:r>
        <w:tab/>
        <w:t>x : 10</w:t>
      </w:r>
    </w:p>
    <w:p w14:paraId="7AC845AB" w14:textId="604F9012" w:rsidR="00A61C2C" w:rsidRDefault="00A61C2C" w:rsidP="00090146">
      <w:pPr>
        <w:shd w:val="clear" w:color="auto" w:fill="92D050"/>
      </w:pPr>
      <w:r>
        <w:tab/>
        <w:t>y: 10</w:t>
      </w:r>
    </w:p>
    <w:p w14:paraId="2CCA607C" w14:textId="18DB1753" w:rsidR="00A61C2C" w:rsidRDefault="00A61C2C" w:rsidP="00090146">
      <w:pPr>
        <w:shd w:val="clear" w:color="auto" w:fill="92D050"/>
      </w:pPr>
      <w:r>
        <w:tab/>
        <w:t>width : 300</w:t>
      </w:r>
    </w:p>
    <w:p w14:paraId="2D4E35A4" w14:textId="72012C78" w:rsidR="001F1228" w:rsidRDefault="00A61C2C" w:rsidP="00090146">
      <w:pPr>
        <w:shd w:val="clear" w:color="auto" w:fill="92D050"/>
      </w:pPr>
      <w:r>
        <w:tab/>
        <w:t>height : 300</w:t>
      </w:r>
      <w:r w:rsidR="001F1228">
        <w:tab/>
      </w:r>
    </w:p>
    <w:p w14:paraId="3213F939" w14:textId="459B3E57" w:rsidR="001F1228" w:rsidRDefault="001F1228" w:rsidP="00090146">
      <w:pPr>
        <w:shd w:val="clear" w:color="auto" w:fill="92D050"/>
      </w:pPr>
      <w:r>
        <w:tab/>
        <w:t>color : “red</w:t>
      </w:r>
      <w:r w:rsidR="00C35C1B">
        <w:t>”</w:t>
      </w:r>
    </w:p>
    <w:p w14:paraId="6FB356EF" w14:textId="18D270CF" w:rsidR="00D206EC" w:rsidRDefault="00D206EC" w:rsidP="00090146">
      <w:pPr>
        <w:shd w:val="clear" w:color="auto" w:fill="92D050"/>
      </w:pPr>
      <w:r>
        <w:tab/>
        <w:t>border.width : 0</w:t>
      </w:r>
    </w:p>
    <w:p w14:paraId="5C3E7184" w14:textId="6D2188F9" w:rsidR="00D206EC" w:rsidRDefault="00D206EC" w:rsidP="00090146">
      <w:pPr>
        <w:shd w:val="clear" w:color="auto" w:fill="92D050"/>
      </w:pPr>
      <w:r>
        <w:tab/>
        <w:t>border.color : “transparent”</w:t>
      </w:r>
    </w:p>
    <w:p w14:paraId="572DE360" w14:textId="3BF15E1F" w:rsidR="00A61C2C" w:rsidRDefault="00A61C2C" w:rsidP="00090146">
      <w:pPr>
        <w:shd w:val="clear" w:color="auto" w:fill="92D050"/>
      </w:pPr>
      <w:r>
        <w:t>}</w:t>
      </w:r>
    </w:p>
    <w:p w14:paraId="35B49597" w14:textId="7CE54F6B" w:rsidR="00090146" w:rsidRDefault="00090146" w:rsidP="00090146">
      <w:pPr>
        <w:shd w:val="clear" w:color="auto" w:fill="FFFFFF" w:themeFill="background1"/>
      </w:pPr>
    </w:p>
    <w:p w14:paraId="0424A7FF" w14:textId="0D4D9950" w:rsidR="00A6116E" w:rsidRDefault="00A6116E" w:rsidP="00090146">
      <w:pPr>
        <w:shd w:val="clear" w:color="auto" w:fill="FFFFFF" w:themeFill="background1"/>
      </w:pPr>
    </w:p>
    <w:p w14:paraId="74FF43F6" w14:textId="77777777" w:rsidR="00A6116E" w:rsidRDefault="00A6116E" w:rsidP="00090146">
      <w:pPr>
        <w:shd w:val="clear" w:color="auto" w:fill="FFFFFF" w:themeFill="background1"/>
      </w:pPr>
    </w:p>
    <w:p w14:paraId="134C7A11" w14:textId="5A3693E0" w:rsidR="00090146" w:rsidRPr="00E613BE" w:rsidRDefault="00090146" w:rsidP="00090146">
      <w:pPr>
        <w:jc w:val="center"/>
      </w:pPr>
      <w:r>
        <w:lastRenderedPageBreak/>
        <w:t>Properties dasar membuat rectangle</w:t>
      </w:r>
    </w:p>
    <w:tbl>
      <w:tblPr>
        <w:tblStyle w:val="TableGrid"/>
        <w:tblW w:w="7645" w:type="dxa"/>
        <w:jc w:val="center"/>
        <w:tblLook w:val="04A0" w:firstRow="1" w:lastRow="0" w:firstColumn="1" w:lastColumn="0" w:noHBand="0" w:noVBand="1"/>
      </w:tblPr>
      <w:tblGrid>
        <w:gridCol w:w="1795"/>
        <w:gridCol w:w="3469"/>
        <w:gridCol w:w="2381"/>
      </w:tblGrid>
      <w:tr w:rsidR="00090146" w:rsidRPr="005B70F2" w14:paraId="6A974BAD" w14:textId="77777777" w:rsidTr="00B54393">
        <w:trPr>
          <w:jc w:val="center"/>
        </w:trPr>
        <w:tc>
          <w:tcPr>
            <w:tcW w:w="1795" w:type="dxa"/>
          </w:tcPr>
          <w:p w14:paraId="77F3A953" w14:textId="77777777" w:rsidR="00090146" w:rsidRPr="005B70F2" w:rsidRDefault="00090146" w:rsidP="00B54393">
            <w:pPr>
              <w:rPr>
                <w:sz w:val="20"/>
                <w:szCs w:val="20"/>
              </w:rPr>
            </w:pPr>
            <w:r w:rsidRPr="005B70F2">
              <w:rPr>
                <w:sz w:val="20"/>
                <w:szCs w:val="20"/>
              </w:rPr>
              <w:t>Properties</w:t>
            </w:r>
          </w:p>
        </w:tc>
        <w:tc>
          <w:tcPr>
            <w:tcW w:w="3469" w:type="dxa"/>
          </w:tcPr>
          <w:p w14:paraId="59B3DC79" w14:textId="77777777" w:rsidR="00090146" w:rsidRPr="005B70F2" w:rsidRDefault="00090146" w:rsidP="00B54393">
            <w:pPr>
              <w:rPr>
                <w:sz w:val="20"/>
                <w:szCs w:val="20"/>
              </w:rPr>
            </w:pPr>
            <w:r w:rsidRPr="005B70F2">
              <w:rPr>
                <w:sz w:val="20"/>
                <w:szCs w:val="20"/>
              </w:rPr>
              <w:t>Fungsi</w:t>
            </w:r>
          </w:p>
        </w:tc>
        <w:tc>
          <w:tcPr>
            <w:tcW w:w="2381" w:type="dxa"/>
          </w:tcPr>
          <w:p w14:paraId="641DE998" w14:textId="77777777" w:rsidR="00090146" w:rsidRPr="005B70F2" w:rsidRDefault="00090146" w:rsidP="00B54393">
            <w:pPr>
              <w:rPr>
                <w:sz w:val="20"/>
                <w:szCs w:val="20"/>
              </w:rPr>
            </w:pPr>
            <w:r w:rsidRPr="005B70F2">
              <w:rPr>
                <w:sz w:val="20"/>
                <w:szCs w:val="20"/>
              </w:rPr>
              <w:t>Contoh pengisian</w:t>
            </w:r>
          </w:p>
        </w:tc>
      </w:tr>
      <w:tr w:rsidR="00090146" w:rsidRPr="005B70F2" w14:paraId="2583A29F" w14:textId="77777777" w:rsidTr="00B54393">
        <w:trPr>
          <w:jc w:val="center"/>
        </w:trPr>
        <w:tc>
          <w:tcPr>
            <w:tcW w:w="1795" w:type="dxa"/>
          </w:tcPr>
          <w:p w14:paraId="493F156C" w14:textId="77777777" w:rsidR="00090146" w:rsidRPr="005B70F2" w:rsidRDefault="00090146" w:rsidP="00B54393">
            <w:pPr>
              <w:rPr>
                <w:sz w:val="20"/>
                <w:szCs w:val="20"/>
              </w:rPr>
            </w:pPr>
            <w:r w:rsidRPr="005B70F2">
              <w:rPr>
                <w:sz w:val="20"/>
                <w:szCs w:val="20"/>
              </w:rPr>
              <w:t>Id</w:t>
            </w:r>
          </w:p>
        </w:tc>
        <w:tc>
          <w:tcPr>
            <w:tcW w:w="3469" w:type="dxa"/>
          </w:tcPr>
          <w:p w14:paraId="1425A774" w14:textId="77777777" w:rsidR="00090146" w:rsidRPr="005B70F2" w:rsidRDefault="00090146" w:rsidP="00B54393">
            <w:pPr>
              <w:rPr>
                <w:sz w:val="20"/>
                <w:szCs w:val="20"/>
              </w:rPr>
            </w:pPr>
            <w:r w:rsidRPr="005B70F2">
              <w:rPr>
                <w:sz w:val="20"/>
                <w:szCs w:val="20"/>
              </w:rPr>
              <w:t>Sebagai kode unik komponen qml</w:t>
            </w:r>
          </w:p>
        </w:tc>
        <w:tc>
          <w:tcPr>
            <w:tcW w:w="2381" w:type="dxa"/>
          </w:tcPr>
          <w:p w14:paraId="0395D11B" w14:textId="77777777" w:rsidR="00090146" w:rsidRPr="005B70F2" w:rsidRDefault="00090146" w:rsidP="00B54393">
            <w:pPr>
              <w:rPr>
                <w:sz w:val="20"/>
                <w:szCs w:val="20"/>
              </w:rPr>
            </w:pPr>
            <w:r w:rsidRPr="005B70F2">
              <w:rPr>
                <w:sz w:val="20"/>
                <w:szCs w:val="20"/>
              </w:rPr>
              <w:t>root, window, menu</w:t>
            </w:r>
          </w:p>
        </w:tc>
      </w:tr>
      <w:tr w:rsidR="00090146" w:rsidRPr="005B70F2" w14:paraId="69B8CEB1" w14:textId="77777777" w:rsidTr="00B54393">
        <w:trPr>
          <w:jc w:val="center"/>
        </w:trPr>
        <w:tc>
          <w:tcPr>
            <w:tcW w:w="1795" w:type="dxa"/>
          </w:tcPr>
          <w:p w14:paraId="46026EE0" w14:textId="77777777" w:rsidR="00090146" w:rsidRPr="005B70F2" w:rsidRDefault="00090146" w:rsidP="00B54393">
            <w:pPr>
              <w:rPr>
                <w:sz w:val="20"/>
                <w:szCs w:val="20"/>
              </w:rPr>
            </w:pPr>
            <w:r w:rsidRPr="005B70F2">
              <w:rPr>
                <w:sz w:val="20"/>
                <w:szCs w:val="20"/>
              </w:rPr>
              <w:t>X</w:t>
            </w:r>
          </w:p>
        </w:tc>
        <w:tc>
          <w:tcPr>
            <w:tcW w:w="3469" w:type="dxa"/>
          </w:tcPr>
          <w:p w14:paraId="66645B4B" w14:textId="77777777" w:rsidR="00090146" w:rsidRPr="005B70F2" w:rsidRDefault="00090146" w:rsidP="00B54393">
            <w:pPr>
              <w:rPr>
                <w:sz w:val="20"/>
                <w:szCs w:val="20"/>
              </w:rPr>
            </w:pPr>
            <w:r w:rsidRPr="005B70F2">
              <w:rPr>
                <w:sz w:val="20"/>
                <w:szCs w:val="20"/>
              </w:rPr>
              <w:t>Untuk mengatur posisi horizontal</w:t>
            </w:r>
          </w:p>
        </w:tc>
        <w:tc>
          <w:tcPr>
            <w:tcW w:w="2381" w:type="dxa"/>
          </w:tcPr>
          <w:p w14:paraId="330F36DF" w14:textId="77777777" w:rsidR="00090146" w:rsidRPr="005B70F2" w:rsidRDefault="00090146" w:rsidP="00B54393">
            <w:pPr>
              <w:rPr>
                <w:sz w:val="20"/>
                <w:szCs w:val="20"/>
              </w:rPr>
            </w:pPr>
            <w:r w:rsidRPr="005B70F2">
              <w:rPr>
                <w:sz w:val="20"/>
                <w:szCs w:val="20"/>
              </w:rPr>
              <w:t>100, 200, 300….dst</w:t>
            </w:r>
          </w:p>
        </w:tc>
      </w:tr>
      <w:tr w:rsidR="00090146" w:rsidRPr="005B70F2" w14:paraId="14C8EA7E" w14:textId="77777777" w:rsidTr="00B54393">
        <w:trPr>
          <w:jc w:val="center"/>
        </w:trPr>
        <w:tc>
          <w:tcPr>
            <w:tcW w:w="1795" w:type="dxa"/>
          </w:tcPr>
          <w:p w14:paraId="71DE59A7" w14:textId="77777777" w:rsidR="00090146" w:rsidRPr="005B70F2" w:rsidRDefault="00090146" w:rsidP="00B54393">
            <w:pPr>
              <w:rPr>
                <w:sz w:val="20"/>
                <w:szCs w:val="20"/>
              </w:rPr>
            </w:pPr>
            <w:r w:rsidRPr="005B70F2">
              <w:rPr>
                <w:sz w:val="20"/>
                <w:szCs w:val="20"/>
              </w:rPr>
              <w:t>Y</w:t>
            </w:r>
          </w:p>
        </w:tc>
        <w:tc>
          <w:tcPr>
            <w:tcW w:w="3469" w:type="dxa"/>
          </w:tcPr>
          <w:p w14:paraId="7A225772" w14:textId="77777777" w:rsidR="00090146" w:rsidRPr="005B70F2" w:rsidRDefault="00090146" w:rsidP="00B54393">
            <w:pPr>
              <w:rPr>
                <w:sz w:val="20"/>
                <w:szCs w:val="20"/>
              </w:rPr>
            </w:pPr>
            <w:r w:rsidRPr="005B70F2">
              <w:rPr>
                <w:sz w:val="20"/>
                <w:szCs w:val="20"/>
              </w:rPr>
              <w:t>Untuk mengatur posisi vertical</w:t>
            </w:r>
          </w:p>
        </w:tc>
        <w:tc>
          <w:tcPr>
            <w:tcW w:w="2381" w:type="dxa"/>
          </w:tcPr>
          <w:p w14:paraId="1281B351" w14:textId="77777777" w:rsidR="00090146" w:rsidRPr="005B70F2" w:rsidRDefault="00090146" w:rsidP="00B54393">
            <w:pPr>
              <w:rPr>
                <w:sz w:val="20"/>
                <w:szCs w:val="20"/>
              </w:rPr>
            </w:pPr>
            <w:r w:rsidRPr="005B70F2">
              <w:rPr>
                <w:sz w:val="20"/>
                <w:szCs w:val="20"/>
              </w:rPr>
              <w:t>100,200,300… dst</w:t>
            </w:r>
          </w:p>
        </w:tc>
      </w:tr>
      <w:tr w:rsidR="002B7196" w:rsidRPr="005B70F2" w14:paraId="0F36169B" w14:textId="77777777" w:rsidTr="00B54393">
        <w:trPr>
          <w:jc w:val="center"/>
        </w:trPr>
        <w:tc>
          <w:tcPr>
            <w:tcW w:w="1795" w:type="dxa"/>
          </w:tcPr>
          <w:p w14:paraId="21D1E850" w14:textId="5A8DE61F" w:rsidR="002B7196" w:rsidRPr="005B70F2" w:rsidRDefault="002B7196" w:rsidP="00B54393">
            <w:pPr>
              <w:rPr>
                <w:sz w:val="20"/>
                <w:szCs w:val="20"/>
              </w:rPr>
            </w:pPr>
            <w:r>
              <w:rPr>
                <w:sz w:val="20"/>
                <w:szCs w:val="20"/>
              </w:rPr>
              <w:t>width</w:t>
            </w:r>
          </w:p>
        </w:tc>
        <w:tc>
          <w:tcPr>
            <w:tcW w:w="3469" w:type="dxa"/>
          </w:tcPr>
          <w:p w14:paraId="0CCA1B3C" w14:textId="22B88298" w:rsidR="002B7196" w:rsidRPr="005B70F2" w:rsidRDefault="002B7196" w:rsidP="00B54393">
            <w:pPr>
              <w:rPr>
                <w:sz w:val="20"/>
                <w:szCs w:val="20"/>
              </w:rPr>
            </w:pPr>
            <w:r>
              <w:rPr>
                <w:sz w:val="20"/>
                <w:szCs w:val="20"/>
              </w:rPr>
              <w:t>Untuk mengatur lebar</w:t>
            </w:r>
          </w:p>
        </w:tc>
        <w:tc>
          <w:tcPr>
            <w:tcW w:w="2381" w:type="dxa"/>
          </w:tcPr>
          <w:p w14:paraId="40837BED" w14:textId="393580A3" w:rsidR="002B7196" w:rsidRPr="005B70F2" w:rsidRDefault="002B7196" w:rsidP="00B54393">
            <w:pPr>
              <w:rPr>
                <w:sz w:val="20"/>
                <w:szCs w:val="20"/>
              </w:rPr>
            </w:pPr>
            <w:r>
              <w:rPr>
                <w:sz w:val="20"/>
                <w:szCs w:val="20"/>
              </w:rPr>
              <w:t>100, 200, dst</w:t>
            </w:r>
          </w:p>
        </w:tc>
      </w:tr>
      <w:tr w:rsidR="002B7196" w:rsidRPr="005B70F2" w14:paraId="579094A6" w14:textId="77777777" w:rsidTr="00B54393">
        <w:trPr>
          <w:jc w:val="center"/>
        </w:trPr>
        <w:tc>
          <w:tcPr>
            <w:tcW w:w="1795" w:type="dxa"/>
          </w:tcPr>
          <w:p w14:paraId="73F95FD4" w14:textId="2F44A434" w:rsidR="002B7196" w:rsidRDefault="002B7196" w:rsidP="00B54393">
            <w:pPr>
              <w:rPr>
                <w:sz w:val="20"/>
                <w:szCs w:val="20"/>
              </w:rPr>
            </w:pPr>
            <w:r>
              <w:rPr>
                <w:sz w:val="20"/>
                <w:szCs w:val="20"/>
              </w:rPr>
              <w:t>height</w:t>
            </w:r>
          </w:p>
        </w:tc>
        <w:tc>
          <w:tcPr>
            <w:tcW w:w="3469" w:type="dxa"/>
          </w:tcPr>
          <w:p w14:paraId="40DE4585" w14:textId="3C83F834" w:rsidR="002B7196" w:rsidRDefault="002B7196" w:rsidP="00B54393">
            <w:pPr>
              <w:rPr>
                <w:sz w:val="20"/>
                <w:szCs w:val="20"/>
              </w:rPr>
            </w:pPr>
            <w:r>
              <w:rPr>
                <w:sz w:val="20"/>
                <w:szCs w:val="20"/>
              </w:rPr>
              <w:t>Untuk mengatur tinggi</w:t>
            </w:r>
          </w:p>
        </w:tc>
        <w:tc>
          <w:tcPr>
            <w:tcW w:w="2381" w:type="dxa"/>
          </w:tcPr>
          <w:p w14:paraId="2A1DE2BF" w14:textId="038D9620" w:rsidR="002B7196" w:rsidRDefault="002B7196" w:rsidP="00B54393">
            <w:pPr>
              <w:rPr>
                <w:sz w:val="20"/>
                <w:szCs w:val="20"/>
              </w:rPr>
            </w:pPr>
            <w:r>
              <w:rPr>
                <w:sz w:val="20"/>
                <w:szCs w:val="20"/>
              </w:rPr>
              <w:t>100, 200, dst</w:t>
            </w:r>
          </w:p>
        </w:tc>
      </w:tr>
      <w:tr w:rsidR="002B7196" w:rsidRPr="005B70F2" w14:paraId="30C0E86F" w14:textId="77777777" w:rsidTr="00B54393">
        <w:trPr>
          <w:jc w:val="center"/>
        </w:trPr>
        <w:tc>
          <w:tcPr>
            <w:tcW w:w="1795" w:type="dxa"/>
          </w:tcPr>
          <w:p w14:paraId="59E20876" w14:textId="55BCAD5B" w:rsidR="002B7196" w:rsidRDefault="002B7196" w:rsidP="00B54393">
            <w:pPr>
              <w:rPr>
                <w:sz w:val="20"/>
                <w:szCs w:val="20"/>
              </w:rPr>
            </w:pPr>
            <w:r>
              <w:rPr>
                <w:sz w:val="20"/>
                <w:szCs w:val="20"/>
              </w:rPr>
              <w:t>color</w:t>
            </w:r>
          </w:p>
        </w:tc>
        <w:tc>
          <w:tcPr>
            <w:tcW w:w="3469" w:type="dxa"/>
          </w:tcPr>
          <w:p w14:paraId="4F6B8396" w14:textId="1895D319" w:rsidR="002B7196" w:rsidRDefault="002B7196" w:rsidP="00B54393">
            <w:pPr>
              <w:rPr>
                <w:sz w:val="20"/>
                <w:szCs w:val="20"/>
              </w:rPr>
            </w:pPr>
            <w:r>
              <w:rPr>
                <w:sz w:val="20"/>
                <w:szCs w:val="20"/>
              </w:rPr>
              <w:t>Untuk mengatur warna</w:t>
            </w:r>
          </w:p>
        </w:tc>
        <w:tc>
          <w:tcPr>
            <w:tcW w:w="2381" w:type="dxa"/>
          </w:tcPr>
          <w:p w14:paraId="6AA400D5" w14:textId="3BF72B6E" w:rsidR="002B7196" w:rsidRDefault="002B7196" w:rsidP="00B54393">
            <w:pPr>
              <w:rPr>
                <w:sz w:val="20"/>
                <w:szCs w:val="20"/>
              </w:rPr>
            </w:pPr>
            <w:r>
              <w:rPr>
                <w:sz w:val="20"/>
                <w:szCs w:val="20"/>
              </w:rPr>
              <w:t>“red”, “blue”, “green”</w:t>
            </w:r>
          </w:p>
        </w:tc>
      </w:tr>
      <w:tr w:rsidR="002B7196" w:rsidRPr="005B70F2" w14:paraId="608418FE" w14:textId="77777777" w:rsidTr="00B54393">
        <w:trPr>
          <w:jc w:val="center"/>
        </w:trPr>
        <w:tc>
          <w:tcPr>
            <w:tcW w:w="1795" w:type="dxa"/>
          </w:tcPr>
          <w:p w14:paraId="1B727FE2" w14:textId="6F68E086" w:rsidR="002B7196" w:rsidRDefault="002B7196" w:rsidP="00B54393">
            <w:pPr>
              <w:rPr>
                <w:sz w:val="20"/>
                <w:szCs w:val="20"/>
              </w:rPr>
            </w:pPr>
            <w:r>
              <w:rPr>
                <w:sz w:val="20"/>
                <w:szCs w:val="20"/>
              </w:rPr>
              <w:t>border.width</w:t>
            </w:r>
          </w:p>
        </w:tc>
        <w:tc>
          <w:tcPr>
            <w:tcW w:w="3469" w:type="dxa"/>
          </w:tcPr>
          <w:p w14:paraId="12A0CD4F" w14:textId="30D5A3F5" w:rsidR="002B7196" w:rsidRDefault="002B7196" w:rsidP="00B54393">
            <w:pPr>
              <w:rPr>
                <w:sz w:val="20"/>
                <w:szCs w:val="20"/>
              </w:rPr>
            </w:pPr>
            <w:r>
              <w:rPr>
                <w:sz w:val="20"/>
                <w:szCs w:val="20"/>
              </w:rPr>
              <w:t>Untuk mengatur besar border</w:t>
            </w:r>
          </w:p>
        </w:tc>
        <w:tc>
          <w:tcPr>
            <w:tcW w:w="2381" w:type="dxa"/>
          </w:tcPr>
          <w:p w14:paraId="3DF0F8C3" w14:textId="26A51CFC" w:rsidR="002B7196" w:rsidRDefault="002B7196" w:rsidP="00B54393">
            <w:pPr>
              <w:rPr>
                <w:sz w:val="20"/>
                <w:szCs w:val="20"/>
              </w:rPr>
            </w:pPr>
            <w:r>
              <w:rPr>
                <w:sz w:val="20"/>
                <w:szCs w:val="20"/>
              </w:rPr>
              <w:t>1,2,3</w:t>
            </w:r>
          </w:p>
        </w:tc>
      </w:tr>
      <w:tr w:rsidR="002B7196" w:rsidRPr="005B70F2" w14:paraId="3074FF15" w14:textId="77777777" w:rsidTr="00B54393">
        <w:trPr>
          <w:jc w:val="center"/>
        </w:trPr>
        <w:tc>
          <w:tcPr>
            <w:tcW w:w="1795" w:type="dxa"/>
          </w:tcPr>
          <w:p w14:paraId="439FD37E" w14:textId="4CD00471" w:rsidR="002B7196" w:rsidRDefault="002B7196" w:rsidP="00B54393">
            <w:pPr>
              <w:rPr>
                <w:sz w:val="20"/>
                <w:szCs w:val="20"/>
              </w:rPr>
            </w:pPr>
            <w:r>
              <w:rPr>
                <w:sz w:val="20"/>
                <w:szCs w:val="20"/>
              </w:rPr>
              <w:t>border.color</w:t>
            </w:r>
          </w:p>
        </w:tc>
        <w:tc>
          <w:tcPr>
            <w:tcW w:w="3469" w:type="dxa"/>
          </w:tcPr>
          <w:p w14:paraId="65815FEA" w14:textId="4E181551" w:rsidR="002B7196" w:rsidRDefault="002B7196" w:rsidP="00B54393">
            <w:pPr>
              <w:rPr>
                <w:sz w:val="20"/>
                <w:szCs w:val="20"/>
              </w:rPr>
            </w:pPr>
            <w:r>
              <w:rPr>
                <w:sz w:val="20"/>
                <w:szCs w:val="20"/>
              </w:rPr>
              <w:t>Untuk mengatur warna border</w:t>
            </w:r>
          </w:p>
        </w:tc>
        <w:tc>
          <w:tcPr>
            <w:tcW w:w="2381" w:type="dxa"/>
          </w:tcPr>
          <w:p w14:paraId="2F49775D" w14:textId="6F6122FF" w:rsidR="002B7196" w:rsidRDefault="002B7196" w:rsidP="00B54393">
            <w:pPr>
              <w:rPr>
                <w:sz w:val="20"/>
                <w:szCs w:val="20"/>
              </w:rPr>
            </w:pPr>
            <w:r>
              <w:rPr>
                <w:sz w:val="20"/>
                <w:szCs w:val="20"/>
              </w:rPr>
              <w:t>“red”, “blue”, “green”</w:t>
            </w:r>
          </w:p>
        </w:tc>
      </w:tr>
    </w:tbl>
    <w:p w14:paraId="2FEF884B" w14:textId="77777777" w:rsidR="00090146" w:rsidRPr="003213AE" w:rsidRDefault="00090146" w:rsidP="00090146">
      <w:pPr>
        <w:shd w:val="clear" w:color="auto" w:fill="FFFFFF" w:themeFill="background1"/>
      </w:pPr>
    </w:p>
    <w:p w14:paraId="0DB6EB83" w14:textId="1B6F7D43" w:rsidR="00B80513" w:rsidRDefault="00B80513" w:rsidP="00B80513">
      <w:pPr>
        <w:pStyle w:val="Heading2"/>
        <w:numPr>
          <w:ilvl w:val="0"/>
          <w:numId w:val="1"/>
        </w:numPr>
      </w:pPr>
      <w:bookmarkStart w:id="18" w:name="_Toc124528124"/>
      <w:r>
        <w:t>Membuat Slider</w:t>
      </w:r>
      <w:bookmarkEnd w:id="18"/>
    </w:p>
    <w:p w14:paraId="1F253521" w14:textId="4C056842" w:rsidR="00784B5C" w:rsidRDefault="00784B5C" w:rsidP="00784B5C"/>
    <w:p w14:paraId="18BCF204" w14:textId="5F669D6F" w:rsidR="00784B5C" w:rsidRDefault="00784B5C" w:rsidP="00C03C82">
      <w:pPr>
        <w:jc w:val="both"/>
      </w:pPr>
      <w:r>
        <w:t xml:space="preserve">Slider berfungsi untuk menampilkan sebuah besaran / angka yang nantinya akan dikomunikasikan datanya dengan perangkat lain seperti </w:t>
      </w:r>
      <w:r w:rsidR="00112FEF">
        <w:t>PLC Outseal</w:t>
      </w:r>
      <w:r>
        <w:t xml:space="preserve">. Terdiri dari 11 </w:t>
      </w:r>
      <w:r w:rsidRPr="00C92521">
        <w:rPr>
          <w:i/>
          <w:iCs/>
        </w:rPr>
        <w:t>properties</w:t>
      </w:r>
      <w:r>
        <w:t xml:space="preserve">  dasar untuk membuat masukkan slider  yaitu id, x, y, width, height,  value, from, to, stepSize, orientation, dan </w:t>
      </w:r>
      <w:r w:rsidRPr="004A38F0">
        <w:t>onValueChanged</w:t>
      </w:r>
      <w:r>
        <w:t>. Ini adalah program dasar untuk menampilkan slider pada QML.</w:t>
      </w:r>
    </w:p>
    <w:p w14:paraId="239D30C9"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Slider {</w:t>
      </w:r>
    </w:p>
    <w:p w14:paraId="606564BC"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id: slider1</w:t>
      </w:r>
    </w:p>
    <w:p w14:paraId="2CD678B5"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x:0</w:t>
      </w:r>
    </w:p>
    <w:p w14:paraId="3AE18D9F"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y:150</w:t>
      </w:r>
    </w:p>
    <w:p w14:paraId="7A02ECBE"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height: 20</w:t>
      </w:r>
    </w:p>
    <w:p w14:paraId="5D412903"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width: 300</w:t>
      </w:r>
    </w:p>
    <w:p w14:paraId="27CF38D3"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value: 0</w:t>
      </w:r>
    </w:p>
    <w:p w14:paraId="53C3BD3C"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from:10</w:t>
      </w:r>
    </w:p>
    <w:p w14:paraId="173F84AF"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to: 255</w:t>
      </w:r>
    </w:p>
    <w:p w14:paraId="7AD1F7E6"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stepSize: 5</w:t>
      </w:r>
    </w:p>
    <w:p w14:paraId="642039F3"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orientation: Qt.Horizontal</w:t>
      </w:r>
    </w:p>
    <w:p w14:paraId="435C01CF"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onValueChanged: {</w:t>
      </w:r>
    </w:p>
    <w:p w14:paraId="3BBE3692" w14:textId="77777777" w:rsidR="00784B5C" w:rsidRPr="00A578C3" w:rsidRDefault="00784B5C" w:rsidP="00784B5C">
      <w:pPr>
        <w:shd w:val="clear" w:color="auto" w:fill="70AD47" w:themeFill="accent6"/>
        <w:spacing w:after="0" w:line="240" w:lineRule="auto"/>
        <w:rPr>
          <w:sz w:val="20"/>
          <w:szCs w:val="18"/>
        </w:rPr>
      </w:pPr>
      <w:r w:rsidRPr="00A578C3">
        <w:rPr>
          <w:sz w:val="20"/>
          <w:szCs w:val="18"/>
        </w:rPr>
        <w:tab/>
      </w:r>
      <w:r w:rsidRPr="00A578C3">
        <w:rPr>
          <w:sz w:val="20"/>
          <w:szCs w:val="18"/>
        </w:rPr>
        <w:tab/>
        <w:t>}</w:t>
      </w:r>
    </w:p>
    <w:p w14:paraId="0B4046C0" w14:textId="77777777" w:rsidR="00784B5C" w:rsidRDefault="00784B5C" w:rsidP="00784B5C">
      <w:pPr>
        <w:shd w:val="clear" w:color="auto" w:fill="70AD47" w:themeFill="accent6"/>
        <w:spacing w:after="0" w:line="240" w:lineRule="auto"/>
      </w:pPr>
      <w:r w:rsidRPr="00A578C3">
        <w:rPr>
          <w:sz w:val="20"/>
          <w:szCs w:val="18"/>
        </w:rPr>
        <w:t>}</w:t>
      </w:r>
    </w:p>
    <w:p w14:paraId="3BE6E0B5" w14:textId="77777777" w:rsidR="00784B5C" w:rsidRDefault="00784B5C" w:rsidP="00784B5C">
      <w:r>
        <w:t>Penjelasan properties slider sebagai berikut:</w:t>
      </w:r>
    </w:p>
    <w:p w14:paraId="234758FF" w14:textId="60B0B4BB" w:rsidR="00784B5C" w:rsidRDefault="00784B5C" w:rsidP="00784B5C">
      <w:pPr>
        <w:jc w:val="center"/>
      </w:pPr>
      <w:bookmarkStart w:id="19" w:name="_Toc110517876"/>
      <w:r>
        <w:t>Properties dasar slider.</w:t>
      </w:r>
      <w:bookmarkEnd w:id="19"/>
    </w:p>
    <w:tbl>
      <w:tblPr>
        <w:tblStyle w:val="TableGrid"/>
        <w:tblW w:w="7645" w:type="dxa"/>
        <w:jc w:val="center"/>
        <w:tblLook w:val="04A0" w:firstRow="1" w:lastRow="0" w:firstColumn="1" w:lastColumn="0" w:noHBand="0" w:noVBand="1"/>
      </w:tblPr>
      <w:tblGrid>
        <w:gridCol w:w="1795"/>
        <w:gridCol w:w="3870"/>
        <w:gridCol w:w="1980"/>
      </w:tblGrid>
      <w:tr w:rsidR="00784B5C" w:rsidRPr="007A3182" w14:paraId="2C99F7D8" w14:textId="77777777" w:rsidTr="00B54393">
        <w:trPr>
          <w:jc w:val="center"/>
        </w:trPr>
        <w:tc>
          <w:tcPr>
            <w:tcW w:w="1795" w:type="dxa"/>
          </w:tcPr>
          <w:p w14:paraId="032DEEEE" w14:textId="77777777" w:rsidR="00784B5C" w:rsidRPr="007A3182" w:rsidRDefault="00784B5C" w:rsidP="00B54393">
            <w:pPr>
              <w:rPr>
                <w:b/>
                <w:bCs/>
                <w:sz w:val="20"/>
                <w:szCs w:val="20"/>
              </w:rPr>
            </w:pPr>
            <w:r w:rsidRPr="007A3182">
              <w:rPr>
                <w:b/>
                <w:bCs/>
                <w:sz w:val="20"/>
                <w:szCs w:val="20"/>
              </w:rPr>
              <w:t>Properties</w:t>
            </w:r>
          </w:p>
        </w:tc>
        <w:tc>
          <w:tcPr>
            <w:tcW w:w="3870" w:type="dxa"/>
          </w:tcPr>
          <w:p w14:paraId="1433CE18" w14:textId="77777777" w:rsidR="00784B5C" w:rsidRPr="007A3182" w:rsidRDefault="00784B5C" w:rsidP="00B54393">
            <w:pPr>
              <w:rPr>
                <w:b/>
                <w:bCs/>
                <w:sz w:val="20"/>
                <w:szCs w:val="20"/>
              </w:rPr>
            </w:pPr>
            <w:r w:rsidRPr="007A3182">
              <w:rPr>
                <w:b/>
                <w:bCs/>
                <w:sz w:val="20"/>
                <w:szCs w:val="20"/>
              </w:rPr>
              <w:t>Fungsi</w:t>
            </w:r>
          </w:p>
        </w:tc>
        <w:tc>
          <w:tcPr>
            <w:tcW w:w="1980" w:type="dxa"/>
          </w:tcPr>
          <w:p w14:paraId="227639F4" w14:textId="77777777" w:rsidR="00784B5C" w:rsidRPr="007A3182" w:rsidRDefault="00784B5C" w:rsidP="00B54393">
            <w:pPr>
              <w:rPr>
                <w:b/>
                <w:bCs/>
                <w:sz w:val="20"/>
                <w:szCs w:val="20"/>
              </w:rPr>
            </w:pPr>
            <w:r w:rsidRPr="007A3182">
              <w:rPr>
                <w:b/>
                <w:bCs/>
                <w:sz w:val="20"/>
                <w:szCs w:val="20"/>
              </w:rPr>
              <w:t>Contoh pengisian</w:t>
            </w:r>
          </w:p>
        </w:tc>
      </w:tr>
      <w:tr w:rsidR="00784B5C" w:rsidRPr="007A3182" w14:paraId="0F5574EC" w14:textId="77777777" w:rsidTr="00B54393">
        <w:trPr>
          <w:jc w:val="center"/>
        </w:trPr>
        <w:tc>
          <w:tcPr>
            <w:tcW w:w="1795" w:type="dxa"/>
          </w:tcPr>
          <w:p w14:paraId="29C5E7C5" w14:textId="77777777" w:rsidR="00784B5C" w:rsidRPr="007A3182" w:rsidRDefault="00784B5C" w:rsidP="00B54393">
            <w:pPr>
              <w:rPr>
                <w:sz w:val="20"/>
                <w:szCs w:val="20"/>
              </w:rPr>
            </w:pPr>
            <w:r w:rsidRPr="007A3182">
              <w:rPr>
                <w:sz w:val="20"/>
                <w:szCs w:val="20"/>
              </w:rPr>
              <w:t>Id</w:t>
            </w:r>
          </w:p>
        </w:tc>
        <w:tc>
          <w:tcPr>
            <w:tcW w:w="3870" w:type="dxa"/>
          </w:tcPr>
          <w:p w14:paraId="2859434A" w14:textId="77777777" w:rsidR="00784B5C" w:rsidRPr="007A3182" w:rsidRDefault="00784B5C" w:rsidP="00B54393">
            <w:pPr>
              <w:rPr>
                <w:sz w:val="20"/>
                <w:szCs w:val="20"/>
              </w:rPr>
            </w:pPr>
            <w:r w:rsidRPr="007A3182">
              <w:rPr>
                <w:sz w:val="20"/>
                <w:szCs w:val="20"/>
              </w:rPr>
              <w:t>Sebagai kode unik komponen qml</w:t>
            </w:r>
          </w:p>
        </w:tc>
        <w:tc>
          <w:tcPr>
            <w:tcW w:w="1980" w:type="dxa"/>
          </w:tcPr>
          <w:p w14:paraId="037735BE" w14:textId="77777777" w:rsidR="00784B5C" w:rsidRPr="007A3182" w:rsidRDefault="00784B5C" w:rsidP="00B54393">
            <w:pPr>
              <w:rPr>
                <w:sz w:val="20"/>
                <w:szCs w:val="20"/>
              </w:rPr>
            </w:pPr>
            <w:r w:rsidRPr="007A3182">
              <w:rPr>
                <w:sz w:val="20"/>
                <w:szCs w:val="20"/>
              </w:rPr>
              <w:t>root, window, menu</w:t>
            </w:r>
          </w:p>
        </w:tc>
      </w:tr>
      <w:tr w:rsidR="00784B5C" w:rsidRPr="007A3182" w14:paraId="04547DBB" w14:textId="77777777" w:rsidTr="00B54393">
        <w:trPr>
          <w:jc w:val="center"/>
        </w:trPr>
        <w:tc>
          <w:tcPr>
            <w:tcW w:w="1795" w:type="dxa"/>
          </w:tcPr>
          <w:p w14:paraId="5C732C5E" w14:textId="77777777" w:rsidR="00784B5C" w:rsidRPr="007A3182" w:rsidRDefault="00784B5C" w:rsidP="00B54393">
            <w:pPr>
              <w:rPr>
                <w:sz w:val="20"/>
                <w:szCs w:val="20"/>
              </w:rPr>
            </w:pPr>
            <w:r w:rsidRPr="007A3182">
              <w:rPr>
                <w:sz w:val="20"/>
                <w:szCs w:val="20"/>
              </w:rPr>
              <w:t>X</w:t>
            </w:r>
          </w:p>
        </w:tc>
        <w:tc>
          <w:tcPr>
            <w:tcW w:w="3870" w:type="dxa"/>
          </w:tcPr>
          <w:p w14:paraId="4979F98D" w14:textId="77777777" w:rsidR="00784B5C" w:rsidRPr="007A3182" w:rsidRDefault="00784B5C" w:rsidP="00B54393">
            <w:pPr>
              <w:rPr>
                <w:sz w:val="20"/>
                <w:szCs w:val="20"/>
              </w:rPr>
            </w:pPr>
            <w:r w:rsidRPr="007A3182">
              <w:rPr>
                <w:sz w:val="20"/>
                <w:szCs w:val="20"/>
              </w:rPr>
              <w:t>Untuk mengatur posisi horizontal</w:t>
            </w:r>
          </w:p>
        </w:tc>
        <w:tc>
          <w:tcPr>
            <w:tcW w:w="1980" w:type="dxa"/>
          </w:tcPr>
          <w:p w14:paraId="6767632C" w14:textId="77777777" w:rsidR="00784B5C" w:rsidRPr="007A3182" w:rsidRDefault="00784B5C" w:rsidP="00B54393">
            <w:pPr>
              <w:rPr>
                <w:sz w:val="20"/>
                <w:szCs w:val="20"/>
              </w:rPr>
            </w:pPr>
            <w:r w:rsidRPr="007A3182">
              <w:rPr>
                <w:sz w:val="20"/>
                <w:szCs w:val="20"/>
              </w:rPr>
              <w:t>100, 200, 300….dst</w:t>
            </w:r>
          </w:p>
        </w:tc>
      </w:tr>
      <w:tr w:rsidR="00784B5C" w:rsidRPr="007A3182" w14:paraId="24957FE9" w14:textId="77777777" w:rsidTr="00B54393">
        <w:trPr>
          <w:jc w:val="center"/>
        </w:trPr>
        <w:tc>
          <w:tcPr>
            <w:tcW w:w="1795" w:type="dxa"/>
          </w:tcPr>
          <w:p w14:paraId="3868343E" w14:textId="77777777" w:rsidR="00784B5C" w:rsidRPr="007A3182" w:rsidRDefault="00784B5C" w:rsidP="00B54393">
            <w:pPr>
              <w:rPr>
                <w:sz w:val="20"/>
                <w:szCs w:val="20"/>
              </w:rPr>
            </w:pPr>
            <w:r w:rsidRPr="007A3182">
              <w:rPr>
                <w:sz w:val="20"/>
                <w:szCs w:val="20"/>
              </w:rPr>
              <w:t>Y</w:t>
            </w:r>
          </w:p>
        </w:tc>
        <w:tc>
          <w:tcPr>
            <w:tcW w:w="3870" w:type="dxa"/>
          </w:tcPr>
          <w:p w14:paraId="10A9090A" w14:textId="77777777" w:rsidR="00784B5C" w:rsidRPr="007A3182" w:rsidRDefault="00784B5C" w:rsidP="00B54393">
            <w:pPr>
              <w:rPr>
                <w:sz w:val="20"/>
                <w:szCs w:val="20"/>
              </w:rPr>
            </w:pPr>
            <w:r w:rsidRPr="007A3182">
              <w:rPr>
                <w:sz w:val="20"/>
                <w:szCs w:val="20"/>
              </w:rPr>
              <w:t>Untuk mengatur posisi vertical</w:t>
            </w:r>
          </w:p>
        </w:tc>
        <w:tc>
          <w:tcPr>
            <w:tcW w:w="1980" w:type="dxa"/>
          </w:tcPr>
          <w:p w14:paraId="3FCC884B" w14:textId="77777777" w:rsidR="00784B5C" w:rsidRPr="007A3182" w:rsidRDefault="00784B5C" w:rsidP="00B54393">
            <w:pPr>
              <w:rPr>
                <w:sz w:val="20"/>
                <w:szCs w:val="20"/>
              </w:rPr>
            </w:pPr>
            <w:r w:rsidRPr="007A3182">
              <w:rPr>
                <w:sz w:val="20"/>
                <w:szCs w:val="20"/>
              </w:rPr>
              <w:t>100,200,300… dst</w:t>
            </w:r>
          </w:p>
        </w:tc>
      </w:tr>
      <w:tr w:rsidR="00784B5C" w:rsidRPr="007A3182" w14:paraId="6B2C2AB7" w14:textId="77777777" w:rsidTr="00B54393">
        <w:trPr>
          <w:jc w:val="center"/>
        </w:trPr>
        <w:tc>
          <w:tcPr>
            <w:tcW w:w="1795" w:type="dxa"/>
          </w:tcPr>
          <w:p w14:paraId="1658DF3F" w14:textId="77777777" w:rsidR="00784B5C" w:rsidRPr="007A3182" w:rsidRDefault="00784B5C" w:rsidP="00B54393">
            <w:pPr>
              <w:rPr>
                <w:sz w:val="20"/>
                <w:szCs w:val="20"/>
              </w:rPr>
            </w:pPr>
            <w:r w:rsidRPr="007A3182">
              <w:rPr>
                <w:sz w:val="20"/>
                <w:szCs w:val="20"/>
              </w:rPr>
              <w:t>width</w:t>
            </w:r>
          </w:p>
        </w:tc>
        <w:tc>
          <w:tcPr>
            <w:tcW w:w="3870" w:type="dxa"/>
          </w:tcPr>
          <w:p w14:paraId="6A791FF1" w14:textId="77777777" w:rsidR="00784B5C" w:rsidRPr="007A3182" w:rsidRDefault="00784B5C" w:rsidP="00B54393">
            <w:pPr>
              <w:rPr>
                <w:sz w:val="20"/>
                <w:szCs w:val="20"/>
              </w:rPr>
            </w:pPr>
            <w:r w:rsidRPr="007A3182">
              <w:rPr>
                <w:sz w:val="20"/>
                <w:szCs w:val="20"/>
              </w:rPr>
              <w:t>Untuk mengatur lebar windows dalam satuan pixel</w:t>
            </w:r>
          </w:p>
        </w:tc>
        <w:tc>
          <w:tcPr>
            <w:tcW w:w="1980" w:type="dxa"/>
          </w:tcPr>
          <w:p w14:paraId="43CB5943" w14:textId="77777777" w:rsidR="00784B5C" w:rsidRPr="007A3182" w:rsidRDefault="00784B5C" w:rsidP="00B54393">
            <w:pPr>
              <w:rPr>
                <w:sz w:val="20"/>
                <w:szCs w:val="20"/>
              </w:rPr>
            </w:pPr>
            <w:r w:rsidRPr="007A3182">
              <w:rPr>
                <w:sz w:val="20"/>
                <w:szCs w:val="20"/>
              </w:rPr>
              <w:t>100,200,300… dst</w:t>
            </w:r>
          </w:p>
        </w:tc>
      </w:tr>
      <w:tr w:rsidR="00784B5C" w:rsidRPr="007A3182" w14:paraId="66348AED" w14:textId="77777777" w:rsidTr="00B54393">
        <w:trPr>
          <w:jc w:val="center"/>
        </w:trPr>
        <w:tc>
          <w:tcPr>
            <w:tcW w:w="1795" w:type="dxa"/>
          </w:tcPr>
          <w:p w14:paraId="186FA458" w14:textId="77777777" w:rsidR="00784B5C" w:rsidRPr="007A3182" w:rsidRDefault="00784B5C" w:rsidP="00B54393">
            <w:pPr>
              <w:rPr>
                <w:sz w:val="20"/>
                <w:szCs w:val="20"/>
              </w:rPr>
            </w:pPr>
            <w:r w:rsidRPr="007A3182">
              <w:rPr>
                <w:sz w:val="20"/>
                <w:szCs w:val="20"/>
              </w:rPr>
              <w:t>height</w:t>
            </w:r>
          </w:p>
        </w:tc>
        <w:tc>
          <w:tcPr>
            <w:tcW w:w="3870" w:type="dxa"/>
          </w:tcPr>
          <w:p w14:paraId="0E00932C" w14:textId="77777777" w:rsidR="00784B5C" w:rsidRPr="007A3182" w:rsidRDefault="00784B5C" w:rsidP="00B54393">
            <w:pPr>
              <w:rPr>
                <w:sz w:val="20"/>
                <w:szCs w:val="20"/>
              </w:rPr>
            </w:pPr>
            <w:r w:rsidRPr="007A3182">
              <w:rPr>
                <w:sz w:val="20"/>
                <w:szCs w:val="20"/>
              </w:rPr>
              <w:t>Untuk mengatur tinggi windows dalam satuan pixel</w:t>
            </w:r>
          </w:p>
        </w:tc>
        <w:tc>
          <w:tcPr>
            <w:tcW w:w="1980" w:type="dxa"/>
          </w:tcPr>
          <w:p w14:paraId="471AB23C" w14:textId="77777777" w:rsidR="00784B5C" w:rsidRPr="007A3182" w:rsidRDefault="00784B5C" w:rsidP="00B54393">
            <w:pPr>
              <w:rPr>
                <w:sz w:val="20"/>
                <w:szCs w:val="20"/>
              </w:rPr>
            </w:pPr>
            <w:r w:rsidRPr="007A3182">
              <w:rPr>
                <w:sz w:val="20"/>
                <w:szCs w:val="20"/>
              </w:rPr>
              <w:t>100,200,300… dst</w:t>
            </w:r>
          </w:p>
        </w:tc>
      </w:tr>
      <w:tr w:rsidR="00784B5C" w:rsidRPr="007A3182" w14:paraId="35230B87" w14:textId="77777777" w:rsidTr="00B54393">
        <w:trPr>
          <w:jc w:val="center"/>
        </w:trPr>
        <w:tc>
          <w:tcPr>
            <w:tcW w:w="1795" w:type="dxa"/>
          </w:tcPr>
          <w:p w14:paraId="08C28BDB" w14:textId="77777777" w:rsidR="00784B5C" w:rsidRPr="007A3182" w:rsidRDefault="00784B5C" w:rsidP="00B54393">
            <w:pPr>
              <w:rPr>
                <w:sz w:val="20"/>
                <w:szCs w:val="20"/>
              </w:rPr>
            </w:pPr>
            <w:r w:rsidRPr="007A3182">
              <w:rPr>
                <w:sz w:val="20"/>
                <w:szCs w:val="20"/>
              </w:rPr>
              <w:t>value</w:t>
            </w:r>
          </w:p>
        </w:tc>
        <w:tc>
          <w:tcPr>
            <w:tcW w:w="3870" w:type="dxa"/>
          </w:tcPr>
          <w:p w14:paraId="2A7BF74C" w14:textId="77777777" w:rsidR="00784B5C" w:rsidRPr="007A3182" w:rsidRDefault="00784B5C" w:rsidP="00B54393">
            <w:pPr>
              <w:rPr>
                <w:sz w:val="20"/>
                <w:szCs w:val="20"/>
              </w:rPr>
            </w:pPr>
            <w:r w:rsidRPr="007A3182">
              <w:rPr>
                <w:sz w:val="20"/>
                <w:szCs w:val="20"/>
              </w:rPr>
              <w:t>Untuk mengatur nilai pertama pada slider</w:t>
            </w:r>
          </w:p>
        </w:tc>
        <w:tc>
          <w:tcPr>
            <w:tcW w:w="1980" w:type="dxa"/>
          </w:tcPr>
          <w:p w14:paraId="70CAF4ED" w14:textId="77777777" w:rsidR="00784B5C" w:rsidRPr="007A3182" w:rsidRDefault="00784B5C" w:rsidP="00B54393">
            <w:pPr>
              <w:rPr>
                <w:sz w:val="20"/>
                <w:szCs w:val="20"/>
              </w:rPr>
            </w:pPr>
            <w:r w:rsidRPr="007A3182">
              <w:rPr>
                <w:sz w:val="20"/>
                <w:szCs w:val="20"/>
              </w:rPr>
              <w:t>100,200,300… dst</w:t>
            </w:r>
          </w:p>
        </w:tc>
      </w:tr>
      <w:tr w:rsidR="00784B5C" w:rsidRPr="007A3182" w14:paraId="21687312" w14:textId="77777777" w:rsidTr="00B54393">
        <w:trPr>
          <w:jc w:val="center"/>
        </w:trPr>
        <w:tc>
          <w:tcPr>
            <w:tcW w:w="1795" w:type="dxa"/>
          </w:tcPr>
          <w:p w14:paraId="1C7E1562" w14:textId="77777777" w:rsidR="00784B5C" w:rsidRPr="007A3182" w:rsidRDefault="00784B5C" w:rsidP="00B54393">
            <w:pPr>
              <w:rPr>
                <w:sz w:val="20"/>
                <w:szCs w:val="20"/>
              </w:rPr>
            </w:pPr>
            <w:r w:rsidRPr="007A3182">
              <w:rPr>
                <w:sz w:val="20"/>
                <w:szCs w:val="20"/>
              </w:rPr>
              <w:t>From</w:t>
            </w:r>
          </w:p>
        </w:tc>
        <w:tc>
          <w:tcPr>
            <w:tcW w:w="3870" w:type="dxa"/>
          </w:tcPr>
          <w:p w14:paraId="2C071430" w14:textId="77777777" w:rsidR="00784B5C" w:rsidRPr="007A3182" w:rsidRDefault="00784B5C" w:rsidP="00B54393">
            <w:pPr>
              <w:rPr>
                <w:sz w:val="20"/>
                <w:szCs w:val="20"/>
              </w:rPr>
            </w:pPr>
            <w:r w:rsidRPr="007A3182">
              <w:rPr>
                <w:sz w:val="20"/>
                <w:szCs w:val="20"/>
              </w:rPr>
              <w:t>Untuk mengatur nilai terendah pada slider</w:t>
            </w:r>
          </w:p>
        </w:tc>
        <w:tc>
          <w:tcPr>
            <w:tcW w:w="1980" w:type="dxa"/>
          </w:tcPr>
          <w:p w14:paraId="269E4922" w14:textId="77777777" w:rsidR="00784B5C" w:rsidRPr="007A3182" w:rsidRDefault="00784B5C" w:rsidP="00B54393">
            <w:pPr>
              <w:rPr>
                <w:sz w:val="20"/>
                <w:szCs w:val="20"/>
              </w:rPr>
            </w:pPr>
            <w:r w:rsidRPr="007A3182">
              <w:rPr>
                <w:sz w:val="20"/>
                <w:szCs w:val="20"/>
              </w:rPr>
              <w:t>100,200,300… dst</w:t>
            </w:r>
          </w:p>
        </w:tc>
      </w:tr>
      <w:tr w:rsidR="00784B5C" w:rsidRPr="007A3182" w14:paraId="18A40F69" w14:textId="77777777" w:rsidTr="00B54393">
        <w:trPr>
          <w:jc w:val="center"/>
        </w:trPr>
        <w:tc>
          <w:tcPr>
            <w:tcW w:w="1795" w:type="dxa"/>
          </w:tcPr>
          <w:p w14:paraId="3F134B96" w14:textId="77777777" w:rsidR="00784B5C" w:rsidRPr="007A3182" w:rsidRDefault="00784B5C" w:rsidP="00B54393">
            <w:pPr>
              <w:rPr>
                <w:sz w:val="20"/>
                <w:szCs w:val="20"/>
              </w:rPr>
            </w:pPr>
            <w:r w:rsidRPr="007A3182">
              <w:rPr>
                <w:sz w:val="20"/>
                <w:szCs w:val="20"/>
              </w:rPr>
              <w:lastRenderedPageBreak/>
              <w:t>To</w:t>
            </w:r>
          </w:p>
        </w:tc>
        <w:tc>
          <w:tcPr>
            <w:tcW w:w="3870" w:type="dxa"/>
          </w:tcPr>
          <w:p w14:paraId="62478F5C" w14:textId="77777777" w:rsidR="00784B5C" w:rsidRPr="007A3182" w:rsidRDefault="00784B5C" w:rsidP="00B54393">
            <w:pPr>
              <w:rPr>
                <w:sz w:val="20"/>
                <w:szCs w:val="20"/>
              </w:rPr>
            </w:pPr>
            <w:r w:rsidRPr="007A3182">
              <w:rPr>
                <w:sz w:val="20"/>
                <w:szCs w:val="20"/>
              </w:rPr>
              <w:t>Untuk mengatur nilai tertinggi pada slider</w:t>
            </w:r>
          </w:p>
        </w:tc>
        <w:tc>
          <w:tcPr>
            <w:tcW w:w="1980" w:type="dxa"/>
          </w:tcPr>
          <w:p w14:paraId="6E539C67" w14:textId="77777777" w:rsidR="00784B5C" w:rsidRPr="007A3182" w:rsidRDefault="00784B5C" w:rsidP="00B54393">
            <w:pPr>
              <w:rPr>
                <w:sz w:val="20"/>
                <w:szCs w:val="20"/>
              </w:rPr>
            </w:pPr>
            <w:r w:rsidRPr="007A3182">
              <w:rPr>
                <w:sz w:val="20"/>
                <w:szCs w:val="20"/>
              </w:rPr>
              <w:t>100,200,300… dst</w:t>
            </w:r>
          </w:p>
        </w:tc>
      </w:tr>
      <w:tr w:rsidR="00784B5C" w:rsidRPr="007A3182" w14:paraId="3862B35C" w14:textId="77777777" w:rsidTr="00B54393">
        <w:trPr>
          <w:jc w:val="center"/>
        </w:trPr>
        <w:tc>
          <w:tcPr>
            <w:tcW w:w="1795" w:type="dxa"/>
          </w:tcPr>
          <w:p w14:paraId="68EFE983" w14:textId="77777777" w:rsidR="00784B5C" w:rsidRPr="007A3182" w:rsidRDefault="00784B5C" w:rsidP="00B54393">
            <w:pPr>
              <w:rPr>
                <w:sz w:val="20"/>
                <w:szCs w:val="20"/>
              </w:rPr>
            </w:pPr>
            <w:r w:rsidRPr="007A3182">
              <w:rPr>
                <w:sz w:val="20"/>
                <w:szCs w:val="20"/>
              </w:rPr>
              <w:t>stepSize</w:t>
            </w:r>
          </w:p>
        </w:tc>
        <w:tc>
          <w:tcPr>
            <w:tcW w:w="3870" w:type="dxa"/>
          </w:tcPr>
          <w:p w14:paraId="56DE3389" w14:textId="77777777" w:rsidR="00784B5C" w:rsidRPr="007A3182" w:rsidRDefault="00784B5C" w:rsidP="00B54393">
            <w:pPr>
              <w:rPr>
                <w:sz w:val="20"/>
                <w:szCs w:val="20"/>
              </w:rPr>
            </w:pPr>
            <w:r w:rsidRPr="007A3182">
              <w:rPr>
                <w:sz w:val="20"/>
                <w:szCs w:val="20"/>
              </w:rPr>
              <w:t>Untuk mengatur nilai langkah pada slider</w:t>
            </w:r>
          </w:p>
        </w:tc>
        <w:tc>
          <w:tcPr>
            <w:tcW w:w="1980" w:type="dxa"/>
          </w:tcPr>
          <w:p w14:paraId="256BECA8" w14:textId="77777777" w:rsidR="00784B5C" w:rsidRPr="007A3182" w:rsidRDefault="00784B5C" w:rsidP="00B54393">
            <w:pPr>
              <w:rPr>
                <w:sz w:val="20"/>
                <w:szCs w:val="20"/>
              </w:rPr>
            </w:pPr>
            <w:r w:rsidRPr="007A3182">
              <w:rPr>
                <w:sz w:val="20"/>
                <w:szCs w:val="20"/>
              </w:rPr>
              <w:t>100,200,300… dst</w:t>
            </w:r>
          </w:p>
        </w:tc>
      </w:tr>
      <w:tr w:rsidR="00784B5C" w:rsidRPr="007A3182" w14:paraId="1FC807D3" w14:textId="77777777" w:rsidTr="00B54393">
        <w:trPr>
          <w:jc w:val="center"/>
        </w:trPr>
        <w:tc>
          <w:tcPr>
            <w:tcW w:w="1795" w:type="dxa"/>
          </w:tcPr>
          <w:p w14:paraId="3D87B174" w14:textId="77777777" w:rsidR="00784B5C" w:rsidRPr="007A3182" w:rsidRDefault="00784B5C" w:rsidP="00B54393">
            <w:pPr>
              <w:rPr>
                <w:sz w:val="20"/>
                <w:szCs w:val="20"/>
              </w:rPr>
            </w:pPr>
            <w:r w:rsidRPr="007A3182">
              <w:rPr>
                <w:sz w:val="20"/>
                <w:szCs w:val="20"/>
              </w:rPr>
              <w:t>orientation</w:t>
            </w:r>
          </w:p>
        </w:tc>
        <w:tc>
          <w:tcPr>
            <w:tcW w:w="3870" w:type="dxa"/>
          </w:tcPr>
          <w:p w14:paraId="19AF9199" w14:textId="77777777" w:rsidR="00784B5C" w:rsidRPr="007A3182" w:rsidRDefault="00784B5C" w:rsidP="00B54393">
            <w:pPr>
              <w:rPr>
                <w:sz w:val="20"/>
                <w:szCs w:val="20"/>
              </w:rPr>
            </w:pPr>
            <w:r w:rsidRPr="007A3182">
              <w:rPr>
                <w:sz w:val="20"/>
                <w:szCs w:val="20"/>
              </w:rPr>
              <w:t>Untuk menentukan orientasi slider</w:t>
            </w:r>
          </w:p>
        </w:tc>
        <w:tc>
          <w:tcPr>
            <w:tcW w:w="1980" w:type="dxa"/>
          </w:tcPr>
          <w:p w14:paraId="7F7167FB" w14:textId="77777777" w:rsidR="00784B5C" w:rsidRPr="007A3182" w:rsidRDefault="00784B5C" w:rsidP="00B54393">
            <w:pPr>
              <w:rPr>
                <w:rFonts w:ascii="Droid Sans Mono" w:hAnsi="Droid Sans Mono"/>
                <w:sz w:val="20"/>
                <w:szCs w:val="20"/>
                <w:shd w:val="clear" w:color="auto" w:fill="FFFFFF"/>
              </w:rPr>
            </w:pPr>
            <w:r w:rsidRPr="007A3182">
              <w:rPr>
                <w:rFonts w:ascii="Droid Sans Mono" w:hAnsi="Droid Sans Mono"/>
                <w:sz w:val="20"/>
                <w:szCs w:val="20"/>
                <w:shd w:val="clear" w:color="auto" w:fill="FFFFFF"/>
              </w:rPr>
              <w:t>Qt.Horizontal</w:t>
            </w:r>
          </w:p>
          <w:p w14:paraId="3CAEFA60" w14:textId="77777777" w:rsidR="00784B5C" w:rsidRPr="007A3182" w:rsidRDefault="00784B5C" w:rsidP="00B54393">
            <w:pPr>
              <w:rPr>
                <w:sz w:val="20"/>
                <w:szCs w:val="20"/>
              </w:rPr>
            </w:pPr>
            <w:r w:rsidRPr="007A3182">
              <w:rPr>
                <w:rFonts w:ascii="Droid Sans Mono" w:hAnsi="Droid Sans Mono"/>
                <w:sz w:val="20"/>
                <w:szCs w:val="20"/>
                <w:shd w:val="clear" w:color="auto" w:fill="FFFFFF"/>
              </w:rPr>
              <w:t>Qt.Vertical</w:t>
            </w:r>
          </w:p>
        </w:tc>
      </w:tr>
      <w:tr w:rsidR="00784B5C" w:rsidRPr="007A3182" w14:paraId="09268D28" w14:textId="77777777" w:rsidTr="00B54393">
        <w:trPr>
          <w:jc w:val="center"/>
        </w:trPr>
        <w:tc>
          <w:tcPr>
            <w:tcW w:w="1795" w:type="dxa"/>
          </w:tcPr>
          <w:p w14:paraId="57E0E00D" w14:textId="77777777" w:rsidR="00784B5C" w:rsidRPr="007A3182" w:rsidRDefault="00784B5C" w:rsidP="00B54393">
            <w:pPr>
              <w:rPr>
                <w:sz w:val="20"/>
                <w:szCs w:val="20"/>
              </w:rPr>
            </w:pPr>
            <w:r w:rsidRPr="007A3182">
              <w:rPr>
                <w:sz w:val="20"/>
                <w:szCs w:val="20"/>
              </w:rPr>
              <w:t>onValueChanged</w:t>
            </w:r>
          </w:p>
        </w:tc>
        <w:tc>
          <w:tcPr>
            <w:tcW w:w="3870" w:type="dxa"/>
          </w:tcPr>
          <w:p w14:paraId="6900279D" w14:textId="77777777" w:rsidR="00784B5C" w:rsidRPr="007A3182" w:rsidRDefault="00784B5C" w:rsidP="00B54393">
            <w:pPr>
              <w:rPr>
                <w:sz w:val="20"/>
                <w:szCs w:val="20"/>
              </w:rPr>
            </w:pPr>
            <w:r w:rsidRPr="007A3182">
              <w:rPr>
                <w:sz w:val="20"/>
                <w:szCs w:val="20"/>
              </w:rPr>
              <w:t>Untuk meletakkan program apabila slider berubah nilai</w:t>
            </w:r>
          </w:p>
        </w:tc>
        <w:tc>
          <w:tcPr>
            <w:tcW w:w="1980" w:type="dxa"/>
          </w:tcPr>
          <w:p w14:paraId="45FCAA85" w14:textId="77777777" w:rsidR="00784B5C" w:rsidRPr="007A3182" w:rsidRDefault="00784B5C" w:rsidP="00B54393">
            <w:pPr>
              <w:rPr>
                <w:sz w:val="20"/>
                <w:szCs w:val="20"/>
              </w:rPr>
            </w:pPr>
            <w:r w:rsidRPr="007A3182">
              <w:rPr>
                <w:sz w:val="20"/>
                <w:szCs w:val="20"/>
              </w:rPr>
              <w:t>*penjelasan detail ada pada integrasi python dan qml</w:t>
            </w:r>
          </w:p>
        </w:tc>
      </w:tr>
    </w:tbl>
    <w:p w14:paraId="067D8751" w14:textId="77777777" w:rsidR="00784B5C" w:rsidRPr="00784B5C" w:rsidRDefault="00784B5C" w:rsidP="00784B5C"/>
    <w:p w14:paraId="7A80A7CD" w14:textId="6542547F" w:rsidR="00B80513" w:rsidRPr="00B80513" w:rsidRDefault="00B80513" w:rsidP="00B80513">
      <w:pPr>
        <w:pStyle w:val="Heading2"/>
        <w:numPr>
          <w:ilvl w:val="0"/>
          <w:numId w:val="1"/>
        </w:numPr>
      </w:pPr>
      <w:bookmarkStart w:id="20" w:name="_Toc124528125"/>
      <w:r>
        <w:t>Membuat Gauge</w:t>
      </w:r>
      <w:bookmarkEnd w:id="20"/>
    </w:p>
    <w:p w14:paraId="0CDD081F" w14:textId="5308B9C8" w:rsidR="00485FDE" w:rsidRDefault="00485FDE" w:rsidP="00485FDE"/>
    <w:p w14:paraId="7FC3D3BC" w14:textId="77777777" w:rsidR="007140E5" w:rsidRDefault="007140E5" w:rsidP="00A23788">
      <w:pPr>
        <w:jc w:val="both"/>
      </w:pPr>
      <w:r>
        <w:rPr>
          <w:noProof/>
        </w:rPr>
        <w:t xml:space="preserve">Fungsi gauge dalam sebuah GUI sebenarnya mirip dengan slider hanya dengan tampilan yang berbeda. </w:t>
      </w:r>
      <w:r>
        <w:t xml:space="preserve">Ada dua jenis gauge yaitu CircularGauge dan Gauge.  Terdiri dari 9 </w:t>
      </w:r>
      <w:r w:rsidRPr="00C92521">
        <w:rPr>
          <w:i/>
          <w:iCs/>
        </w:rPr>
        <w:t>properties</w:t>
      </w:r>
      <w:r>
        <w:t xml:space="preserve">  dasar untuk membuat masukkan CircularGauge yaitu id, x, y, width, height,  value, minimumValue, maximumValue, dan style. Penjelasan proteprties tersebut seperti berikut:</w:t>
      </w:r>
    </w:p>
    <w:p w14:paraId="169ECC29" w14:textId="4B608654" w:rsidR="007140E5" w:rsidRDefault="007140E5" w:rsidP="007140E5">
      <w:pPr>
        <w:jc w:val="center"/>
      </w:pPr>
      <w:bookmarkStart w:id="21" w:name="_Toc110517877"/>
      <w:r>
        <w:t>Properties gauge / circular gauge.</w:t>
      </w:r>
      <w:bookmarkEnd w:id="21"/>
    </w:p>
    <w:tbl>
      <w:tblPr>
        <w:tblStyle w:val="TableGrid"/>
        <w:tblW w:w="0" w:type="auto"/>
        <w:tblLook w:val="04A0" w:firstRow="1" w:lastRow="0" w:firstColumn="1" w:lastColumn="0" w:noHBand="0" w:noVBand="1"/>
      </w:tblPr>
      <w:tblGrid>
        <w:gridCol w:w="1668"/>
        <w:gridCol w:w="4493"/>
        <w:gridCol w:w="3081"/>
      </w:tblGrid>
      <w:tr w:rsidR="007140E5" w:rsidRPr="005444E1" w14:paraId="28D15851" w14:textId="77777777" w:rsidTr="00B54393">
        <w:tc>
          <w:tcPr>
            <w:tcW w:w="1668" w:type="dxa"/>
          </w:tcPr>
          <w:p w14:paraId="650AF3EB" w14:textId="77777777" w:rsidR="007140E5" w:rsidRPr="005444E1" w:rsidRDefault="007140E5" w:rsidP="00B54393">
            <w:pPr>
              <w:rPr>
                <w:sz w:val="20"/>
                <w:szCs w:val="20"/>
              </w:rPr>
            </w:pPr>
            <w:r w:rsidRPr="005444E1">
              <w:rPr>
                <w:sz w:val="20"/>
                <w:szCs w:val="20"/>
              </w:rPr>
              <w:t>Properties</w:t>
            </w:r>
          </w:p>
        </w:tc>
        <w:tc>
          <w:tcPr>
            <w:tcW w:w="4493" w:type="dxa"/>
          </w:tcPr>
          <w:p w14:paraId="703C72F5" w14:textId="77777777" w:rsidR="007140E5" w:rsidRPr="005444E1" w:rsidRDefault="007140E5" w:rsidP="00B54393">
            <w:pPr>
              <w:rPr>
                <w:sz w:val="20"/>
                <w:szCs w:val="20"/>
              </w:rPr>
            </w:pPr>
            <w:r w:rsidRPr="005444E1">
              <w:rPr>
                <w:sz w:val="20"/>
                <w:szCs w:val="20"/>
              </w:rPr>
              <w:t>Fungsi</w:t>
            </w:r>
          </w:p>
        </w:tc>
        <w:tc>
          <w:tcPr>
            <w:tcW w:w="3081" w:type="dxa"/>
          </w:tcPr>
          <w:p w14:paraId="5A13131E" w14:textId="77777777" w:rsidR="007140E5" w:rsidRPr="005444E1" w:rsidRDefault="007140E5" w:rsidP="00B54393">
            <w:pPr>
              <w:rPr>
                <w:sz w:val="20"/>
                <w:szCs w:val="20"/>
              </w:rPr>
            </w:pPr>
            <w:r w:rsidRPr="005444E1">
              <w:rPr>
                <w:sz w:val="20"/>
                <w:szCs w:val="20"/>
              </w:rPr>
              <w:t>Contoh pengisian</w:t>
            </w:r>
          </w:p>
        </w:tc>
      </w:tr>
      <w:tr w:rsidR="007140E5" w:rsidRPr="005444E1" w14:paraId="30026B09" w14:textId="77777777" w:rsidTr="00B54393">
        <w:tc>
          <w:tcPr>
            <w:tcW w:w="1668" w:type="dxa"/>
          </w:tcPr>
          <w:p w14:paraId="0235DCEB" w14:textId="77777777" w:rsidR="007140E5" w:rsidRPr="005444E1" w:rsidRDefault="007140E5" w:rsidP="00B54393">
            <w:pPr>
              <w:rPr>
                <w:sz w:val="20"/>
                <w:szCs w:val="20"/>
              </w:rPr>
            </w:pPr>
            <w:r w:rsidRPr="005444E1">
              <w:rPr>
                <w:sz w:val="20"/>
                <w:szCs w:val="20"/>
              </w:rPr>
              <w:t>Id</w:t>
            </w:r>
          </w:p>
        </w:tc>
        <w:tc>
          <w:tcPr>
            <w:tcW w:w="4493" w:type="dxa"/>
          </w:tcPr>
          <w:p w14:paraId="6768CD67" w14:textId="77777777" w:rsidR="007140E5" w:rsidRPr="005444E1" w:rsidRDefault="007140E5" w:rsidP="00B54393">
            <w:pPr>
              <w:rPr>
                <w:sz w:val="20"/>
                <w:szCs w:val="20"/>
              </w:rPr>
            </w:pPr>
            <w:r w:rsidRPr="005444E1">
              <w:rPr>
                <w:sz w:val="20"/>
                <w:szCs w:val="20"/>
              </w:rPr>
              <w:t>Sebagai kode unik komponen qml</w:t>
            </w:r>
          </w:p>
        </w:tc>
        <w:tc>
          <w:tcPr>
            <w:tcW w:w="3081" w:type="dxa"/>
          </w:tcPr>
          <w:p w14:paraId="3A9CE4CD" w14:textId="77777777" w:rsidR="007140E5" w:rsidRPr="005444E1" w:rsidRDefault="007140E5" w:rsidP="00B54393">
            <w:pPr>
              <w:rPr>
                <w:sz w:val="20"/>
                <w:szCs w:val="20"/>
              </w:rPr>
            </w:pPr>
            <w:r w:rsidRPr="005444E1">
              <w:rPr>
                <w:sz w:val="20"/>
                <w:szCs w:val="20"/>
              </w:rPr>
              <w:t>root, window, menu</w:t>
            </w:r>
          </w:p>
        </w:tc>
      </w:tr>
      <w:tr w:rsidR="007140E5" w:rsidRPr="005444E1" w14:paraId="5D090641" w14:textId="77777777" w:rsidTr="00B54393">
        <w:tc>
          <w:tcPr>
            <w:tcW w:w="1668" w:type="dxa"/>
          </w:tcPr>
          <w:p w14:paraId="67D0F496" w14:textId="77777777" w:rsidR="007140E5" w:rsidRPr="005444E1" w:rsidRDefault="007140E5" w:rsidP="00B54393">
            <w:pPr>
              <w:rPr>
                <w:sz w:val="20"/>
                <w:szCs w:val="20"/>
              </w:rPr>
            </w:pPr>
            <w:r w:rsidRPr="005444E1">
              <w:rPr>
                <w:sz w:val="20"/>
                <w:szCs w:val="20"/>
              </w:rPr>
              <w:t>X</w:t>
            </w:r>
          </w:p>
        </w:tc>
        <w:tc>
          <w:tcPr>
            <w:tcW w:w="4493" w:type="dxa"/>
          </w:tcPr>
          <w:p w14:paraId="564400CC" w14:textId="77777777" w:rsidR="007140E5" w:rsidRPr="005444E1" w:rsidRDefault="007140E5" w:rsidP="00B54393">
            <w:pPr>
              <w:rPr>
                <w:sz w:val="20"/>
                <w:szCs w:val="20"/>
              </w:rPr>
            </w:pPr>
            <w:r w:rsidRPr="005444E1">
              <w:rPr>
                <w:sz w:val="20"/>
                <w:szCs w:val="20"/>
              </w:rPr>
              <w:t>Untuk mengatur posisi horizontal</w:t>
            </w:r>
          </w:p>
        </w:tc>
        <w:tc>
          <w:tcPr>
            <w:tcW w:w="3081" w:type="dxa"/>
          </w:tcPr>
          <w:p w14:paraId="09DF77F1" w14:textId="77777777" w:rsidR="007140E5" w:rsidRPr="005444E1" w:rsidRDefault="007140E5" w:rsidP="00B54393">
            <w:pPr>
              <w:rPr>
                <w:sz w:val="20"/>
                <w:szCs w:val="20"/>
              </w:rPr>
            </w:pPr>
            <w:r w:rsidRPr="005444E1">
              <w:rPr>
                <w:sz w:val="20"/>
                <w:szCs w:val="20"/>
              </w:rPr>
              <w:t>100, 200, 300….dst</w:t>
            </w:r>
          </w:p>
        </w:tc>
      </w:tr>
      <w:tr w:rsidR="007140E5" w:rsidRPr="005444E1" w14:paraId="668D2A00" w14:textId="77777777" w:rsidTr="00B54393">
        <w:tc>
          <w:tcPr>
            <w:tcW w:w="1668" w:type="dxa"/>
          </w:tcPr>
          <w:p w14:paraId="3E41E42C" w14:textId="77777777" w:rsidR="007140E5" w:rsidRPr="005444E1" w:rsidRDefault="007140E5" w:rsidP="00B54393">
            <w:pPr>
              <w:rPr>
                <w:sz w:val="20"/>
                <w:szCs w:val="20"/>
              </w:rPr>
            </w:pPr>
            <w:r w:rsidRPr="005444E1">
              <w:rPr>
                <w:sz w:val="20"/>
                <w:szCs w:val="20"/>
              </w:rPr>
              <w:t>Y</w:t>
            </w:r>
          </w:p>
        </w:tc>
        <w:tc>
          <w:tcPr>
            <w:tcW w:w="4493" w:type="dxa"/>
          </w:tcPr>
          <w:p w14:paraId="00DB4FCB" w14:textId="77777777" w:rsidR="007140E5" w:rsidRPr="005444E1" w:rsidRDefault="007140E5" w:rsidP="00B54393">
            <w:pPr>
              <w:rPr>
                <w:sz w:val="20"/>
                <w:szCs w:val="20"/>
              </w:rPr>
            </w:pPr>
            <w:r w:rsidRPr="005444E1">
              <w:rPr>
                <w:sz w:val="20"/>
                <w:szCs w:val="20"/>
              </w:rPr>
              <w:t>Untuk mengatur posisi vertical</w:t>
            </w:r>
          </w:p>
        </w:tc>
        <w:tc>
          <w:tcPr>
            <w:tcW w:w="3081" w:type="dxa"/>
          </w:tcPr>
          <w:p w14:paraId="7890D01F" w14:textId="77777777" w:rsidR="007140E5" w:rsidRPr="005444E1" w:rsidRDefault="007140E5" w:rsidP="00B54393">
            <w:pPr>
              <w:rPr>
                <w:sz w:val="20"/>
                <w:szCs w:val="20"/>
              </w:rPr>
            </w:pPr>
            <w:r w:rsidRPr="005444E1">
              <w:rPr>
                <w:sz w:val="20"/>
                <w:szCs w:val="20"/>
              </w:rPr>
              <w:t>100,200,300… dst</w:t>
            </w:r>
          </w:p>
        </w:tc>
      </w:tr>
      <w:tr w:rsidR="007140E5" w:rsidRPr="005444E1" w14:paraId="42475DB2" w14:textId="77777777" w:rsidTr="00B54393">
        <w:tc>
          <w:tcPr>
            <w:tcW w:w="1668" w:type="dxa"/>
          </w:tcPr>
          <w:p w14:paraId="5091273A" w14:textId="77777777" w:rsidR="007140E5" w:rsidRPr="005444E1" w:rsidRDefault="007140E5" w:rsidP="00B54393">
            <w:pPr>
              <w:rPr>
                <w:sz w:val="20"/>
                <w:szCs w:val="20"/>
              </w:rPr>
            </w:pPr>
            <w:r w:rsidRPr="005444E1">
              <w:rPr>
                <w:sz w:val="20"/>
                <w:szCs w:val="20"/>
              </w:rPr>
              <w:t>width</w:t>
            </w:r>
          </w:p>
        </w:tc>
        <w:tc>
          <w:tcPr>
            <w:tcW w:w="4493" w:type="dxa"/>
          </w:tcPr>
          <w:p w14:paraId="6B9AC51E" w14:textId="77777777" w:rsidR="007140E5" w:rsidRPr="005444E1" w:rsidRDefault="007140E5" w:rsidP="00B54393">
            <w:pPr>
              <w:rPr>
                <w:sz w:val="20"/>
                <w:szCs w:val="20"/>
              </w:rPr>
            </w:pPr>
            <w:r w:rsidRPr="005444E1">
              <w:rPr>
                <w:sz w:val="20"/>
                <w:szCs w:val="20"/>
              </w:rPr>
              <w:t>Untuk mengatur lebar windows dalam satuan pixel</w:t>
            </w:r>
          </w:p>
        </w:tc>
        <w:tc>
          <w:tcPr>
            <w:tcW w:w="3081" w:type="dxa"/>
          </w:tcPr>
          <w:p w14:paraId="2B890311" w14:textId="77777777" w:rsidR="007140E5" w:rsidRPr="005444E1" w:rsidRDefault="007140E5" w:rsidP="00B54393">
            <w:pPr>
              <w:rPr>
                <w:sz w:val="20"/>
                <w:szCs w:val="20"/>
              </w:rPr>
            </w:pPr>
            <w:r w:rsidRPr="005444E1">
              <w:rPr>
                <w:sz w:val="20"/>
                <w:szCs w:val="20"/>
              </w:rPr>
              <w:t>100,200,300… dst</w:t>
            </w:r>
          </w:p>
        </w:tc>
      </w:tr>
      <w:tr w:rsidR="007140E5" w:rsidRPr="005444E1" w14:paraId="2FDE52E0" w14:textId="77777777" w:rsidTr="00B54393">
        <w:tc>
          <w:tcPr>
            <w:tcW w:w="1668" w:type="dxa"/>
          </w:tcPr>
          <w:p w14:paraId="46E24A2F" w14:textId="77777777" w:rsidR="007140E5" w:rsidRPr="005444E1" w:rsidRDefault="007140E5" w:rsidP="00B54393">
            <w:pPr>
              <w:rPr>
                <w:sz w:val="20"/>
                <w:szCs w:val="20"/>
              </w:rPr>
            </w:pPr>
            <w:r w:rsidRPr="005444E1">
              <w:rPr>
                <w:sz w:val="20"/>
                <w:szCs w:val="20"/>
              </w:rPr>
              <w:t>height</w:t>
            </w:r>
          </w:p>
        </w:tc>
        <w:tc>
          <w:tcPr>
            <w:tcW w:w="4493" w:type="dxa"/>
          </w:tcPr>
          <w:p w14:paraId="7244C2B7" w14:textId="77777777" w:rsidR="007140E5" w:rsidRPr="005444E1" w:rsidRDefault="007140E5" w:rsidP="00B54393">
            <w:pPr>
              <w:rPr>
                <w:sz w:val="20"/>
                <w:szCs w:val="20"/>
              </w:rPr>
            </w:pPr>
            <w:r w:rsidRPr="005444E1">
              <w:rPr>
                <w:sz w:val="20"/>
                <w:szCs w:val="20"/>
              </w:rPr>
              <w:t>Untuk mengatur tinggi windows dalam satuan pixel</w:t>
            </w:r>
          </w:p>
        </w:tc>
        <w:tc>
          <w:tcPr>
            <w:tcW w:w="3081" w:type="dxa"/>
          </w:tcPr>
          <w:p w14:paraId="52EED7EC" w14:textId="77777777" w:rsidR="007140E5" w:rsidRPr="005444E1" w:rsidRDefault="007140E5" w:rsidP="00B54393">
            <w:pPr>
              <w:rPr>
                <w:sz w:val="20"/>
                <w:szCs w:val="20"/>
              </w:rPr>
            </w:pPr>
            <w:r w:rsidRPr="005444E1">
              <w:rPr>
                <w:sz w:val="20"/>
                <w:szCs w:val="20"/>
              </w:rPr>
              <w:t>100,200,300… dst</w:t>
            </w:r>
          </w:p>
        </w:tc>
      </w:tr>
      <w:tr w:rsidR="007140E5" w:rsidRPr="005444E1" w14:paraId="26751B0F" w14:textId="77777777" w:rsidTr="00B54393">
        <w:tc>
          <w:tcPr>
            <w:tcW w:w="1668" w:type="dxa"/>
          </w:tcPr>
          <w:p w14:paraId="7F1E228E" w14:textId="77777777" w:rsidR="007140E5" w:rsidRPr="005444E1" w:rsidRDefault="007140E5" w:rsidP="00B54393">
            <w:pPr>
              <w:rPr>
                <w:sz w:val="20"/>
                <w:szCs w:val="20"/>
              </w:rPr>
            </w:pPr>
            <w:r w:rsidRPr="005444E1">
              <w:rPr>
                <w:sz w:val="20"/>
                <w:szCs w:val="20"/>
              </w:rPr>
              <w:t>value</w:t>
            </w:r>
          </w:p>
        </w:tc>
        <w:tc>
          <w:tcPr>
            <w:tcW w:w="4493" w:type="dxa"/>
          </w:tcPr>
          <w:p w14:paraId="422090DB" w14:textId="77777777" w:rsidR="007140E5" w:rsidRPr="005444E1" w:rsidRDefault="007140E5" w:rsidP="00B54393">
            <w:pPr>
              <w:rPr>
                <w:sz w:val="20"/>
                <w:szCs w:val="20"/>
              </w:rPr>
            </w:pPr>
            <w:r w:rsidRPr="005444E1">
              <w:rPr>
                <w:sz w:val="20"/>
                <w:szCs w:val="20"/>
              </w:rPr>
              <w:t>Untuk mengatur nilai pertama pada Gauge</w:t>
            </w:r>
          </w:p>
        </w:tc>
        <w:tc>
          <w:tcPr>
            <w:tcW w:w="3081" w:type="dxa"/>
          </w:tcPr>
          <w:p w14:paraId="7661F15B" w14:textId="77777777" w:rsidR="007140E5" w:rsidRPr="005444E1" w:rsidRDefault="007140E5" w:rsidP="00B54393">
            <w:pPr>
              <w:rPr>
                <w:sz w:val="20"/>
                <w:szCs w:val="20"/>
              </w:rPr>
            </w:pPr>
            <w:r w:rsidRPr="005444E1">
              <w:rPr>
                <w:sz w:val="20"/>
                <w:szCs w:val="20"/>
              </w:rPr>
              <w:t>100,200,300… dst</w:t>
            </w:r>
          </w:p>
        </w:tc>
      </w:tr>
      <w:tr w:rsidR="007140E5" w:rsidRPr="005444E1" w14:paraId="4A8354CA" w14:textId="77777777" w:rsidTr="00B54393">
        <w:tc>
          <w:tcPr>
            <w:tcW w:w="1668" w:type="dxa"/>
          </w:tcPr>
          <w:p w14:paraId="759BD09C" w14:textId="77777777" w:rsidR="007140E5" w:rsidRPr="005444E1" w:rsidRDefault="007140E5" w:rsidP="00B54393">
            <w:pPr>
              <w:rPr>
                <w:sz w:val="20"/>
                <w:szCs w:val="20"/>
              </w:rPr>
            </w:pPr>
            <w:r w:rsidRPr="005444E1">
              <w:rPr>
                <w:sz w:val="20"/>
                <w:szCs w:val="20"/>
              </w:rPr>
              <w:t>minimumValue</w:t>
            </w:r>
          </w:p>
        </w:tc>
        <w:tc>
          <w:tcPr>
            <w:tcW w:w="4493" w:type="dxa"/>
          </w:tcPr>
          <w:p w14:paraId="759ED96B" w14:textId="77777777" w:rsidR="007140E5" w:rsidRPr="005444E1" w:rsidRDefault="007140E5" w:rsidP="00B54393">
            <w:pPr>
              <w:rPr>
                <w:sz w:val="20"/>
                <w:szCs w:val="20"/>
              </w:rPr>
            </w:pPr>
            <w:r w:rsidRPr="005444E1">
              <w:rPr>
                <w:sz w:val="20"/>
                <w:szCs w:val="20"/>
              </w:rPr>
              <w:t>Untuk mengatur nilai paling kecil pada Gauge</w:t>
            </w:r>
          </w:p>
        </w:tc>
        <w:tc>
          <w:tcPr>
            <w:tcW w:w="3081" w:type="dxa"/>
          </w:tcPr>
          <w:p w14:paraId="6A07DBAC" w14:textId="77777777" w:rsidR="007140E5" w:rsidRPr="005444E1" w:rsidRDefault="007140E5" w:rsidP="00B54393">
            <w:pPr>
              <w:rPr>
                <w:sz w:val="20"/>
                <w:szCs w:val="20"/>
              </w:rPr>
            </w:pPr>
            <w:r w:rsidRPr="005444E1">
              <w:rPr>
                <w:sz w:val="20"/>
                <w:szCs w:val="20"/>
              </w:rPr>
              <w:t>100,200,300… dst</w:t>
            </w:r>
          </w:p>
        </w:tc>
      </w:tr>
      <w:tr w:rsidR="007140E5" w:rsidRPr="005444E1" w14:paraId="0B7CFAF6" w14:textId="77777777" w:rsidTr="00B54393">
        <w:tc>
          <w:tcPr>
            <w:tcW w:w="1668" w:type="dxa"/>
          </w:tcPr>
          <w:p w14:paraId="2B58942A" w14:textId="77777777" w:rsidR="007140E5" w:rsidRPr="005444E1" w:rsidRDefault="007140E5" w:rsidP="00B54393">
            <w:pPr>
              <w:rPr>
                <w:sz w:val="20"/>
                <w:szCs w:val="20"/>
              </w:rPr>
            </w:pPr>
            <w:r w:rsidRPr="005444E1">
              <w:rPr>
                <w:sz w:val="20"/>
                <w:szCs w:val="20"/>
              </w:rPr>
              <w:t>maximumValue</w:t>
            </w:r>
          </w:p>
        </w:tc>
        <w:tc>
          <w:tcPr>
            <w:tcW w:w="4493" w:type="dxa"/>
          </w:tcPr>
          <w:p w14:paraId="0038CD61" w14:textId="77777777" w:rsidR="007140E5" w:rsidRPr="005444E1" w:rsidRDefault="007140E5" w:rsidP="00B54393">
            <w:pPr>
              <w:rPr>
                <w:sz w:val="20"/>
                <w:szCs w:val="20"/>
              </w:rPr>
            </w:pPr>
            <w:r w:rsidRPr="005444E1">
              <w:rPr>
                <w:sz w:val="20"/>
                <w:szCs w:val="20"/>
              </w:rPr>
              <w:t>Untuk mengatur nilai paling besar pada Gauge</w:t>
            </w:r>
          </w:p>
        </w:tc>
        <w:tc>
          <w:tcPr>
            <w:tcW w:w="3081" w:type="dxa"/>
          </w:tcPr>
          <w:p w14:paraId="1E2BA59B" w14:textId="77777777" w:rsidR="007140E5" w:rsidRPr="005444E1" w:rsidRDefault="007140E5" w:rsidP="00B54393">
            <w:pPr>
              <w:rPr>
                <w:sz w:val="20"/>
                <w:szCs w:val="20"/>
              </w:rPr>
            </w:pPr>
            <w:r w:rsidRPr="005444E1">
              <w:rPr>
                <w:sz w:val="20"/>
                <w:szCs w:val="20"/>
              </w:rPr>
              <w:t>100,200,300… dst</w:t>
            </w:r>
          </w:p>
        </w:tc>
      </w:tr>
      <w:tr w:rsidR="007140E5" w:rsidRPr="005444E1" w14:paraId="78039CC1" w14:textId="77777777" w:rsidTr="00B54393">
        <w:tc>
          <w:tcPr>
            <w:tcW w:w="1668" w:type="dxa"/>
          </w:tcPr>
          <w:p w14:paraId="54B47473" w14:textId="77777777" w:rsidR="007140E5" w:rsidRPr="005444E1" w:rsidRDefault="007140E5" w:rsidP="00B54393">
            <w:pPr>
              <w:rPr>
                <w:sz w:val="20"/>
                <w:szCs w:val="20"/>
              </w:rPr>
            </w:pPr>
            <w:r w:rsidRPr="005444E1">
              <w:rPr>
                <w:sz w:val="20"/>
                <w:szCs w:val="20"/>
              </w:rPr>
              <w:t>Style</w:t>
            </w:r>
          </w:p>
        </w:tc>
        <w:tc>
          <w:tcPr>
            <w:tcW w:w="4493" w:type="dxa"/>
          </w:tcPr>
          <w:p w14:paraId="29E44BC0" w14:textId="77777777" w:rsidR="007140E5" w:rsidRPr="005444E1" w:rsidRDefault="007140E5" w:rsidP="00B54393">
            <w:pPr>
              <w:rPr>
                <w:sz w:val="20"/>
                <w:szCs w:val="20"/>
              </w:rPr>
            </w:pPr>
            <w:r w:rsidRPr="005444E1">
              <w:rPr>
                <w:sz w:val="20"/>
                <w:szCs w:val="20"/>
              </w:rPr>
              <w:t>Untuk mengatur step pada Gauge</w:t>
            </w:r>
          </w:p>
        </w:tc>
        <w:tc>
          <w:tcPr>
            <w:tcW w:w="3081" w:type="dxa"/>
          </w:tcPr>
          <w:p w14:paraId="363AD4C6" w14:textId="77777777" w:rsidR="007140E5" w:rsidRPr="005444E1" w:rsidRDefault="007140E5" w:rsidP="00B54393">
            <w:pPr>
              <w:rPr>
                <w:sz w:val="20"/>
                <w:szCs w:val="20"/>
              </w:rPr>
            </w:pPr>
            <w:r w:rsidRPr="005444E1">
              <w:rPr>
                <w:sz w:val="20"/>
                <w:szCs w:val="20"/>
              </w:rPr>
              <w:t>CircularGaugeStyle {</w:t>
            </w:r>
            <w:r w:rsidRPr="005444E1">
              <w:rPr>
                <w:sz w:val="20"/>
                <w:szCs w:val="20"/>
              </w:rPr>
              <w:tab/>
            </w:r>
            <w:r w:rsidRPr="005444E1">
              <w:rPr>
                <w:sz w:val="20"/>
                <w:szCs w:val="20"/>
              </w:rPr>
              <w:tab/>
              <w:t xml:space="preserve">        labelStepSize: 10</w:t>
            </w:r>
          </w:p>
          <w:p w14:paraId="0A018979" w14:textId="77777777" w:rsidR="007140E5" w:rsidRPr="005444E1" w:rsidRDefault="007140E5" w:rsidP="00B54393">
            <w:pPr>
              <w:rPr>
                <w:sz w:val="20"/>
                <w:szCs w:val="20"/>
              </w:rPr>
            </w:pPr>
            <w:r w:rsidRPr="005444E1">
              <w:rPr>
                <w:sz w:val="20"/>
                <w:szCs w:val="20"/>
              </w:rPr>
              <w:t>}</w:t>
            </w:r>
          </w:p>
        </w:tc>
      </w:tr>
    </w:tbl>
    <w:p w14:paraId="10CC1164" w14:textId="77777777" w:rsidR="007140E5" w:rsidRDefault="007140E5" w:rsidP="00485FDE"/>
    <w:p w14:paraId="436C8AAB" w14:textId="77777777" w:rsidR="00485FDE" w:rsidRDefault="00485FDE" w:rsidP="00485FDE"/>
    <w:p w14:paraId="37AECD5B" w14:textId="77777777" w:rsidR="00485FDE" w:rsidRDefault="00485FDE" w:rsidP="00485FDE"/>
    <w:p w14:paraId="1B8EE190" w14:textId="77777777" w:rsidR="00485FDE" w:rsidRDefault="00485FDE" w:rsidP="00485FDE"/>
    <w:p w14:paraId="1000B6AE" w14:textId="77777777" w:rsidR="00485FDE" w:rsidRDefault="00485FDE" w:rsidP="00485FDE"/>
    <w:p w14:paraId="1D5405AB" w14:textId="77777777" w:rsidR="00485FDE" w:rsidRDefault="00485FDE" w:rsidP="00485FDE"/>
    <w:p w14:paraId="74A8951E" w14:textId="77777777" w:rsidR="00485FDE" w:rsidRDefault="00485FDE" w:rsidP="00485FDE"/>
    <w:p w14:paraId="426779FC" w14:textId="77777777" w:rsidR="00485FDE" w:rsidRDefault="00485FDE" w:rsidP="00485FDE"/>
    <w:p w14:paraId="51BC4375" w14:textId="211FB3D3" w:rsidR="00485FDE" w:rsidRDefault="00485FDE" w:rsidP="00485FDE">
      <w:pPr>
        <w:pStyle w:val="Heading1"/>
        <w:jc w:val="left"/>
      </w:pPr>
    </w:p>
    <w:p w14:paraId="58425AB3" w14:textId="049E75F3" w:rsidR="0071681E" w:rsidRDefault="0071681E" w:rsidP="0071681E"/>
    <w:p w14:paraId="4E1F947D" w14:textId="77777777" w:rsidR="0071681E" w:rsidRPr="0071681E" w:rsidRDefault="0071681E" w:rsidP="0071681E"/>
    <w:p w14:paraId="4CF3640D" w14:textId="0B2C570E" w:rsidR="00DC57E3" w:rsidRDefault="00DC57E3" w:rsidP="00E32F48">
      <w:pPr>
        <w:pStyle w:val="Heading1"/>
      </w:pPr>
      <w:bookmarkStart w:id="22" w:name="_Toc124528126"/>
      <w:r>
        <w:t>Jobsheet 0 : Base Code</w:t>
      </w:r>
      <w:bookmarkEnd w:id="22"/>
    </w:p>
    <w:p w14:paraId="1911FA23" w14:textId="77777777" w:rsidR="00FB230D" w:rsidRDefault="00FB230D" w:rsidP="00FB230D"/>
    <w:p w14:paraId="79626907" w14:textId="64596C29" w:rsidR="00DC57E3" w:rsidRDefault="00FB230D" w:rsidP="00FB230D">
      <w:r>
        <w:t xml:space="preserve">Target : Membuat Program minimal untuk menjalankan python, qml, dan modbus  </w:t>
      </w:r>
    </w:p>
    <w:p w14:paraId="0E69C015" w14:textId="1DF8E471" w:rsidR="00DC57E3" w:rsidRDefault="00DC57E3" w:rsidP="00DC57E3">
      <w:pPr>
        <w:pStyle w:val="Heading2"/>
      </w:pPr>
      <w:bookmarkStart w:id="23" w:name="_Toc124528127"/>
      <w:r>
        <w:t>Program Python</w:t>
      </w:r>
      <w:bookmarkEnd w:id="23"/>
    </w:p>
    <w:p w14:paraId="706095D8" w14:textId="56A4C818" w:rsidR="00DC57E3" w:rsidRDefault="00DC57E3" w:rsidP="00DC57E3"/>
    <w:p w14:paraId="049C80EE" w14:textId="77777777" w:rsidR="001905B5" w:rsidRDefault="001905B5" w:rsidP="0063072C">
      <w:pPr>
        <w:shd w:val="clear" w:color="auto" w:fill="1F3864" w:themeFill="accent1" w:themeFillShade="80"/>
      </w:pPr>
      <w:r>
        <w:t>######  PROGRAM MEMANGGIL WINDOWS PYQT5 ##########################</w:t>
      </w:r>
    </w:p>
    <w:p w14:paraId="030AE7D5" w14:textId="77777777" w:rsidR="001905B5" w:rsidRDefault="001905B5" w:rsidP="0063072C">
      <w:pPr>
        <w:shd w:val="clear" w:color="auto" w:fill="1F3864" w:themeFill="accent1" w:themeFillShade="80"/>
      </w:pPr>
    </w:p>
    <w:p w14:paraId="546C80CA" w14:textId="77777777" w:rsidR="001905B5" w:rsidRDefault="001905B5" w:rsidP="0063072C">
      <w:pPr>
        <w:shd w:val="clear" w:color="auto" w:fill="1F3864" w:themeFill="accent1" w:themeFillShade="80"/>
      </w:pPr>
      <w:r>
        <w:t>####### memanggil library PyQt5 untuk Graphical User Interface ###</w:t>
      </w:r>
    </w:p>
    <w:p w14:paraId="619597E1" w14:textId="77777777" w:rsidR="001905B5" w:rsidRDefault="001905B5" w:rsidP="0063072C">
      <w:pPr>
        <w:shd w:val="clear" w:color="auto" w:fill="1F3864" w:themeFill="accent1" w:themeFillShade="80"/>
      </w:pPr>
      <w:r>
        <w:t>#----------------------------------------------------------------#</w:t>
      </w:r>
    </w:p>
    <w:p w14:paraId="42F0830E" w14:textId="77777777" w:rsidR="001905B5" w:rsidRDefault="001905B5" w:rsidP="0063072C">
      <w:pPr>
        <w:shd w:val="clear" w:color="auto" w:fill="1F3864" w:themeFill="accent1" w:themeFillShade="80"/>
      </w:pPr>
      <w:r>
        <w:t xml:space="preserve">from PyQt5.QtCore import * </w:t>
      </w:r>
    </w:p>
    <w:p w14:paraId="1FE094A4" w14:textId="77777777" w:rsidR="001905B5" w:rsidRDefault="001905B5" w:rsidP="0063072C">
      <w:pPr>
        <w:shd w:val="clear" w:color="auto" w:fill="1F3864" w:themeFill="accent1" w:themeFillShade="80"/>
      </w:pPr>
      <w:r>
        <w:t xml:space="preserve">from PyQt5.QtGui import * </w:t>
      </w:r>
    </w:p>
    <w:p w14:paraId="05B32848" w14:textId="77777777" w:rsidR="001905B5" w:rsidRDefault="001905B5" w:rsidP="0063072C">
      <w:pPr>
        <w:shd w:val="clear" w:color="auto" w:fill="1F3864" w:themeFill="accent1" w:themeFillShade="80"/>
      </w:pPr>
      <w:r>
        <w:t xml:space="preserve">from PyQt5.QtQml import * </w:t>
      </w:r>
    </w:p>
    <w:p w14:paraId="451CF752" w14:textId="77777777" w:rsidR="001905B5" w:rsidRDefault="001905B5" w:rsidP="0063072C">
      <w:pPr>
        <w:shd w:val="clear" w:color="auto" w:fill="1F3864" w:themeFill="accent1" w:themeFillShade="80"/>
      </w:pPr>
      <w:r>
        <w:t>from PyQt5.QtWidgets import *</w:t>
      </w:r>
    </w:p>
    <w:p w14:paraId="0348E23B" w14:textId="77777777" w:rsidR="001905B5" w:rsidRDefault="001905B5" w:rsidP="0063072C">
      <w:pPr>
        <w:shd w:val="clear" w:color="auto" w:fill="1F3864" w:themeFill="accent1" w:themeFillShade="80"/>
      </w:pPr>
      <w:r>
        <w:t xml:space="preserve">from PyQt5.QtQuick import *  </w:t>
      </w:r>
    </w:p>
    <w:p w14:paraId="1E1B91F4" w14:textId="77777777" w:rsidR="001905B5" w:rsidRDefault="001905B5" w:rsidP="0063072C">
      <w:pPr>
        <w:shd w:val="clear" w:color="auto" w:fill="1F3864" w:themeFill="accent1" w:themeFillShade="80"/>
      </w:pPr>
      <w:r>
        <w:t>import sys</w:t>
      </w:r>
    </w:p>
    <w:p w14:paraId="22BB110A" w14:textId="77777777" w:rsidR="001905B5" w:rsidRDefault="001905B5" w:rsidP="0063072C">
      <w:pPr>
        <w:shd w:val="clear" w:color="auto" w:fill="1F3864" w:themeFill="accent1" w:themeFillShade="80"/>
      </w:pPr>
      <w:r>
        <w:t>import threading</w:t>
      </w:r>
    </w:p>
    <w:p w14:paraId="7D897D7A" w14:textId="77777777" w:rsidR="001905B5" w:rsidRDefault="001905B5" w:rsidP="0063072C">
      <w:pPr>
        <w:shd w:val="clear" w:color="auto" w:fill="1F3864" w:themeFill="accent1" w:themeFillShade="80"/>
      </w:pPr>
      <w:r>
        <w:t>#----------------------------------------------------------------#</w:t>
      </w:r>
    </w:p>
    <w:p w14:paraId="1E9FB126" w14:textId="77777777" w:rsidR="001905B5" w:rsidRDefault="001905B5" w:rsidP="0063072C">
      <w:pPr>
        <w:shd w:val="clear" w:color="auto" w:fill="1F3864" w:themeFill="accent1" w:themeFillShade="80"/>
      </w:pPr>
    </w:p>
    <w:p w14:paraId="6F5BD425" w14:textId="77777777" w:rsidR="001905B5" w:rsidRDefault="001905B5" w:rsidP="0063072C">
      <w:pPr>
        <w:shd w:val="clear" w:color="auto" w:fill="1F3864" w:themeFill="accent1" w:themeFillShade="80"/>
      </w:pPr>
      <w:r>
        <w:t>#########memanggil Library modbus################################</w:t>
      </w:r>
    </w:p>
    <w:p w14:paraId="30E68B60" w14:textId="77777777" w:rsidR="001905B5" w:rsidRDefault="001905B5" w:rsidP="0063072C">
      <w:pPr>
        <w:shd w:val="clear" w:color="auto" w:fill="1F3864" w:themeFill="accent1" w:themeFillShade="80"/>
      </w:pPr>
      <w:r>
        <w:t>import pymodbus</w:t>
      </w:r>
    </w:p>
    <w:p w14:paraId="177DA623" w14:textId="77777777" w:rsidR="001905B5" w:rsidRDefault="001905B5" w:rsidP="0063072C">
      <w:pPr>
        <w:shd w:val="clear" w:color="auto" w:fill="1F3864" w:themeFill="accent1" w:themeFillShade="80"/>
      </w:pPr>
      <w:r>
        <w:t>from pymodbus.pdu import ModbusRequest</w:t>
      </w:r>
    </w:p>
    <w:p w14:paraId="4A5B5266" w14:textId="77777777" w:rsidR="001905B5" w:rsidRDefault="001905B5" w:rsidP="0063072C">
      <w:pPr>
        <w:shd w:val="clear" w:color="auto" w:fill="1F3864" w:themeFill="accent1" w:themeFillShade="80"/>
      </w:pPr>
      <w:r>
        <w:t>from pymodbus.client.sync import ModbusSerialClient as ModbusClient</w:t>
      </w:r>
    </w:p>
    <w:p w14:paraId="2C74EA0C" w14:textId="77777777" w:rsidR="001905B5" w:rsidRDefault="001905B5" w:rsidP="0063072C">
      <w:pPr>
        <w:shd w:val="clear" w:color="auto" w:fill="1F3864" w:themeFill="accent1" w:themeFillShade="80"/>
      </w:pPr>
      <w:r>
        <w:t>from pymodbus.register_read_message import ReadInputRegistersResponse</w:t>
      </w:r>
    </w:p>
    <w:p w14:paraId="1C43A3C8" w14:textId="77777777" w:rsidR="001905B5" w:rsidRDefault="001905B5" w:rsidP="0063072C">
      <w:pPr>
        <w:shd w:val="clear" w:color="auto" w:fill="1F3864" w:themeFill="accent1" w:themeFillShade="80"/>
      </w:pPr>
      <w:r>
        <w:t>from pymodbus.transaction import ModbusRtuFramer</w:t>
      </w:r>
    </w:p>
    <w:p w14:paraId="69EEE5D4" w14:textId="77777777" w:rsidR="001905B5" w:rsidRDefault="001905B5" w:rsidP="0063072C">
      <w:pPr>
        <w:shd w:val="clear" w:color="auto" w:fill="1F3864" w:themeFill="accent1" w:themeFillShade="80"/>
      </w:pPr>
      <w:r>
        <w:t>import serial</w:t>
      </w:r>
    </w:p>
    <w:p w14:paraId="0CF3DC5F" w14:textId="77777777" w:rsidR="001905B5" w:rsidRDefault="001905B5" w:rsidP="0063072C">
      <w:pPr>
        <w:shd w:val="clear" w:color="auto" w:fill="1F3864" w:themeFill="accent1" w:themeFillShade="80"/>
      </w:pPr>
      <w:r>
        <w:t>import time</w:t>
      </w:r>
    </w:p>
    <w:p w14:paraId="0259E0A3" w14:textId="77777777" w:rsidR="001905B5" w:rsidRDefault="001905B5" w:rsidP="0063072C">
      <w:pPr>
        <w:shd w:val="clear" w:color="auto" w:fill="1F3864" w:themeFill="accent1" w:themeFillShade="80"/>
      </w:pPr>
      <w:r>
        <w:lastRenderedPageBreak/>
        <w:t>#---------------DEKLARASI VARIABEL----------------------------#</w:t>
      </w:r>
    </w:p>
    <w:p w14:paraId="4D0B8290" w14:textId="77777777" w:rsidR="001905B5" w:rsidRDefault="001905B5" w:rsidP="0063072C">
      <w:pPr>
        <w:shd w:val="clear" w:color="auto" w:fill="1F3864" w:themeFill="accent1" w:themeFillShade="80"/>
      </w:pPr>
    </w:p>
    <w:p w14:paraId="4D9CB4BE" w14:textId="77777777" w:rsidR="001905B5" w:rsidRDefault="001905B5" w:rsidP="0063072C">
      <w:pPr>
        <w:shd w:val="clear" w:color="auto" w:fill="1F3864" w:themeFill="accent1" w:themeFillShade="80"/>
      </w:pPr>
    </w:p>
    <w:p w14:paraId="0FCEB31F" w14:textId="77777777" w:rsidR="001905B5" w:rsidRDefault="001905B5" w:rsidP="0063072C">
      <w:pPr>
        <w:shd w:val="clear" w:color="auto" w:fill="1F3864" w:themeFill="accent1" w:themeFillShade="80"/>
      </w:pPr>
    </w:p>
    <w:p w14:paraId="07BA546D" w14:textId="77777777" w:rsidR="001905B5" w:rsidRDefault="001905B5" w:rsidP="0063072C">
      <w:pPr>
        <w:shd w:val="clear" w:color="auto" w:fill="1F3864" w:themeFill="accent1" w:themeFillShade="80"/>
      </w:pPr>
      <w:r>
        <w:t>#---------------SCAN AVAILABLE MODBUS PORT -------------------#</w:t>
      </w:r>
    </w:p>
    <w:p w14:paraId="12459ADD" w14:textId="77777777" w:rsidR="001905B5" w:rsidRDefault="001905B5" w:rsidP="0063072C">
      <w:pPr>
        <w:shd w:val="clear" w:color="auto" w:fill="1F3864" w:themeFill="accent1" w:themeFillShade="80"/>
      </w:pPr>
    </w:p>
    <w:p w14:paraId="1352CBC8" w14:textId="77777777" w:rsidR="001905B5" w:rsidRDefault="001905B5" w:rsidP="0063072C">
      <w:pPr>
        <w:shd w:val="clear" w:color="auto" w:fill="1F3864" w:themeFill="accent1" w:themeFillShade="80"/>
      </w:pPr>
      <w:r>
        <w:t>def serial_ports():</w:t>
      </w:r>
    </w:p>
    <w:p w14:paraId="6A6073AC" w14:textId="77777777" w:rsidR="001905B5" w:rsidRDefault="001905B5" w:rsidP="0063072C">
      <w:pPr>
        <w:shd w:val="clear" w:color="auto" w:fill="1F3864" w:themeFill="accent1" w:themeFillShade="80"/>
      </w:pPr>
      <w:r>
        <w:t xml:space="preserve">    </w:t>
      </w:r>
    </w:p>
    <w:p w14:paraId="11427A49" w14:textId="77777777" w:rsidR="001905B5" w:rsidRDefault="001905B5" w:rsidP="0063072C">
      <w:pPr>
        <w:shd w:val="clear" w:color="auto" w:fill="1F3864" w:themeFill="accent1" w:themeFillShade="80"/>
      </w:pPr>
      <w:r>
        <w:t xml:space="preserve">    if sys.platform.startswith('win'):</w:t>
      </w:r>
    </w:p>
    <w:p w14:paraId="3E59EC1B" w14:textId="77777777" w:rsidR="001905B5" w:rsidRDefault="001905B5" w:rsidP="0063072C">
      <w:pPr>
        <w:shd w:val="clear" w:color="auto" w:fill="1F3864" w:themeFill="accent1" w:themeFillShade="80"/>
      </w:pPr>
      <w:r>
        <w:t xml:space="preserve">        ports = ['COM%s' % (i + 1) for i in range(256)]</w:t>
      </w:r>
    </w:p>
    <w:p w14:paraId="1AC39A62" w14:textId="77777777" w:rsidR="001905B5" w:rsidRDefault="001905B5" w:rsidP="0063072C">
      <w:pPr>
        <w:shd w:val="clear" w:color="auto" w:fill="1F3864" w:themeFill="accent1" w:themeFillShade="80"/>
      </w:pPr>
      <w:r>
        <w:t xml:space="preserve">    elif sys.platform.startswith('linux') or sys.platform.startswith('cygwin'):</w:t>
      </w:r>
    </w:p>
    <w:p w14:paraId="5D065B85" w14:textId="77777777" w:rsidR="001905B5" w:rsidRDefault="001905B5" w:rsidP="0063072C">
      <w:pPr>
        <w:shd w:val="clear" w:color="auto" w:fill="1F3864" w:themeFill="accent1" w:themeFillShade="80"/>
      </w:pPr>
      <w:r>
        <w:t xml:space="preserve">        # this excludes your current terminal "/dev/tty"</w:t>
      </w:r>
    </w:p>
    <w:p w14:paraId="57F1E6D0" w14:textId="77777777" w:rsidR="001905B5" w:rsidRDefault="001905B5" w:rsidP="0063072C">
      <w:pPr>
        <w:shd w:val="clear" w:color="auto" w:fill="1F3864" w:themeFill="accent1" w:themeFillShade="80"/>
      </w:pPr>
      <w:r>
        <w:t xml:space="preserve">        ports = glob.glob('/dev/tty[A-Za-z]*')</w:t>
      </w:r>
    </w:p>
    <w:p w14:paraId="7630B02C" w14:textId="77777777" w:rsidR="001905B5" w:rsidRDefault="001905B5" w:rsidP="0063072C">
      <w:pPr>
        <w:shd w:val="clear" w:color="auto" w:fill="1F3864" w:themeFill="accent1" w:themeFillShade="80"/>
      </w:pPr>
      <w:r>
        <w:t xml:space="preserve">    elif sys.platform.startswith('darwin'):</w:t>
      </w:r>
    </w:p>
    <w:p w14:paraId="44E3766E" w14:textId="77777777" w:rsidR="001905B5" w:rsidRDefault="001905B5" w:rsidP="0063072C">
      <w:pPr>
        <w:shd w:val="clear" w:color="auto" w:fill="1F3864" w:themeFill="accent1" w:themeFillShade="80"/>
      </w:pPr>
      <w:r>
        <w:t xml:space="preserve">        ports = glob.glob('/dev/tty.*')</w:t>
      </w:r>
    </w:p>
    <w:p w14:paraId="654329E8" w14:textId="77777777" w:rsidR="001905B5" w:rsidRDefault="001905B5" w:rsidP="0063072C">
      <w:pPr>
        <w:shd w:val="clear" w:color="auto" w:fill="1F3864" w:themeFill="accent1" w:themeFillShade="80"/>
      </w:pPr>
      <w:r>
        <w:t xml:space="preserve">    else:</w:t>
      </w:r>
    </w:p>
    <w:p w14:paraId="5CABA237" w14:textId="77777777" w:rsidR="001905B5" w:rsidRDefault="001905B5" w:rsidP="0063072C">
      <w:pPr>
        <w:shd w:val="clear" w:color="auto" w:fill="1F3864" w:themeFill="accent1" w:themeFillShade="80"/>
      </w:pPr>
      <w:r>
        <w:t xml:space="preserve">        raise EnvironmentError('Unsupported platform')</w:t>
      </w:r>
    </w:p>
    <w:p w14:paraId="3F7AF844" w14:textId="77777777" w:rsidR="001905B5" w:rsidRDefault="001905B5" w:rsidP="0063072C">
      <w:pPr>
        <w:shd w:val="clear" w:color="auto" w:fill="1F3864" w:themeFill="accent1" w:themeFillShade="80"/>
      </w:pPr>
    </w:p>
    <w:p w14:paraId="6B930BD6" w14:textId="77777777" w:rsidR="001905B5" w:rsidRDefault="001905B5" w:rsidP="0063072C">
      <w:pPr>
        <w:shd w:val="clear" w:color="auto" w:fill="1F3864" w:themeFill="accent1" w:themeFillShade="80"/>
      </w:pPr>
      <w:r>
        <w:t xml:space="preserve">    result = []</w:t>
      </w:r>
    </w:p>
    <w:p w14:paraId="033A075C" w14:textId="77777777" w:rsidR="001905B5" w:rsidRDefault="001905B5" w:rsidP="0063072C">
      <w:pPr>
        <w:shd w:val="clear" w:color="auto" w:fill="1F3864" w:themeFill="accent1" w:themeFillShade="80"/>
      </w:pPr>
      <w:r>
        <w:t xml:space="preserve">    for port in ports:</w:t>
      </w:r>
    </w:p>
    <w:p w14:paraId="6438F636" w14:textId="77777777" w:rsidR="001905B5" w:rsidRDefault="001905B5" w:rsidP="0063072C">
      <w:pPr>
        <w:shd w:val="clear" w:color="auto" w:fill="1F3864" w:themeFill="accent1" w:themeFillShade="80"/>
      </w:pPr>
      <w:r>
        <w:t xml:space="preserve">        try:</w:t>
      </w:r>
    </w:p>
    <w:p w14:paraId="784A72BF" w14:textId="77777777" w:rsidR="001905B5" w:rsidRDefault="001905B5" w:rsidP="0063072C">
      <w:pPr>
        <w:shd w:val="clear" w:color="auto" w:fill="1F3864" w:themeFill="accent1" w:themeFillShade="80"/>
      </w:pPr>
      <w:r>
        <w:t xml:space="preserve">            s = serial.Serial(port)</w:t>
      </w:r>
    </w:p>
    <w:p w14:paraId="5B210744" w14:textId="77777777" w:rsidR="001905B5" w:rsidRDefault="001905B5" w:rsidP="0063072C">
      <w:pPr>
        <w:shd w:val="clear" w:color="auto" w:fill="1F3864" w:themeFill="accent1" w:themeFillShade="80"/>
      </w:pPr>
      <w:r>
        <w:t xml:space="preserve">            s.close()</w:t>
      </w:r>
    </w:p>
    <w:p w14:paraId="1D209B8A" w14:textId="77777777" w:rsidR="001905B5" w:rsidRDefault="001905B5" w:rsidP="0063072C">
      <w:pPr>
        <w:shd w:val="clear" w:color="auto" w:fill="1F3864" w:themeFill="accent1" w:themeFillShade="80"/>
      </w:pPr>
      <w:r>
        <w:t xml:space="preserve">            result.append(port)</w:t>
      </w:r>
    </w:p>
    <w:p w14:paraId="06FBBCD3" w14:textId="77777777" w:rsidR="001905B5" w:rsidRDefault="001905B5" w:rsidP="0063072C">
      <w:pPr>
        <w:shd w:val="clear" w:color="auto" w:fill="1F3864" w:themeFill="accent1" w:themeFillShade="80"/>
      </w:pPr>
      <w:r>
        <w:t xml:space="preserve">        except (OSError, serial.SerialException):</w:t>
      </w:r>
    </w:p>
    <w:p w14:paraId="0287AD45" w14:textId="77777777" w:rsidR="001905B5" w:rsidRDefault="001905B5" w:rsidP="0063072C">
      <w:pPr>
        <w:shd w:val="clear" w:color="auto" w:fill="1F3864" w:themeFill="accent1" w:themeFillShade="80"/>
      </w:pPr>
      <w:r>
        <w:t xml:space="preserve">            pass</w:t>
      </w:r>
    </w:p>
    <w:p w14:paraId="2A0ECF8A" w14:textId="77777777" w:rsidR="001905B5" w:rsidRDefault="001905B5" w:rsidP="0063072C">
      <w:pPr>
        <w:shd w:val="clear" w:color="auto" w:fill="1F3864" w:themeFill="accent1" w:themeFillShade="80"/>
      </w:pPr>
      <w:r>
        <w:t xml:space="preserve">    return result</w:t>
      </w:r>
    </w:p>
    <w:p w14:paraId="153C9FB4" w14:textId="77777777" w:rsidR="001905B5" w:rsidRDefault="001905B5" w:rsidP="0063072C">
      <w:pPr>
        <w:shd w:val="clear" w:color="auto" w:fill="1F3864" w:themeFill="accent1" w:themeFillShade="80"/>
      </w:pPr>
      <w:r>
        <w:lastRenderedPageBreak/>
        <w:t>print(str(serial_ports()))</w:t>
      </w:r>
    </w:p>
    <w:p w14:paraId="51C77A35" w14:textId="77777777" w:rsidR="001905B5" w:rsidRDefault="001905B5" w:rsidP="0063072C">
      <w:pPr>
        <w:shd w:val="clear" w:color="auto" w:fill="1F3864" w:themeFill="accent1" w:themeFillShade="80"/>
      </w:pPr>
    </w:p>
    <w:p w14:paraId="6CA81779" w14:textId="77777777" w:rsidR="001905B5" w:rsidRDefault="001905B5" w:rsidP="0063072C">
      <w:pPr>
        <w:shd w:val="clear" w:color="auto" w:fill="1F3864" w:themeFill="accent1" w:themeFillShade="80"/>
      </w:pPr>
      <w:r>
        <w:t>port = input("modbus port : ")</w:t>
      </w:r>
    </w:p>
    <w:p w14:paraId="07995D18" w14:textId="77777777" w:rsidR="001905B5" w:rsidRDefault="001905B5" w:rsidP="0063072C">
      <w:pPr>
        <w:shd w:val="clear" w:color="auto" w:fill="1F3864" w:themeFill="accent1" w:themeFillShade="80"/>
      </w:pPr>
    </w:p>
    <w:p w14:paraId="219516FF" w14:textId="77777777" w:rsidR="001905B5" w:rsidRDefault="001905B5" w:rsidP="0063072C">
      <w:pPr>
        <w:shd w:val="clear" w:color="auto" w:fill="1F3864" w:themeFill="accent1" w:themeFillShade="80"/>
      </w:pPr>
      <w:r>
        <w:t>baudrate = input("modbus baudrate : ")</w:t>
      </w:r>
    </w:p>
    <w:p w14:paraId="6F9FEDBB" w14:textId="77777777" w:rsidR="001905B5" w:rsidRDefault="001905B5" w:rsidP="0063072C">
      <w:pPr>
        <w:shd w:val="clear" w:color="auto" w:fill="1F3864" w:themeFill="accent1" w:themeFillShade="80"/>
      </w:pPr>
    </w:p>
    <w:p w14:paraId="65700881" w14:textId="77777777" w:rsidR="001905B5" w:rsidRDefault="001905B5" w:rsidP="0063072C">
      <w:pPr>
        <w:shd w:val="clear" w:color="auto" w:fill="1F3864" w:themeFill="accent1" w:themeFillShade="80"/>
      </w:pPr>
      <w:r>
        <w:t>slave_id = input("slave id : ")</w:t>
      </w:r>
    </w:p>
    <w:p w14:paraId="16033A85" w14:textId="77777777" w:rsidR="001905B5" w:rsidRDefault="001905B5" w:rsidP="0063072C">
      <w:pPr>
        <w:shd w:val="clear" w:color="auto" w:fill="1F3864" w:themeFill="accent1" w:themeFillShade="80"/>
      </w:pPr>
    </w:p>
    <w:p w14:paraId="14E8CB3F" w14:textId="77777777" w:rsidR="001905B5" w:rsidRDefault="001905B5" w:rsidP="0063072C">
      <w:pPr>
        <w:shd w:val="clear" w:color="auto" w:fill="1F3864" w:themeFill="accent1" w:themeFillShade="80"/>
      </w:pPr>
      <w:r>
        <w:t>client = ModbusClient(method='rtu', port=port, baudrate=int(baudrate), parity='N', timeout=4,strict=False)</w:t>
      </w:r>
    </w:p>
    <w:p w14:paraId="41C9FBF0" w14:textId="77777777" w:rsidR="001905B5" w:rsidRDefault="001905B5" w:rsidP="0063072C">
      <w:pPr>
        <w:shd w:val="clear" w:color="auto" w:fill="1F3864" w:themeFill="accent1" w:themeFillShade="80"/>
      </w:pPr>
      <w:r>
        <w:t>connection = client.connect()</w:t>
      </w:r>
    </w:p>
    <w:p w14:paraId="7CD30E09" w14:textId="77777777" w:rsidR="001905B5" w:rsidRDefault="001905B5" w:rsidP="0063072C">
      <w:pPr>
        <w:shd w:val="clear" w:color="auto" w:fill="1F3864" w:themeFill="accent1" w:themeFillShade="80"/>
      </w:pPr>
    </w:p>
    <w:p w14:paraId="47CE6608" w14:textId="77777777" w:rsidR="001905B5" w:rsidRDefault="001905B5" w:rsidP="0063072C">
      <w:pPr>
        <w:shd w:val="clear" w:color="auto" w:fill="1F3864" w:themeFill="accent1" w:themeFillShade="80"/>
      </w:pPr>
    </w:p>
    <w:p w14:paraId="542D16FF" w14:textId="77777777" w:rsidR="001905B5" w:rsidRDefault="001905B5" w:rsidP="0063072C">
      <w:pPr>
        <w:shd w:val="clear" w:color="auto" w:fill="1F3864" w:themeFill="accent1" w:themeFillShade="80"/>
      </w:pPr>
    </w:p>
    <w:p w14:paraId="60D82986" w14:textId="77777777" w:rsidR="001905B5" w:rsidRDefault="001905B5" w:rsidP="0063072C">
      <w:pPr>
        <w:shd w:val="clear" w:color="auto" w:fill="1F3864" w:themeFill="accent1" w:themeFillShade="80"/>
      </w:pPr>
      <w:r>
        <w:t>########## mengisi class table dengan instruksi pyqt5#############</w:t>
      </w:r>
    </w:p>
    <w:p w14:paraId="5FBDE14E" w14:textId="77777777" w:rsidR="001905B5" w:rsidRDefault="001905B5" w:rsidP="0063072C">
      <w:pPr>
        <w:shd w:val="clear" w:color="auto" w:fill="1F3864" w:themeFill="accent1" w:themeFillShade="80"/>
      </w:pPr>
      <w:r>
        <w:t>#----------------------------------------------------------------#</w:t>
      </w:r>
    </w:p>
    <w:p w14:paraId="12794F32" w14:textId="77777777" w:rsidR="001905B5" w:rsidRDefault="001905B5" w:rsidP="0063072C">
      <w:pPr>
        <w:shd w:val="clear" w:color="auto" w:fill="1F3864" w:themeFill="accent1" w:themeFillShade="80"/>
      </w:pPr>
      <w:r>
        <w:t xml:space="preserve">class table(QObject):    </w:t>
      </w:r>
    </w:p>
    <w:p w14:paraId="52DFED2E" w14:textId="77777777" w:rsidR="001905B5" w:rsidRDefault="001905B5" w:rsidP="0063072C">
      <w:pPr>
        <w:shd w:val="clear" w:color="auto" w:fill="1F3864" w:themeFill="accent1" w:themeFillShade="80"/>
      </w:pPr>
      <w:r>
        <w:t xml:space="preserve">    def __init__(self, parent = None):</w:t>
      </w:r>
    </w:p>
    <w:p w14:paraId="739AEA81" w14:textId="77777777" w:rsidR="001905B5" w:rsidRDefault="001905B5" w:rsidP="0063072C">
      <w:pPr>
        <w:shd w:val="clear" w:color="auto" w:fill="1F3864" w:themeFill="accent1" w:themeFillShade="80"/>
      </w:pPr>
      <w:r>
        <w:t xml:space="preserve">        super().__init__(parent)</w:t>
      </w:r>
    </w:p>
    <w:p w14:paraId="19234D2E" w14:textId="77777777" w:rsidR="001905B5" w:rsidRDefault="001905B5" w:rsidP="0063072C">
      <w:pPr>
        <w:shd w:val="clear" w:color="auto" w:fill="1F3864" w:themeFill="accent1" w:themeFillShade="80"/>
      </w:pPr>
      <w:r>
        <w:t xml:space="preserve">        self.app = QApplication(sys.argv)</w:t>
      </w:r>
    </w:p>
    <w:p w14:paraId="7A5489FE" w14:textId="77777777" w:rsidR="001905B5" w:rsidRDefault="001905B5" w:rsidP="0063072C">
      <w:pPr>
        <w:shd w:val="clear" w:color="auto" w:fill="1F3864" w:themeFill="accent1" w:themeFillShade="80"/>
      </w:pPr>
      <w:r>
        <w:t xml:space="preserve">        self.engine = QQmlApplicationEngine(self)</w:t>
      </w:r>
    </w:p>
    <w:p w14:paraId="183EBC87" w14:textId="77777777" w:rsidR="001905B5" w:rsidRDefault="001905B5" w:rsidP="0063072C">
      <w:pPr>
        <w:shd w:val="clear" w:color="auto" w:fill="1F3864" w:themeFill="accent1" w:themeFillShade="80"/>
      </w:pPr>
      <w:r>
        <w:t xml:space="preserve">        self.engine.rootContext().setContextProperty("backend", self)    </w:t>
      </w:r>
    </w:p>
    <w:p w14:paraId="39D34635" w14:textId="77777777" w:rsidR="001905B5" w:rsidRDefault="001905B5" w:rsidP="0063072C">
      <w:pPr>
        <w:shd w:val="clear" w:color="auto" w:fill="1F3864" w:themeFill="accent1" w:themeFillShade="80"/>
      </w:pPr>
      <w:r>
        <w:t xml:space="preserve">        self.engine.load(QUrl("main.qml"))</w:t>
      </w:r>
    </w:p>
    <w:p w14:paraId="79393DCF" w14:textId="77777777" w:rsidR="001905B5" w:rsidRDefault="001905B5" w:rsidP="0063072C">
      <w:pPr>
        <w:shd w:val="clear" w:color="auto" w:fill="1F3864" w:themeFill="accent1" w:themeFillShade="80"/>
      </w:pPr>
      <w:r>
        <w:t xml:space="preserve">        sys.exit(self.app.exec_())</w:t>
      </w:r>
    </w:p>
    <w:p w14:paraId="2405373F" w14:textId="77777777" w:rsidR="001905B5" w:rsidRDefault="001905B5" w:rsidP="0063072C">
      <w:pPr>
        <w:shd w:val="clear" w:color="auto" w:fill="1F3864" w:themeFill="accent1" w:themeFillShade="80"/>
      </w:pPr>
      <w:r>
        <w:t>#----------------------------------------------------------------#</w:t>
      </w:r>
    </w:p>
    <w:p w14:paraId="772527E7" w14:textId="77777777" w:rsidR="001905B5" w:rsidRDefault="001905B5" w:rsidP="0063072C">
      <w:pPr>
        <w:shd w:val="clear" w:color="auto" w:fill="1F3864" w:themeFill="accent1" w:themeFillShade="80"/>
      </w:pPr>
    </w:p>
    <w:p w14:paraId="6778B5B6" w14:textId="77777777" w:rsidR="001905B5" w:rsidRDefault="001905B5" w:rsidP="0063072C">
      <w:pPr>
        <w:shd w:val="clear" w:color="auto" w:fill="1F3864" w:themeFill="accent1" w:themeFillShade="80"/>
      </w:pPr>
    </w:p>
    <w:p w14:paraId="1CDFFD6E" w14:textId="77777777" w:rsidR="001905B5" w:rsidRDefault="001905B5" w:rsidP="0063072C">
      <w:pPr>
        <w:shd w:val="clear" w:color="auto" w:fill="1F3864" w:themeFill="accent1" w:themeFillShade="80"/>
      </w:pPr>
    </w:p>
    <w:p w14:paraId="580A3788" w14:textId="77777777" w:rsidR="001905B5" w:rsidRDefault="001905B5" w:rsidP="0063072C">
      <w:pPr>
        <w:shd w:val="clear" w:color="auto" w:fill="1F3864" w:themeFill="accent1" w:themeFillShade="80"/>
      </w:pPr>
      <w:r>
        <w:t>def modbus_data_process(num):</w:t>
      </w:r>
    </w:p>
    <w:p w14:paraId="1B013CB1" w14:textId="77777777" w:rsidR="001905B5" w:rsidRDefault="001905B5" w:rsidP="0063072C">
      <w:pPr>
        <w:shd w:val="clear" w:color="auto" w:fill="1F3864" w:themeFill="accent1" w:themeFillShade="80"/>
      </w:pPr>
      <w:r>
        <w:t xml:space="preserve">    while True:</w:t>
      </w:r>
    </w:p>
    <w:p w14:paraId="19821570" w14:textId="77777777" w:rsidR="001905B5" w:rsidRDefault="001905B5" w:rsidP="0063072C">
      <w:pPr>
        <w:shd w:val="clear" w:color="auto" w:fill="1F3864" w:themeFill="accent1" w:themeFillShade="80"/>
      </w:pPr>
      <w:r>
        <w:t xml:space="preserve">        pass</w:t>
      </w:r>
    </w:p>
    <w:p w14:paraId="2E7D39F0" w14:textId="77777777" w:rsidR="001905B5" w:rsidRDefault="001905B5" w:rsidP="0063072C">
      <w:pPr>
        <w:shd w:val="clear" w:color="auto" w:fill="1F3864" w:themeFill="accent1" w:themeFillShade="80"/>
      </w:pPr>
    </w:p>
    <w:p w14:paraId="15247445" w14:textId="77777777" w:rsidR="001905B5" w:rsidRDefault="001905B5" w:rsidP="0063072C">
      <w:pPr>
        <w:shd w:val="clear" w:color="auto" w:fill="1F3864" w:themeFill="accent1" w:themeFillShade="80"/>
      </w:pPr>
    </w:p>
    <w:p w14:paraId="328D4ADE" w14:textId="77777777" w:rsidR="001905B5" w:rsidRDefault="001905B5" w:rsidP="0063072C">
      <w:pPr>
        <w:shd w:val="clear" w:color="auto" w:fill="1F3864" w:themeFill="accent1" w:themeFillShade="80"/>
      </w:pPr>
    </w:p>
    <w:p w14:paraId="717DEB48" w14:textId="77777777" w:rsidR="001905B5" w:rsidRDefault="001905B5" w:rsidP="0063072C">
      <w:pPr>
        <w:shd w:val="clear" w:color="auto" w:fill="1F3864" w:themeFill="accent1" w:themeFillShade="80"/>
      </w:pPr>
      <w:r>
        <w:t>########## memanggil class table di mainloop ######################</w:t>
      </w:r>
    </w:p>
    <w:p w14:paraId="06B811AF" w14:textId="77777777" w:rsidR="001905B5" w:rsidRDefault="001905B5" w:rsidP="0063072C">
      <w:pPr>
        <w:shd w:val="clear" w:color="auto" w:fill="1F3864" w:themeFill="accent1" w:themeFillShade="80"/>
      </w:pPr>
      <w:r>
        <w:t xml:space="preserve">#----------------------------------------------------------------#    </w:t>
      </w:r>
    </w:p>
    <w:p w14:paraId="5E8B2909" w14:textId="77777777" w:rsidR="001905B5" w:rsidRDefault="001905B5" w:rsidP="0063072C">
      <w:pPr>
        <w:shd w:val="clear" w:color="auto" w:fill="1F3864" w:themeFill="accent1" w:themeFillShade="80"/>
      </w:pPr>
      <w:r>
        <w:t>if __name__ == "__main__":</w:t>
      </w:r>
    </w:p>
    <w:p w14:paraId="1BB21C88" w14:textId="77777777" w:rsidR="001905B5" w:rsidRDefault="001905B5" w:rsidP="0063072C">
      <w:pPr>
        <w:shd w:val="clear" w:color="auto" w:fill="1F3864" w:themeFill="accent1" w:themeFillShade="80"/>
      </w:pPr>
      <w:r>
        <w:t xml:space="preserve">    </w:t>
      </w:r>
    </w:p>
    <w:p w14:paraId="1AFD5437" w14:textId="77777777" w:rsidR="001905B5" w:rsidRDefault="001905B5" w:rsidP="0063072C">
      <w:pPr>
        <w:shd w:val="clear" w:color="auto" w:fill="1F3864" w:themeFill="accent1" w:themeFillShade="80"/>
      </w:pPr>
      <w:r>
        <w:t xml:space="preserve">    t1 = threading.Thread(target=modbus_data_process, args=(10,))</w:t>
      </w:r>
    </w:p>
    <w:p w14:paraId="03948E69" w14:textId="77777777" w:rsidR="001905B5" w:rsidRDefault="001905B5" w:rsidP="0063072C">
      <w:pPr>
        <w:shd w:val="clear" w:color="auto" w:fill="1F3864" w:themeFill="accent1" w:themeFillShade="80"/>
      </w:pPr>
      <w:r>
        <w:t xml:space="preserve">    t1.start()</w:t>
      </w:r>
    </w:p>
    <w:p w14:paraId="7528101B" w14:textId="77777777" w:rsidR="001905B5" w:rsidRDefault="001905B5" w:rsidP="0063072C">
      <w:pPr>
        <w:shd w:val="clear" w:color="auto" w:fill="1F3864" w:themeFill="accent1" w:themeFillShade="80"/>
      </w:pPr>
      <w:r>
        <w:t xml:space="preserve">    </w:t>
      </w:r>
    </w:p>
    <w:p w14:paraId="1CFEE455" w14:textId="77777777" w:rsidR="001905B5" w:rsidRDefault="001905B5" w:rsidP="0063072C">
      <w:pPr>
        <w:shd w:val="clear" w:color="auto" w:fill="1F3864" w:themeFill="accent1" w:themeFillShade="80"/>
      </w:pPr>
      <w:r>
        <w:t xml:space="preserve">    main = table()</w:t>
      </w:r>
    </w:p>
    <w:p w14:paraId="798A428E" w14:textId="77777777" w:rsidR="001905B5" w:rsidRDefault="001905B5" w:rsidP="0063072C">
      <w:pPr>
        <w:shd w:val="clear" w:color="auto" w:fill="1F3864" w:themeFill="accent1" w:themeFillShade="80"/>
      </w:pPr>
      <w:r>
        <w:t xml:space="preserve">    </w:t>
      </w:r>
    </w:p>
    <w:p w14:paraId="48282BD6" w14:textId="77777777" w:rsidR="001905B5" w:rsidRDefault="001905B5" w:rsidP="0063072C">
      <w:pPr>
        <w:shd w:val="clear" w:color="auto" w:fill="1F3864" w:themeFill="accent1" w:themeFillShade="80"/>
      </w:pPr>
      <w:r>
        <w:t xml:space="preserve">    </w:t>
      </w:r>
    </w:p>
    <w:p w14:paraId="0A9D24E7" w14:textId="48267A19" w:rsidR="001905B5" w:rsidRDefault="001905B5" w:rsidP="0063072C">
      <w:pPr>
        <w:shd w:val="clear" w:color="auto" w:fill="1F3864" w:themeFill="accent1" w:themeFillShade="80"/>
      </w:pPr>
      <w:r>
        <w:t>#----------------------------------------------------------------#</w:t>
      </w:r>
    </w:p>
    <w:p w14:paraId="35700F10" w14:textId="73A0A07A" w:rsidR="001905B5" w:rsidRDefault="001905B5" w:rsidP="00DC57E3"/>
    <w:p w14:paraId="74396586" w14:textId="77777777" w:rsidR="001905B5" w:rsidRDefault="001905B5" w:rsidP="00DC57E3"/>
    <w:p w14:paraId="69C52E2A" w14:textId="3FE3D150" w:rsidR="00DC57E3" w:rsidRDefault="00DC57E3" w:rsidP="00DC57E3">
      <w:pPr>
        <w:pStyle w:val="Heading2"/>
      </w:pPr>
      <w:bookmarkStart w:id="24" w:name="_Toc124528128"/>
      <w:r>
        <w:t>Program QML</w:t>
      </w:r>
      <w:bookmarkEnd w:id="24"/>
    </w:p>
    <w:p w14:paraId="21E1C0D5" w14:textId="6CAF6BE4" w:rsidR="00DC57E3" w:rsidRDefault="00DC57E3" w:rsidP="00DC57E3"/>
    <w:p w14:paraId="2E0F9044" w14:textId="77777777" w:rsidR="001905B5" w:rsidRDefault="001905B5" w:rsidP="0063072C">
      <w:pPr>
        <w:shd w:val="clear" w:color="auto" w:fill="70AD47" w:themeFill="accent6"/>
      </w:pPr>
      <w:r>
        <w:t>import QtQuick 2.12</w:t>
      </w:r>
    </w:p>
    <w:p w14:paraId="261E39A7" w14:textId="77777777" w:rsidR="001905B5" w:rsidRDefault="001905B5" w:rsidP="0063072C">
      <w:pPr>
        <w:shd w:val="clear" w:color="auto" w:fill="70AD47" w:themeFill="accent6"/>
      </w:pPr>
      <w:r>
        <w:t>import QtQuick.Window 2.13</w:t>
      </w:r>
    </w:p>
    <w:p w14:paraId="709670F0" w14:textId="77777777" w:rsidR="001905B5" w:rsidRDefault="001905B5" w:rsidP="0063072C">
      <w:pPr>
        <w:shd w:val="clear" w:color="auto" w:fill="70AD47" w:themeFill="accent6"/>
      </w:pPr>
      <w:r>
        <w:t>import QtQuick.Controls 2.0</w:t>
      </w:r>
    </w:p>
    <w:p w14:paraId="5677AD02" w14:textId="77777777" w:rsidR="001905B5" w:rsidRDefault="001905B5" w:rsidP="0063072C">
      <w:pPr>
        <w:shd w:val="clear" w:color="auto" w:fill="70AD47" w:themeFill="accent6"/>
      </w:pPr>
      <w:r>
        <w:t>import QtQuick.Controls.Styles 1.4</w:t>
      </w:r>
    </w:p>
    <w:p w14:paraId="48350F73" w14:textId="77777777" w:rsidR="001905B5" w:rsidRDefault="001905B5" w:rsidP="0063072C">
      <w:pPr>
        <w:shd w:val="clear" w:color="auto" w:fill="70AD47" w:themeFill="accent6"/>
      </w:pPr>
      <w:r>
        <w:t>import QtQuick.Extras 1.4</w:t>
      </w:r>
    </w:p>
    <w:p w14:paraId="369E93EE" w14:textId="77777777" w:rsidR="001905B5" w:rsidRDefault="001905B5" w:rsidP="0063072C">
      <w:pPr>
        <w:shd w:val="clear" w:color="auto" w:fill="70AD47" w:themeFill="accent6"/>
      </w:pPr>
      <w:r>
        <w:lastRenderedPageBreak/>
        <w:t>import QtQuick.Extras.Private 1.0</w:t>
      </w:r>
    </w:p>
    <w:p w14:paraId="7C9DF38A" w14:textId="77777777" w:rsidR="001905B5" w:rsidRDefault="001905B5" w:rsidP="0063072C">
      <w:pPr>
        <w:shd w:val="clear" w:color="auto" w:fill="70AD47" w:themeFill="accent6"/>
      </w:pPr>
    </w:p>
    <w:p w14:paraId="5294EC6B" w14:textId="77777777" w:rsidR="001905B5" w:rsidRDefault="001905B5" w:rsidP="0063072C">
      <w:pPr>
        <w:shd w:val="clear" w:color="auto" w:fill="70AD47" w:themeFill="accent6"/>
      </w:pPr>
    </w:p>
    <w:p w14:paraId="363EA54E" w14:textId="77777777" w:rsidR="001905B5" w:rsidRDefault="001905B5" w:rsidP="0063072C">
      <w:pPr>
        <w:shd w:val="clear" w:color="auto" w:fill="70AD47" w:themeFill="accent6"/>
      </w:pPr>
      <w:r>
        <w:t>Window {</w:t>
      </w:r>
    </w:p>
    <w:p w14:paraId="1C587269" w14:textId="77777777" w:rsidR="001905B5" w:rsidRDefault="001905B5" w:rsidP="0063072C">
      <w:pPr>
        <w:shd w:val="clear" w:color="auto" w:fill="70AD47" w:themeFill="accent6"/>
      </w:pPr>
      <w:r>
        <w:tab/>
        <w:t>id : root</w:t>
      </w:r>
    </w:p>
    <w:p w14:paraId="0829EE28" w14:textId="77777777" w:rsidR="001905B5" w:rsidRDefault="001905B5" w:rsidP="0063072C">
      <w:pPr>
        <w:shd w:val="clear" w:color="auto" w:fill="70AD47" w:themeFill="accent6"/>
      </w:pPr>
      <w:r>
        <w:tab/>
        <w:t>width: 400</w:t>
      </w:r>
    </w:p>
    <w:p w14:paraId="4BA216FF" w14:textId="77777777" w:rsidR="001905B5" w:rsidRDefault="001905B5" w:rsidP="0063072C">
      <w:pPr>
        <w:shd w:val="clear" w:color="auto" w:fill="70AD47" w:themeFill="accent6"/>
      </w:pPr>
      <w:r>
        <w:tab/>
        <w:t>//maximumWidth : 1280</w:t>
      </w:r>
    </w:p>
    <w:p w14:paraId="245923C2" w14:textId="77777777" w:rsidR="001905B5" w:rsidRDefault="001905B5" w:rsidP="0063072C">
      <w:pPr>
        <w:shd w:val="clear" w:color="auto" w:fill="70AD47" w:themeFill="accent6"/>
      </w:pPr>
      <w:r>
        <w:tab/>
        <w:t>//minimumWidth : width</w:t>
      </w:r>
    </w:p>
    <w:p w14:paraId="0ABD8B44" w14:textId="5DC6464A" w:rsidR="001905B5" w:rsidRDefault="001905B5" w:rsidP="0063072C">
      <w:pPr>
        <w:shd w:val="clear" w:color="auto" w:fill="70AD47" w:themeFill="accent6"/>
      </w:pPr>
      <w:r>
        <w:t xml:space="preserve">    </w:t>
      </w:r>
      <w:r w:rsidR="00EC7E35">
        <w:tab/>
      </w:r>
      <w:r>
        <w:t>height: 400</w:t>
      </w:r>
    </w:p>
    <w:p w14:paraId="2494759D" w14:textId="77777777" w:rsidR="001905B5" w:rsidRDefault="001905B5" w:rsidP="0063072C">
      <w:pPr>
        <w:shd w:val="clear" w:color="auto" w:fill="70AD47" w:themeFill="accent6"/>
      </w:pPr>
      <w:r>
        <w:tab/>
        <w:t>//maximumHeight : 800</w:t>
      </w:r>
    </w:p>
    <w:p w14:paraId="6E70CD91" w14:textId="77777777" w:rsidR="001905B5" w:rsidRDefault="001905B5" w:rsidP="0063072C">
      <w:pPr>
        <w:shd w:val="clear" w:color="auto" w:fill="70AD47" w:themeFill="accent6"/>
      </w:pPr>
      <w:r>
        <w:tab/>
        <w:t>//minimumHeight : height</w:t>
      </w:r>
    </w:p>
    <w:p w14:paraId="788B2317" w14:textId="77777777" w:rsidR="001905B5" w:rsidRDefault="001905B5" w:rsidP="0063072C">
      <w:pPr>
        <w:shd w:val="clear" w:color="auto" w:fill="70AD47" w:themeFill="accent6"/>
      </w:pPr>
      <w:r>
        <w:tab/>
        <w:t>title:"membuat MINI SCADA HMI"</w:t>
      </w:r>
    </w:p>
    <w:p w14:paraId="0CCE2D75" w14:textId="77777777" w:rsidR="001905B5" w:rsidRDefault="001905B5" w:rsidP="0063072C">
      <w:pPr>
        <w:shd w:val="clear" w:color="auto" w:fill="70AD47" w:themeFill="accent6"/>
      </w:pPr>
      <w:r>
        <w:tab/>
        <w:t>color : "#FF96C5"</w:t>
      </w:r>
    </w:p>
    <w:p w14:paraId="5CB29DF8" w14:textId="1A8379D9" w:rsidR="001905B5" w:rsidRDefault="001905B5" w:rsidP="0063072C">
      <w:pPr>
        <w:shd w:val="clear" w:color="auto" w:fill="70AD47" w:themeFill="accent6"/>
      </w:pPr>
      <w:r>
        <w:t xml:space="preserve">    </w:t>
      </w:r>
      <w:r w:rsidR="00EC7E35">
        <w:tab/>
      </w:r>
      <w:r>
        <w:t>visible: true</w:t>
      </w:r>
    </w:p>
    <w:p w14:paraId="4B632356" w14:textId="40E64210" w:rsidR="001905B5" w:rsidRDefault="001905B5" w:rsidP="0063072C">
      <w:pPr>
        <w:shd w:val="clear" w:color="auto" w:fill="70AD47" w:themeFill="accent6"/>
      </w:pPr>
      <w:r>
        <w:t xml:space="preserve">    </w:t>
      </w:r>
      <w:r w:rsidR="00EC7E35">
        <w:tab/>
      </w:r>
      <w:r>
        <w:t>//flags: Qt.WindowMaximized //Qt.Dialog</w:t>
      </w:r>
    </w:p>
    <w:p w14:paraId="354F77D4" w14:textId="77777777" w:rsidR="001905B5" w:rsidRDefault="001905B5" w:rsidP="0063072C">
      <w:pPr>
        <w:shd w:val="clear" w:color="auto" w:fill="70AD47" w:themeFill="accent6"/>
      </w:pPr>
      <w:r>
        <w:tab/>
      </w:r>
    </w:p>
    <w:p w14:paraId="44B4D4D6" w14:textId="77777777" w:rsidR="001905B5" w:rsidRDefault="001905B5" w:rsidP="0063072C">
      <w:pPr>
        <w:shd w:val="clear" w:color="auto" w:fill="70AD47" w:themeFill="accent6"/>
      </w:pPr>
      <w:r>
        <w:tab/>
      </w:r>
    </w:p>
    <w:p w14:paraId="6855E0E5" w14:textId="77777777" w:rsidR="001905B5" w:rsidRDefault="001905B5" w:rsidP="0063072C">
      <w:pPr>
        <w:shd w:val="clear" w:color="auto" w:fill="70AD47" w:themeFill="accent6"/>
      </w:pPr>
      <w:r>
        <w:tab/>
      </w:r>
    </w:p>
    <w:p w14:paraId="5AAB4476" w14:textId="5886EA9D" w:rsidR="00DC57E3" w:rsidRDefault="001905B5" w:rsidP="0063072C">
      <w:pPr>
        <w:shd w:val="clear" w:color="auto" w:fill="70AD47" w:themeFill="accent6"/>
      </w:pPr>
      <w:r>
        <w:t>}</w:t>
      </w:r>
    </w:p>
    <w:p w14:paraId="6523069D" w14:textId="77777777" w:rsidR="00EC7E35" w:rsidRDefault="00EC7E35" w:rsidP="00DC57E3">
      <w:pPr>
        <w:pStyle w:val="Heading1"/>
      </w:pPr>
    </w:p>
    <w:p w14:paraId="1DE31E68" w14:textId="77777777" w:rsidR="00EC7E35" w:rsidRDefault="00EC7E35" w:rsidP="00DC57E3">
      <w:pPr>
        <w:pStyle w:val="Heading1"/>
      </w:pPr>
    </w:p>
    <w:p w14:paraId="329C8FBF" w14:textId="77777777" w:rsidR="00EC7E35" w:rsidRDefault="00EC7E35" w:rsidP="00DC57E3">
      <w:pPr>
        <w:pStyle w:val="Heading1"/>
      </w:pPr>
    </w:p>
    <w:p w14:paraId="2303911C" w14:textId="77777777" w:rsidR="00EC7E35" w:rsidRDefault="00EC7E35" w:rsidP="00DC57E3">
      <w:pPr>
        <w:pStyle w:val="Heading1"/>
      </w:pPr>
    </w:p>
    <w:p w14:paraId="42852BF1" w14:textId="77777777" w:rsidR="00EC7E35" w:rsidRDefault="00EC7E35" w:rsidP="00DC57E3">
      <w:pPr>
        <w:pStyle w:val="Heading1"/>
      </w:pPr>
    </w:p>
    <w:p w14:paraId="4EF6C493" w14:textId="6BE01B15" w:rsidR="00EC7E35" w:rsidRDefault="00EC7E35" w:rsidP="00EC7E35"/>
    <w:p w14:paraId="0F7BF31C" w14:textId="77777777" w:rsidR="00EC7E35" w:rsidRPr="00EC7E35" w:rsidRDefault="00EC7E35" w:rsidP="00EC7E35"/>
    <w:p w14:paraId="6709E46C" w14:textId="1EE15073" w:rsidR="00DC57E3" w:rsidRDefault="00DC57E3" w:rsidP="00DC57E3">
      <w:pPr>
        <w:pStyle w:val="Heading1"/>
      </w:pPr>
      <w:bookmarkStart w:id="25" w:name="_Toc124528129"/>
      <w:r>
        <w:t>Jobsheet 1 : Digital Output</w:t>
      </w:r>
      <w:bookmarkEnd w:id="25"/>
    </w:p>
    <w:p w14:paraId="44D80685" w14:textId="77777777" w:rsidR="00FE166E" w:rsidRPr="00FE166E" w:rsidRDefault="00FE166E" w:rsidP="00FE166E"/>
    <w:p w14:paraId="3515ECC4" w14:textId="16D47348" w:rsidR="00DC57E3" w:rsidRDefault="00FE166E" w:rsidP="00DC57E3">
      <w:r>
        <w:t>Target : Membuat Program minimal untuk men</w:t>
      </w:r>
      <w:r>
        <w:t>gendalikan lampu dari</w:t>
      </w:r>
      <w:r>
        <w:t xml:space="preserve"> python, qml, dan modbus  </w:t>
      </w:r>
    </w:p>
    <w:p w14:paraId="2CACD6EF" w14:textId="5000E5BB" w:rsidR="00DC57E3" w:rsidRDefault="00DC57E3" w:rsidP="00DC57E3">
      <w:pPr>
        <w:pStyle w:val="Heading2"/>
      </w:pPr>
      <w:bookmarkStart w:id="26" w:name="_Toc124528130"/>
      <w:r>
        <w:t>Single Output</w:t>
      </w:r>
      <w:bookmarkEnd w:id="26"/>
    </w:p>
    <w:p w14:paraId="463E2C89" w14:textId="77777777" w:rsidR="000401A4" w:rsidRDefault="000401A4" w:rsidP="00DC57E3">
      <w:pPr>
        <w:pStyle w:val="Heading3"/>
      </w:pPr>
    </w:p>
    <w:p w14:paraId="3AEA9AFF" w14:textId="65A3569A" w:rsidR="00DC57E3" w:rsidRDefault="00DC57E3" w:rsidP="00DC57E3">
      <w:pPr>
        <w:pStyle w:val="Heading3"/>
      </w:pPr>
      <w:bookmarkStart w:id="27" w:name="_Toc124528131"/>
      <w:r>
        <w:t>Program Ladder</w:t>
      </w:r>
      <w:bookmarkEnd w:id="27"/>
    </w:p>
    <w:p w14:paraId="6A2C9338" w14:textId="4510A672" w:rsidR="000659FE" w:rsidRPr="000659FE" w:rsidRDefault="000659FE" w:rsidP="000659FE">
      <w:r w:rsidRPr="000659FE">
        <w:rPr>
          <w:noProof/>
        </w:rPr>
        <w:drawing>
          <wp:inline distT="0" distB="0" distL="0" distR="0" wp14:anchorId="2ACE4532" wp14:editId="362C2244">
            <wp:extent cx="4943475" cy="1199426"/>
            <wp:effectExtent l="0" t="0" r="0" b="1270"/>
            <wp:docPr id="5" name="Picture 4">
              <a:extLst xmlns:a="http://schemas.openxmlformats.org/drawingml/2006/main">
                <a:ext uri="{FF2B5EF4-FFF2-40B4-BE49-F238E27FC236}">
                  <a16:creationId xmlns:a16="http://schemas.microsoft.com/office/drawing/2014/main" id="{126BB04F-F6F1-4E79-9A4A-B2B7D80BB4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26BB04F-F6F1-4E79-9A4A-B2B7D80BB4DC}"/>
                        </a:ext>
                      </a:extLst>
                    </pic:cNvPr>
                    <pic:cNvPicPr>
                      <a:picLocks noChangeAspect="1"/>
                    </pic:cNvPicPr>
                  </pic:nvPicPr>
                  <pic:blipFill>
                    <a:blip r:embed="rId21"/>
                    <a:stretch>
                      <a:fillRect/>
                    </a:stretch>
                  </pic:blipFill>
                  <pic:spPr>
                    <a:xfrm>
                      <a:off x="0" y="0"/>
                      <a:ext cx="4964203" cy="1204455"/>
                    </a:xfrm>
                    <a:prstGeom prst="rect">
                      <a:avLst/>
                    </a:prstGeom>
                  </pic:spPr>
                </pic:pic>
              </a:graphicData>
            </a:graphic>
          </wp:inline>
        </w:drawing>
      </w:r>
    </w:p>
    <w:p w14:paraId="621334DB" w14:textId="7091DCDC" w:rsidR="00DC57E3" w:rsidRDefault="00DC57E3" w:rsidP="00DC57E3">
      <w:pPr>
        <w:pStyle w:val="Heading3"/>
      </w:pPr>
      <w:bookmarkStart w:id="28" w:name="_Toc124528132"/>
      <w:r>
        <w:t>Program Python</w:t>
      </w:r>
      <w:bookmarkEnd w:id="28"/>
    </w:p>
    <w:p w14:paraId="10EA767C" w14:textId="77777777" w:rsidR="001905B5" w:rsidRDefault="001905B5" w:rsidP="0063072C">
      <w:pPr>
        <w:shd w:val="clear" w:color="auto" w:fill="1F3864" w:themeFill="accent1" w:themeFillShade="80"/>
      </w:pPr>
      <w:r>
        <w:t>######  PROGRAM MEMANGGIL WINDOWS PYQT5 ##########################</w:t>
      </w:r>
    </w:p>
    <w:p w14:paraId="0DD02A92" w14:textId="77777777" w:rsidR="001905B5" w:rsidRDefault="001905B5" w:rsidP="0063072C">
      <w:pPr>
        <w:shd w:val="clear" w:color="auto" w:fill="1F3864" w:themeFill="accent1" w:themeFillShade="80"/>
      </w:pPr>
    </w:p>
    <w:p w14:paraId="05FDED5F" w14:textId="77777777" w:rsidR="001905B5" w:rsidRDefault="001905B5" w:rsidP="0063072C">
      <w:pPr>
        <w:shd w:val="clear" w:color="auto" w:fill="1F3864" w:themeFill="accent1" w:themeFillShade="80"/>
      </w:pPr>
      <w:r>
        <w:t>####### memanggil library PyQt5 untuk Graphical User Interface ##################################</w:t>
      </w:r>
    </w:p>
    <w:p w14:paraId="7988102D" w14:textId="77777777" w:rsidR="001905B5" w:rsidRDefault="001905B5" w:rsidP="0063072C">
      <w:pPr>
        <w:shd w:val="clear" w:color="auto" w:fill="1F3864" w:themeFill="accent1" w:themeFillShade="80"/>
      </w:pPr>
      <w:r>
        <w:t>#----------------------------------------------------------------#</w:t>
      </w:r>
    </w:p>
    <w:p w14:paraId="73E1972A" w14:textId="77777777" w:rsidR="001905B5" w:rsidRDefault="001905B5" w:rsidP="0063072C">
      <w:pPr>
        <w:shd w:val="clear" w:color="auto" w:fill="1F3864" w:themeFill="accent1" w:themeFillShade="80"/>
      </w:pPr>
      <w:r>
        <w:t xml:space="preserve">from PyQt5.QtCore import * </w:t>
      </w:r>
    </w:p>
    <w:p w14:paraId="30711A2C" w14:textId="77777777" w:rsidR="001905B5" w:rsidRDefault="001905B5" w:rsidP="0063072C">
      <w:pPr>
        <w:shd w:val="clear" w:color="auto" w:fill="1F3864" w:themeFill="accent1" w:themeFillShade="80"/>
      </w:pPr>
      <w:r>
        <w:t xml:space="preserve">from PyQt5.QtGui import * </w:t>
      </w:r>
    </w:p>
    <w:p w14:paraId="7E05E3D2" w14:textId="77777777" w:rsidR="001905B5" w:rsidRDefault="001905B5" w:rsidP="0063072C">
      <w:pPr>
        <w:shd w:val="clear" w:color="auto" w:fill="1F3864" w:themeFill="accent1" w:themeFillShade="80"/>
      </w:pPr>
      <w:r>
        <w:t xml:space="preserve">from PyQt5.QtQml import * </w:t>
      </w:r>
    </w:p>
    <w:p w14:paraId="4301E753" w14:textId="77777777" w:rsidR="001905B5" w:rsidRDefault="001905B5" w:rsidP="0063072C">
      <w:pPr>
        <w:shd w:val="clear" w:color="auto" w:fill="1F3864" w:themeFill="accent1" w:themeFillShade="80"/>
      </w:pPr>
      <w:r>
        <w:t>from PyQt5.QtWidgets import *</w:t>
      </w:r>
    </w:p>
    <w:p w14:paraId="3B1434B1" w14:textId="77777777" w:rsidR="001905B5" w:rsidRDefault="001905B5" w:rsidP="0063072C">
      <w:pPr>
        <w:shd w:val="clear" w:color="auto" w:fill="1F3864" w:themeFill="accent1" w:themeFillShade="80"/>
      </w:pPr>
      <w:r>
        <w:t xml:space="preserve">from PyQt5.QtQuick import *  </w:t>
      </w:r>
    </w:p>
    <w:p w14:paraId="11364677" w14:textId="77777777" w:rsidR="001905B5" w:rsidRDefault="001905B5" w:rsidP="0063072C">
      <w:pPr>
        <w:shd w:val="clear" w:color="auto" w:fill="1F3864" w:themeFill="accent1" w:themeFillShade="80"/>
      </w:pPr>
      <w:r>
        <w:t>import sys</w:t>
      </w:r>
    </w:p>
    <w:p w14:paraId="6A3A06BD" w14:textId="77777777" w:rsidR="001905B5" w:rsidRDefault="001905B5" w:rsidP="0063072C">
      <w:pPr>
        <w:shd w:val="clear" w:color="auto" w:fill="1F3864" w:themeFill="accent1" w:themeFillShade="80"/>
      </w:pPr>
      <w:r>
        <w:t>import threading</w:t>
      </w:r>
    </w:p>
    <w:p w14:paraId="4F2173C0" w14:textId="77777777" w:rsidR="001905B5" w:rsidRDefault="001905B5" w:rsidP="0063072C">
      <w:pPr>
        <w:shd w:val="clear" w:color="auto" w:fill="1F3864" w:themeFill="accent1" w:themeFillShade="80"/>
      </w:pPr>
      <w:r>
        <w:t>#----------------------------------------------------------------#</w:t>
      </w:r>
    </w:p>
    <w:p w14:paraId="51626697" w14:textId="77777777" w:rsidR="001905B5" w:rsidRDefault="001905B5" w:rsidP="0063072C">
      <w:pPr>
        <w:shd w:val="clear" w:color="auto" w:fill="1F3864" w:themeFill="accent1" w:themeFillShade="80"/>
      </w:pPr>
      <w:r>
        <w:t>import pymodbus</w:t>
      </w:r>
    </w:p>
    <w:p w14:paraId="47068087" w14:textId="77777777" w:rsidR="001905B5" w:rsidRDefault="001905B5" w:rsidP="0063072C">
      <w:pPr>
        <w:shd w:val="clear" w:color="auto" w:fill="1F3864" w:themeFill="accent1" w:themeFillShade="80"/>
      </w:pPr>
      <w:r>
        <w:t>from pymodbus.pdu import ModbusRequest</w:t>
      </w:r>
    </w:p>
    <w:p w14:paraId="5F7D946E" w14:textId="77777777" w:rsidR="001905B5" w:rsidRDefault="001905B5" w:rsidP="0063072C">
      <w:pPr>
        <w:shd w:val="clear" w:color="auto" w:fill="1F3864" w:themeFill="accent1" w:themeFillShade="80"/>
      </w:pPr>
      <w:r>
        <w:t>from pymodbus.client.sync import ModbusSerialClient as ModbusClient</w:t>
      </w:r>
    </w:p>
    <w:p w14:paraId="6FB4348C" w14:textId="77777777" w:rsidR="001905B5" w:rsidRDefault="001905B5" w:rsidP="0063072C">
      <w:pPr>
        <w:shd w:val="clear" w:color="auto" w:fill="1F3864" w:themeFill="accent1" w:themeFillShade="80"/>
      </w:pPr>
      <w:r>
        <w:lastRenderedPageBreak/>
        <w:t>from pymodbus.register_read_message import ReadInputRegistersResponse</w:t>
      </w:r>
    </w:p>
    <w:p w14:paraId="6F50D0F9" w14:textId="77777777" w:rsidR="001905B5" w:rsidRDefault="001905B5" w:rsidP="0063072C">
      <w:pPr>
        <w:shd w:val="clear" w:color="auto" w:fill="1F3864" w:themeFill="accent1" w:themeFillShade="80"/>
      </w:pPr>
      <w:r>
        <w:t>from pymodbus.transaction import ModbusRtuFramer</w:t>
      </w:r>
    </w:p>
    <w:p w14:paraId="0A6DD2E0" w14:textId="77777777" w:rsidR="001905B5" w:rsidRDefault="001905B5" w:rsidP="0063072C">
      <w:pPr>
        <w:shd w:val="clear" w:color="auto" w:fill="1F3864" w:themeFill="accent1" w:themeFillShade="80"/>
      </w:pPr>
      <w:r>
        <w:t>import serial</w:t>
      </w:r>
    </w:p>
    <w:p w14:paraId="323F9CF0" w14:textId="77777777" w:rsidR="001905B5" w:rsidRDefault="001905B5" w:rsidP="0063072C">
      <w:pPr>
        <w:shd w:val="clear" w:color="auto" w:fill="1F3864" w:themeFill="accent1" w:themeFillShade="80"/>
      </w:pPr>
      <w:r>
        <w:t>import time</w:t>
      </w:r>
    </w:p>
    <w:p w14:paraId="4D747A8E" w14:textId="77777777" w:rsidR="001905B5" w:rsidRDefault="001905B5" w:rsidP="0063072C">
      <w:pPr>
        <w:shd w:val="clear" w:color="auto" w:fill="1F3864" w:themeFill="accent1" w:themeFillShade="80"/>
      </w:pPr>
    </w:p>
    <w:p w14:paraId="088E6B7C" w14:textId="77777777" w:rsidR="001905B5" w:rsidRDefault="001905B5" w:rsidP="0063072C">
      <w:pPr>
        <w:shd w:val="clear" w:color="auto" w:fill="1F3864" w:themeFill="accent1" w:themeFillShade="80"/>
      </w:pPr>
    </w:p>
    <w:p w14:paraId="5ABE3BFA" w14:textId="77777777" w:rsidR="001905B5" w:rsidRDefault="001905B5" w:rsidP="0063072C">
      <w:pPr>
        <w:shd w:val="clear" w:color="auto" w:fill="1F3864" w:themeFill="accent1" w:themeFillShade="80"/>
      </w:pPr>
      <w:r>
        <w:t>#---------------DEKLARASI VARIABEL----------------------------#</w:t>
      </w:r>
    </w:p>
    <w:p w14:paraId="4F0FCE0C" w14:textId="77777777" w:rsidR="001905B5" w:rsidRDefault="001905B5" w:rsidP="0063072C">
      <w:pPr>
        <w:shd w:val="clear" w:color="auto" w:fill="1F3864" w:themeFill="accent1" w:themeFillShade="80"/>
      </w:pPr>
      <w:r>
        <w:t>button1_status = 0</w:t>
      </w:r>
    </w:p>
    <w:p w14:paraId="2C606F3D" w14:textId="77777777" w:rsidR="001905B5" w:rsidRDefault="001905B5" w:rsidP="0063072C">
      <w:pPr>
        <w:shd w:val="clear" w:color="auto" w:fill="1F3864" w:themeFill="accent1" w:themeFillShade="80"/>
      </w:pPr>
    </w:p>
    <w:p w14:paraId="0A983893" w14:textId="77777777" w:rsidR="001905B5" w:rsidRDefault="001905B5" w:rsidP="0063072C">
      <w:pPr>
        <w:shd w:val="clear" w:color="auto" w:fill="1F3864" w:themeFill="accent1" w:themeFillShade="80"/>
      </w:pPr>
    </w:p>
    <w:p w14:paraId="0CBF28D6" w14:textId="77777777" w:rsidR="001905B5" w:rsidRDefault="001905B5" w:rsidP="0063072C">
      <w:pPr>
        <w:shd w:val="clear" w:color="auto" w:fill="1F3864" w:themeFill="accent1" w:themeFillShade="80"/>
      </w:pPr>
    </w:p>
    <w:p w14:paraId="1C8E4D85" w14:textId="77777777" w:rsidR="001905B5" w:rsidRDefault="001905B5" w:rsidP="0063072C">
      <w:pPr>
        <w:shd w:val="clear" w:color="auto" w:fill="1F3864" w:themeFill="accent1" w:themeFillShade="80"/>
      </w:pPr>
    </w:p>
    <w:p w14:paraId="1A40AE80" w14:textId="77777777" w:rsidR="001905B5" w:rsidRDefault="001905B5" w:rsidP="0063072C">
      <w:pPr>
        <w:shd w:val="clear" w:color="auto" w:fill="1F3864" w:themeFill="accent1" w:themeFillShade="80"/>
      </w:pPr>
    </w:p>
    <w:p w14:paraId="3E732D68" w14:textId="77777777" w:rsidR="001905B5" w:rsidRDefault="001905B5" w:rsidP="0063072C">
      <w:pPr>
        <w:shd w:val="clear" w:color="auto" w:fill="1F3864" w:themeFill="accent1" w:themeFillShade="80"/>
      </w:pPr>
    </w:p>
    <w:p w14:paraId="63A1BE81" w14:textId="77777777" w:rsidR="001905B5" w:rsidRDefault="001905B5" w:rsidP="0063072C">
      <w:pPr>
        <w:shd w:val="clear" w:color="auto" w:fill="1F3864" w:themeFill="accent1" w:themeFillShade="80"/>
      </w:pPr>
      <w:r>
        <w:t>#---------------SCAN AVAILABLE MODBUS PORT -------------------#</w:t>
      </w:r>
    </w:p>
    <w:p w14:paraId="4F163EE4" w14:textId="77777777" w:rsidR="001905B5" w:rsidRDefault="001905B5" w:rsidP="0063072C">
      <w:pPr>
        <w:shd w:val="clear" w:color="auto" w:fill="1F3864" w:themeFill="accent1" w:themeFillShade="80"/>
      </w:pPr>
    </w:p>
    <w:p w14:paraId="23779D7A" w14:textId="77777777" w:rsidR="001905B5" w:rsidRDefault="001905B5" w:rsidP="0063072C">
      <w:pPr>
        <w:shd w:val="clear" w:color="auto" w:fill="1F3864" w:themeFill="accent1" w:themeFillShade="80"/>
      </w:pPr>
      <w:r>
        <w:t>def serial_ports():</w:t>
      </w:r>
    </w:p>
    <w:p w14:paraId="3EE11355" w14:textId="77777777" w:rsidR="001905B5" w:rsidRDefault="001905B5" w:rsidP="0063072C">
      <w:pPr>
        <w:shd w:val="clear" w:color="auto" w:fill="1F3864" w:themeFill="accent1" w:themeFillShade="80"/>
      </w:pPr>
      <w:r>
        <w:t xml:space="preserve">    </w:t>
      </w:r>
    </w:p>
    <w:p w14:paraId="5BAF7EB1" w14:textId="77777777" w:rsidR="001905B5" w:rsidRDefault="001905B5" w:rsidP="0063072C">
      <w:pPr>
        <w:shd w:val="clear" w:color="auto" w:fill="1F3864" w:themeFill="accent1" w:themeFillShade="80"/>
      </w:pPr>
      <w:r>
        <w:t xml:space="preserve">    if sys.platform.startswith('win'):</w:t>
      </w:r>
    </w:p>
    <w:p w14:paraId="769C2BD5" w14:textId="77777777" w:rsidR="001905B5" w:rsidRDefault="001905B5" w:rsidP="0063072C">
      <w:pPr>
        <w:shd w:val="clear" w:color="auto" w:fill="1F3864" w:themeFill="accent1" w:themeFillShade="80"/>
      </w:pPr>
      <w:r>
        <w:t xml:space="preserve">        ports = ['COM%s' % (i + 1) for i in range(256)]</w:t>
      </w:r>
    </w:p>
    <w:p w14:paraId="604A7AEB" w14:textId="77777777" w:rsidR="001905B5" w:rsidRDefault="001905B5" w:rsidP="0063072C">
      <w:pPr>
        <w:shd w:val="clear" w:color="auto" w:fill="1F3864" w:themeFill="accent1" w:themeFillShade="80"/>
      </w:pPr>
      <w:r>
        <w:t xml:space="preserve">    elif sys.platform.startswith('linux') or sys.platform.startswith('cygwin'):</w:t>
      </w:r>
    </w:p>
    <w:p w14:paraId="245A82FB" w14:textId="77777777" w:rsidR="001905B5" w:rsidRDefault="001905B5" w:rsidP="0063072C">
      <w:pPr>
        <w:shd w:val="clear" w:color="auto" w:fill="1F3864" w:themeFill="accent1" w:themeFillShade="80"/>
      </w:pPr>
      <w:r>
        <w:t xml:space="preserve">        # this excludes your current terminal "/dev/tty"</w:t>
      </w:r>
    </w:p>
    <w:p w14:paraId="3F5FA975" w14:textId="77777777" w:rsidR="001905B5" w:rsidRDefault="001905B5" w:rsidP="0063072C">
      <w:pPr>
        <w:shd w:val="clear" w:color="auto" w:fill="1F3864" w:themeFill="accent1" w:themeFillShade="80"/>
      </w:pPr>
      <w:r>
        <w:t xml:space="preserve">        ports = glob.glob('/dev/tty[A-Za-z]*')</w:t>
      </w:r>
    </w:p>
    <w:p w14:paraId="53F4B1EA" w14:textId="77777777" w:rsidR="001905B5" w:rsidRDefault="001905B5" w:rsidP="0063072C">
      <w:pPr>
        <w:shd w:val="clear" w:color="auto" w:fill="1F3864" w:themeFill="accent1" w:themeFillShade="80"/>
      </w:pPr>
      <w:r>
        <w:t xml:space="preserve">    elif sys.platform.startswith('darwin'):</w:t>
      </w:r>
    </w:p>
    <w:p w14:paraId="6D5A31A0" w14:textId="77777777" w:rsidR="001905B5" w:rsidRDefault="001905B5" w:rsidP="0063072C">
      <w:pPr>
        <w:shd w:val="clear" w:color="auto" w:fill="1F3864" w:themeFill="accent1" w:themeFillShade="80"/>
      </w:pPr>
      <w:r>
        <w:t xml:space="preserve">        ports = glob.glob('/dev/tty.*')</w:t>
      </w:r>
    </w:p>
    <w:p w14:paraId="382EBC3D" w14:textId="77777777" w:rsidR="001905B5" w:rsidRDefault="001905B5" w:rsidP="0063072C">
      <w:pPr>
        <w:shd w:val="clear" w:color="auto" w:fill="1F3864" w:themeFill="accent1" w:themeFillShade="80"/>
      </w:pPr>
      <w:r>
        <w:t xml:space="preserve">    else:</w:t>
      </w:r>
    </w:p>
    <w:p w14:paraId="73F84666" w14:textId="77777777" w:rsidR="001905B5" w:rsidRDefault="001905B5" w:rsidP="0063072C">
      <w:pPr>
        <w:shd w:val="clear" w:color="auto" w:fill="1F3864" w:themeFill="accent1" w:themeFillShade="80"/>
      </w:pPr>
      <w:r>
        <w:t xml:space="preserve">        raise EnvironmentError('Unsupported platform')</w:t>
      </w:r>
    </w:p>
    <w:p w14:paraId="16B1B9E2" w14:textId="77777777" w:rsidR="001905B5" w:rsidRDefault="001905B5" w:rsidP="0063072C">
      <w:pPr>
        <w:shd w:val="clear" w:color="auto" w:fill="1F3864" w:themeFill="accent1" w:themeFillShade="80"/>
      </w:pPr>
    </w:p>
    <w:p w14:paraId="3B34CC46" w14:textId="77777777" w:rsidR="001905B5" w:rsidRDefault="001905B5" w:rsidP="0063072C">
      <w:pPr>
        <w:shd w:val="clear" w:color="auto" w:fill="1F3864" w:themeFill="accent1" w:themeFillShade="80"/>
      </w:pPr>
      <w:r>
        <w:t xml:space="preserve">    result = []</w:t>
      </w:r>
    </w:p>
    <w:p w14:paraId="738D639B" w14:textId="77777777" w:rsidR="001905B5" w:rsidRDefault="001905B5" w:rsidP="0063072C">
      <w:pPr>
        <w:shd w:val="clear" w:color="auto" w:fill="1F3864" w:themeFill="accent1" w:themeFillShade="80"/>
      </w:pPr>
      <w:r>
        <w:t xml:space="preserve">    for port in ports:</w:t>
      </w:r>
    </w:p>
    <w:p w14:paraId="12332AC5" w14:textId="77777777" w:rsidR="001905B5" w:rsidRDefault="001905B5" w:rsidP="0063072C">
      <w:pPr>
        <w:shd w:val="clear" w:color="auto" w:fill="1F3864" w:themeFill="accent1" w:themeFillShade="80"/>
      </w:pPr>
      <w:r>
        <w:t xml:space="preserve">        try:</w:t>
      </w:r>
    </w:p>
    <w:p w14:paraId="4FFC8BFA" w14:textId="77777777" w:rsidR="001905B5" w:rsidRDefault="001905B5" w:rsidP="0063072C">
      <w:pPr>
        <w:shd w:val="clear" w:color="auto" w:fill="1F3864" w:themeFill="accent1" w:themeFillShade="80"/>
      </w:pPr>
      <w:r>
        <w:t xml:space="preserve">            s = serial.Serial(port)</w:t>
      </w:r>
    </w:p>
    <w:p w14:paraId="2692C971" w14:textId="77777777" w:rsidR="001905B5" w:rsidRDefault="001905B5" w:rsidP="0063072C">
      <w:pPr>
        <w:shd w:val="clear" w:color="auto" w:fill="1F3864" w:themeFill="accent1" w:themeFillShade="80"/>
      </w:pPr>
      <w:r>
        <w:t xml:space="preserve">            s.close()</w:t>
      </w:r>
    </w:p>
    <w:p w14:paraId="6846C2CC" w14:textId="77777777" w:rsidR="001905B5" w:rsidRDefault="001905B5" w:rsidP="0063072C">
      <w:pPr>
        <w:shd w:val="clear" w:color="auto" w:fill="1F3864" w:themeFill="accent1" w:themeFillShade="80"/>
      </w:pPr>
      <w:r>
        <w:t xml:space="preserve">            result.append(port)</w:t>
      </w:r>
    </w:p>
    <w:p w14:paraId="7DAC08A3" w14:textId="77777777" w:rsidR="001905B5" w:rsidRDefault="001905B5" w:rsidP="0063072C">
      <w:pPr>
        <w:shd w:val="clear" w:color="auto" w:fill="1F3864" w:themeFill="accent1" w:themeFillShade="80"/>
      </w:pPr>
      <w:r>
        <w:t xml:space="preserve">        except (OSError, serial.SerialException):</w:t>
      </w:r>
    </w:p>
    <w:p w14:paraId="4BD45112" w14:textId="77777777" w:rsidR="001905B5" w:rsidRDefault="001905B5" w:rsidP="0063072C">
      <w:pPr>
        <w:shd w:val="clear" w:color="auto" w:fill="1F3864" w:themeFill="accent1" w:themeFillShade="80"/>
      </w:pPr>
      <w:r>
        <w:t xml:space="preserve">            pass</w:t>
      </w:r>
    </w:p>
    <w:p w14:paraId="2B37031F" w14:textId="77777777" w:rsidR="001905B5" w:rsidRDefault="001905B5" w:rsidP="0063072C">
      <w:pPr>
        <w:shd w:val="clear" w:color="auto" w:fill="1F3864" w:themeFill="accent1" w:themeFillShade="80"/>
      </w:pPr>
      <w:r>
        <w:t xml:space="preserve">    return result</w:t>
      </w:r>
    </w:p>
    <w:p w14:paraId="787F7F18" w14:textId="77777777" w:rsidR="001905B5" w:rsidRDefault="001905B5" w:rsidP="0063072C">
      <w:pPr>
        <w:shd w:val="clear" w:color="auto" w:fill="1F3864" w:themeFill="accent1" w:themeFillShade="80"/>
      </w:pPr>
      <w:r>
        <w:t>print(str(serial_ports()))</w:t>
      </w:r>
    </w:p>
    <w:p w14:paraId="4E3BBCD2" w14:textId="77777777" w:rsidR="001905B5" w:rsidRDefault="001905B5" w:rsidP="0063072C">
      <w:pPr>
        <w:shd w:val="clear" w:color="auto" w:fill="1F3864" w:themeFill="accent1" w:themeFillShade="80"/>
      </w:pPr>
    </w:p>
    <w:p w14:paraId="64C79CED" w14:textId="77777777" w:rsidR="001905B5" w:rsidRDefault="001905B5" w:rsidP="0063072C">
      <w:pPr>
        <w:shd w:val="clear" w:color="auto" w:fill="1F3864" w:themeFill="accent1" w:themeFillShade="80"/>
      </w:pPr>
      <w:r>
        <w:t>port = input("modbus port : ")</w:t>
      </w:r>
    </w:p>
    <w:p w14:paraId="58DC2BBA" w14:textId="77777777" w:rsidR="001905B5" w:rsidRDefault="001905B5" w:rsidP="0063072C">
      <w:pPr>
        <w:shd w:val="clear" w:color="auto" w:fill="1F3864" w:themeFill="accent1" w:themeFillShade="80"/>
      </w:pPr>
    </w:p>
    <w:p w14:paraId="11867389" w14:textId="77777777" w:rsidR="001905B5" w:rsidRDefault="001905B5" w:rsidP="0063072C">
      <w:pPr>
        <w:shd w:val="clear" w:color="auto" w:fill="1F3864" w:themeFill="accent1" w:themeFillShade="80"/>
      </w:pPr>
      <w:r>
        <w:t>baudrate = input("modbus baudrate : ")</w:t>
      </w:r>
    </w:p>
    <w:p w14:paraId="6E0B16FF" w14:textId="77777777" w:rsidR="001905B5" w:rsidRDefault="001905B5" w:rsidP="0063072C">
      <w:pPr>
        <w:shd w:val="clear" w:color="auto" w:fill="1F3864" w:themeFill="accent1" w:themeFillShade="80"/>
      </w:pPr>
    </w:p>
    <w:p w14:paraId="3A7E38BC" w14:textId="77777777" w:rsidR="001905B5" w:rsidRDefault="001905B5" w:rsidP="0063072C">
      <w:pPr>
        <w:shd w:val="clear" w:color="auto" w:fill="1F3864" w:themeFill="accent1" w:themeFillShade="80"/>
      </w:pPr>
      <w:r>
        <w:t>slave_id = input("slave id : ")</w:t>
      </w:r>
    </w:p>
    <w:p w14:paraId="17536721" w14:textId="77777777" w:rsidR="001905B5" w:rsidRDefault="001905B5" w:rsidP="0063072C">
      <w:pPr>
        <w:shd w:val="clear" w:color="auto" w:fill="1F3864" w:themeFill="accent1" w:themeFillShade="80"/>
      </w:pPr>
    </w:p>
    <w:p w14:paraId="75A826DD" w14:textId="77777777" w:rsidR="001905B5" w:rsidRDefault="001905B5" w:rsidP="0063072C">
      <w:pPr>
        <w:shd w:val="clear" w:color="auto" w:fill="1F3864" w:themeFill="accent1" w:themeFillShade="80"/>
      </w:pPr>
      <w:r>
        <w:t>client = ModbusClient(method='rtu', port=port, baudrate=int(baudrate), parity='N', timeout=4,strict=False)</w:t>
      </w:r>
    </w:p>
    <w:p w14:paraId="4EE7F03C" w14:textId="77777777" w:rsidR="001905B5" w:rsidRDefault="001905B5" w:rsidP="0063072C">
      <w:pPr>
        <w:shd w:val="clear" w:color="auto" w:fill="1F3864" w:themeFill="accent1" w:themeFillShade="80"/>
      </w:pPr>
      <w:r>
        <w:t>connection = client.connect()</w:t>
      </w:r>
    </w:p>
    <w:p w14:paraId="32F802B1" w14:textId="77777777" w:rsidR="001905B5" w:rsidRDefault="001905B5" w:rsidP="0063072C">
      <w:pPr>
        <w:shd w:val="clear" w:color="auto" w:fill="1F3864" w:themeFill="accent1" w:themeFillShade="80"/>
      </w:pPr>
    </w:p>
    <w:p w14:paraId="6F8C126B" w14:textId="77777777" w:rsidR="001905B5" w:rsidRDefault="001905B5" w:rsidP="0063072C">
      <w:pPr>
        <w:shd w:val="clear" w:color="auto" w:fill="1F3864" w:themeFill="accent1" w:themeFillShade="80"/>
      </w:pPr>
    </w:p>
    <w:p w14:paraId="6BAB9611" w14:textId="77777777" w:rsidR="001905B5" w:rsidRDefault="001905B5" w:rsidP="0063072C">
      <w:pPr>
        <w:shd w:val="clear" w:color="auto" w:fill="1F3864" w:themeFill="accent1" w:themeFillShade="80"/>
      </w:pPr>
    </w:p>
    <w:p w14:paraId="30A90C7A" w14:textId="77777777" w:rsidR="001905B5" w:rsidRDefault="001905B5" w:rsidP="0063072C">
      <w:pPr>
        <w:shd w:val="clear" w:color="auto" w:fill="1F3864" w:themeFill="accent1" w:themeFillShade="80"/>
      </w:pPr>
      <w:r>
        <w:t>########## mengisi class table dengan instruksi pyqt5#############</w:t>
      </w:r>
    </w:p>
    <w:p w14:paraId="6050795D" w14:textId="77777777" w:rsidR="001905B5" w:rsidRDefault="001905B5" w:rsidP="0063072C">
      <w:pPr>
        <w:shd w:val="clear" w:color="auto" w:fill="1F3864" w:themeFill="accent1" w:themeFillShade="80"/>
      </w:pPr>
      <w:r>
        <w:t>#----------------------------------------------------------------#</w:t>
      </w:r>
    </w:p>
    <w:p w14:paraId="0A4CC4D9" w14:textId="77777777" w:rsidR="001905B5" w:rsidRDefault="001905B5" w:rsidP="0063072C">
      <w:pPr>
        <w:shd w:val="clear" w:color="auto" w:fill="1F3864" w:themeFill="accent1" w:themeFillShade="80"/>
      </w:pPr>
      <w:r>
        <w:t xml:space="preserve">class table(QObject):    </w:t>
      </w:r>
    </w:p>
    <w:p w14:paraId="3E286710" w14:textId="77777777" w:rsidR="001905B5" w:rsidRDefault="001905B5" w:rsidP="0063072C">
      <w:pPr>
        <w:shd w:val="clear" w:color="auto" w:fill="1F3864" w:themeFill="accent1" w:themeFillShade="80"/>
      </w:pPr>
      <w:r>
        <w:lastRenderedPageBreak/>
        <w:t xml:space="preserve">    def __init__(self, parent = None):</w:t>
      </w:r>
    </w:p>
    <w:p w14:paraId="2F06AD6D" w14:textId="77777777" w:rsidR="001905B5" w:rsidRDefault="001905B5" w:rsidP="0063072C">
      <w:pPr>
        <w:shd w:val="clear" w:color="auto" w:fill="1F3864" w:themeFill="accent1" w:themeFillShade="80"/>
      </w:pPr>
      <w:r>
        <w:t xml:space="preserve">        super().__init__(parent)</w:t>
      </w:r>
    </w:p>
    <w:p w14:paraId="2E37F58E" w14:textId="77777777" w:rsidR="001905B5" w:rsidRDefault="001905B5" w:rsidP="0063072C">
      <w:pPr>
        <w:shd w:val="clear" w:color="auto" w:fill="1F3864" w:themeFill="accent1" w:themeFillShade="80"/>
      </w:pPr>
      <w:r>
        <w:t xml:space="preserve">        self.app = QApplication(sys.argv)</w:t>
      </w:r>
    </w:p>
    <w:p w14:paraId="33D422F3" w14:textId="77777777" w:rsidR="001905B5" w:rsidRDefault="001905B5" w:rsidP="0063072C">
      <w:pPr>
        <w:shd w:val="clear" w:color="auto" w:fill="1F3864" w:themeFill="accent1" w:themeFillShade="80"/>
      </w:pPr>
      <w:r>
        <w:t xml:space="preserve">        self.engine = QQmlApplicationEngine(self)</w:t>
      </w:r>
    </w:p>
    <w:p w14:paraId="6C4DA05D" w14:textId="77777777" w:rsidR="001905B5" w:rsidRDefault="001905B5" w:rsidP="0063072C">
      <w:pPr>
        <w:shd w:val="clear" w:color="auto" w:fill="1F3864" w:themeFill="accent1" w:themeFillShade="80"/>
      </w:pPr>
      <w:r>
        <w:t xml:space="preserve">        self.engine.rootContext().setContextProperty("backend", self)    </w:t>
      </w:r>
    </w:p>
    <w:p w14:paraId="790DF2B0" w14:textId="77777777" w:rsidR="001905B5" w:rsidRDefault="001905B5" w:rsidP="0063072C">
      <w:pPr>
        <w:shd w:val="clear" w:color="auto" w:fill="1F3864" w:themeFill="accent1" w:themeFillShade="80"/>
      </w:pPr>
      <w:r>
        <w:t xml:space="preserve">        self.engine.load(QUrl("main.qml"))</w:t>
      </w:r>
    </w:p>
    <w:p w14:paraId="27244126" w14:textId="77777777" w:rsidR="001905B5" w:rsidRDefault="001905B5" w:rsidP="0063072C">
      <w:pPr>
        <w:shd w:val="clear" w:color="auto" w:fill="1F3864" w:themeFill="accent1" w:themeFillShade="80"/>
      </w:pPr>
      <w:r>
        <w:t xml:space="preserve">        sys.exit(self.app.exec_())</w:t>
      </w:r>
    </w:p>
    <w:p w14:paraId="34E42858" w14:textId="77777777" w:rsidR="001905B5" w:rsidRDefault="001905B5" w:rsidP="0063072C">
      <w:pPr>
        <w:shd w:val="clear" w:color="auto" w:fill="1F3864" w:themeFill="accent1" w:themeFillShade="80"/>
      </w:pPr>
      <w:r>
        <w:t xml:space="preserve">    </w:t>
      </w:r>
    </w:p>
    <w:p w14:paraId="2FEC9422" w14:textId="77777777" w:rsidR="001905B5" w:rsidRDefault="001905B5" w:rsidP="0063072C">
      <w:pPr>
        <w:shd w:val="clear" w:color="auto" w:fill="1F3864" w:themeFill="accent1" w:themeFillShade="80"/>
      </w:pPr>
      <w:r>
        <w:t xml:space="preserve">    </w:t>
      </w:r>
    </w:p>
    <w:p w14:paraId="21FB9FDD" w14:textId="77777777" w:rsidR="001905B5" w:rsidRDefault="001905B5" w:rsidP="0063072C">
      <w:pPr>
        <w:shd w:val="clear" w:color="auto" w:fill="1F3864" w:themeFill="accent1" w:themeFillShade="80"/>
      </w:pPr>
      <w:r>
        <w:t xml:space="preserve">    #PROGRAM UNTUK MENERIMA DATA DARI QML</w:t>
      </w:r>
    </w:p>
    <w:p w14:paraId="4D30AE03" w14:textId="77777777" w:rsidR="001905B5" w:rsidRDefault="001905B5" w:rsidP="0063072C">
      <w:pPr>
        <w:shd w:val="clear" w:color="auto" w:fill="1F3864" w:themeFill="accent1" w:themeFillShade="80"/>
      </w:pPr>
      <w:r>
        <w:t xml:space="preserve">    @pyqtSlot(int)</w:t>
      </w:r>
    </w:p>
    <w:p w14:paraId="5F9082ED" w14:textId="77777777" w:rsidR="001905B5" w:rsidRDefault="001905B5" w:rsidP="0063072C">
      <w:pPr>
        <w:shd w:val="clear" w:color="auto" w:fill="1F3864" w:themeFill="accent1" w:themeFillShade="80"/>
      </w:pPr>
      <w:r>
        <w:t xml:space="preserve">    def button1(self, message):</w:t>
      </w:r>
    </w:p>
    <w:p w14:paraId="45FBB622" w14:textId="77777777" w:rsidR="001905B5" w:rsidRDefault="001905B5" w:rsidP="0063072C">
      <w:pPr>
        <w:shd w:val="clear" w:color="auto" w:fill="1F3864" w:themeFill="accent1" w:themeFillShade="80"/>
      </w:pPr>
      <w:r>
        <w:t xml:space="preserve">        global button1_status</w:t>
      </w:r>
    </w:p>
    <w:p w14:paraId="64870FBD" w14:textId="77777777" w:rsidR="001905B5" w:rsidRDefault="001905B5" w:rsidP="0063072C">
      <w:pPr>
        <w:shd w:val="clear" w:color="auto" w:fill="1F3864" w:themeFill="accent1" w:themeFillShade="80"/>
      </w:pPr>
      <w:r>
        <w:t xml:space="preserve">        print(message)</w:t>
      </w:r>
    </w:p>
    <w:p w14:paraId="2C73BA40" w14:textId="77777777" w:rsidR="001905B5" w:rsidRDefault="001905B5" w:rsidP="0063072C">
      <w:pPr>
        <w:shd w:val="clear" w:color="auto" w:fill="1F3864" w:themeFill="accent1" w:themeFillShade="80"/>
      </w:pPr>
      <w:r>
        <w:t xml:space="preserve">        button1_status = message</w:t>
      </w:r>
    </w:p>
    <w:p w14:paraId="6EBCF500" w14:textId="77777777" w:rsidR="001905B5" w:rsidRDefault="001905B5" w:rsidP="0063072C">
      <w:pPr>
        <w:shd w:val="clear" w:color="auto" w:fill="1F3864" w:themeFill="accent1" w:themeFillShade="80"/>
      </w:pPr>
      <w:r>
        <w:t>#----------------------------------------------------------------#</w:t>
      </w:r>
    </w:p>
    <w:p w14:paraId="620FF357" w14:textId="77777777" w:rsidR="001905B5" w:rsidRDefault="001905B5" w:rsidP="0063072C">
      <w:pPr>
        <w:shd w:val="clear" w:color="auto" w:fill="1F3864" w:themeFill="accent1" w:themeFillShade="80"/>
      </w:pPr>
    </w:p>
    <w:p w14:paraId="18F731A4" w14:textId="77777777" w:rsidR="001905B5" w:rsidRDefault="001905B5" w:rsidP="0063072C">
      <w:pPr>
        <w:shd w:val="clear" w:color="auto" w:fill="1F3864" w:themeFill="accent1" w:themeFillShade="80"/>
      </w:pPr>
      <w:r>
        <w:t>#------MEMPROSES DATA MODBUS ------------------------------------#</w:t>
      </w:r>
    </w:p>
    <w:p w14:paraId="5E381CAB" w14:textId="77777777" w:rsidR="001905B5" w:rsidRDefault="001905B5" w:rsidP="0063072C">
      <w:pPr>
        <w:shd w:val="clear" w:color="auto" w:fill="1F3864" w:themeFill="accent1" w:themeFillShade="80"/>
      </w:pPr>
      <w:r>
        <w:t>def modbus_data_process(num):</w:t>
      </w:r>
    </w:p>
    <w:p w14:paraId="29B0BFE3" w14:textId="77777777" w:rsidR="001905B5" w:rsidRDefault="001905B5" w:rsidP="0063072C">
      <w:pPr>
        <w:shd w:val="clear" w:color="auto" w:fill="1F3864" w:themeFill="accent1" w:themeFillShade="80"/>
      </w:pPr>
      <w:r>
        <w:t xml:space="preserve">    while True:</w:t>
      </w:r>
    </w:p>
    <w:p w14:paraId="7CBE334A" w14:textId="77777777" w:rsidR="001905B5" w:rsidRDefault="001905B5" w:rsidP="0063072C">
      <w:pPr>
        <w:shd w:val="clear" w:color="auto" w:fill="1F3864" w:themeFill="accent1" w:themeFillShade="80"/>
      </w:pPr>
      <w:r>
        <w:t xml:space="preserve">        if (button1_status == 1):</w:t>
      </w:r>
    </w:p>
    <w:p w14:paraId="27C29732" w14:textId="77777777" w:rsidR="001905B5" w:rsidRDefault="001905B5" w:rsidP="0063072C">
      <w:pPr>
        <w:shd w:val="clear" w:color="auto" w:fill="1F3864" w:themeFill="accent1" w:themeFillShade="80"/>
      </w:pPr>
      <w:r>
        <w:t xml:space="preserve">            client.write_coil(128, True, unit=int(slave_id))</w:t>
      </w:r>
    </w:p>
    <w:p w14:paraId="6F2F0FA2" w14:textId="77777777" w:rsidR="001905B5" w:rsidRDefault="001905B5" w:rsidP="0063072C">
      <w:pPr>
        <w:shd w:val="clear" w:color="auto" w:fill="1F3864" w:themeFill="accent1" w:themeFillShade="80"/>
      </w:pPr>
      <w:r>
        <w:t xml:space="preserve">        else:</w:t>
      </w:r>
    </w:p>
    <w:p w14:paraId="7B77BC13" w14:textId="77777777" w:rsidR="001905B5" w:rsidRDefault="001905B5" w:rsidP="0063072C">
      <w:pPr>
        <w:shd w:val="clear" w:color="auto" w:fill="1F3864" w:themeFill="accent1" w:themeFillShade="80"/>
      </w:pPr>
      <w:r>
        <w:t xml:space="preserve">            client.write_coil(128, False, unit=int(slave_id))</w:t>
      </w:r>
    </w:p>
    <w:p w14:paraId="3B77196B" w14:textId="77777777" w:rsidR="001905B5" w:rsidRDefault="001905B5" w:rsidP="0063072C">
      <w:pPr>
        <w:shd w:val="clear" w:color="auto" w:fill="1F3864" w:themeFill="accent1" w:themeFillShade="80"/>
      </w:pPr>
    </w:p>
    <w:p w14:paraId="6316E2BA" w14:textId="77777777" w:rsidR="001905B5" w:rsidRDefault="001905B5" w:rsidP="0063072C">
      <w:pPr>
        <w:shd w:val="clear" w:color="auto" w:fill="1F3864" w:themeFill="accent1" w:themeFillShade="80"/>
      </w:pPr>
    </w:p>
    <w:p w14:paraId="0004F701" w14:textId="77777777" w:rsidR="001905B5" w:rsidRDefault="001905B5" w:rsidP="0063072C">
      <w:pPr>
        <w:shd w:val="clear" w:color="auto" w:fill="1F3864" w:themeFill="accent1" w:themeFillShade="80"/>
      </w:pPr>
      <w:r>
        <w:t xml:space="preserve">        '''</w:t>
      </w:r>
    </w:p>
    <w:p w14:paraId="59849763" w14:textId="77777777" w:rsidR="001905B5" w:rsidRDefault="001905B5" w:rsidP="0063072C">
      <w:pPr>
        <w:shd w:val="clear" w:color="auto" w:fill="1F3864" w:themeFill="accent1" w:themeFillShade="80"/>
      </w:pPr>
      <w:r>
        <w:lastRenderedPageBreak/>
        <w:t xml:space="preserve">        note : jika button bernilai 1 maka python mengirim nilai true ke alamat modbus 128 alias</w:t>
      </w:r>
    </w:p>
    <w:p w14:paraId="4EB08962" w14:textId="77777777" w:rsidR="001905B5" w:rsidRDefault="001905B5" w:rsidP="0063072C">
      <w:pPr>
        <w:shd w:val="clear" w:color="auto" w:fill="1F3864" w:themeFill="accent1" w:themeFillShade="80"/>
      </w:pPr>
      <w:r>
        <w:t xml:space="preserve">        B1 untuk menyalakan lampu, begitupun sebaliknya</w:t>
      </w:r>
    </w:p>
    <w:p w14:paraId="659342D3" w14:textId="77777777" w:rsidR="001905B5" w:rsidRDefault="001905B5" w:rsidP="0063072C">
      <w:pPr>
        <w:shd w:val="clear" w:color="auto" w:fill="1F3864" w:themeFill="accent1" w:themeFillShade="80"/>
      </w:pPr>
      <w:r>
        <w:t xml:space="preserve">        '''</w:t>
      </w:r>
    </w:p>
    <w:p w14:paraId="5D778AC4" w14:textId="77777777" w:rsidR="001905B5" w:rsidRDefault="001905B5" w:rsidP="0063072C">
      <w:pPr>
        <w:shd w:val="clear" w:color="auto" w:fill="1F3864" w:themeFill="accent1" w:themeFillShade="80"/>
      </w:pPr>
    </w:p>
    <w:p w14:paraId="4E13738B" w14:textId="77777777" w:rsidR="001905B5" w:rsidRDefault="001905B5" w:rsidP="0063072C">
      <w:pPr>
        <w:shd w:val="clear" w:color="auto" w:fill="1F3864" w:themeFill="accent1" w:themeFillShade="80"/>
      </w:pPr>
    </w:p>
    <w:p w14:paraId="5B447C61" w14:textId="77777777" w:rsidR="001905B5" w:rsidRDefault="001905B5" w:rsidP="0063072C">
      <w:pPr>
        <w:shd w:val="clear" w:color="auto" w:fill="1F3864" w:themeFill="accent1" w:themeFillShade="80"/>
      </w:pPr>
      <w:r>
        <w:t>########## memanggil class table di mainloop######################</w:t>
      </w:r>
    </w:p>
    <w:p w14:paraId="6D6469C1" w14:textId="77777777" w:rsidR="001905B5" w:rsidRDefault="001905B5" w:rsidP="0063072C">
      <w:pPr>
        <w:shd w:val="clear" w:color="auto" w:fill="1F3864" w:themeFill="accent1" w:themeFillShade="80"/>
      </w:pPr>
      <w:r>
        <w:t xml:space="preserve">#----------------------------------------------------------------#    </w:t>
      </w:r>
    </w:p>
    <w:p w14:paraId="403A0D1F" w14:textId="77777777" w:rsidR="001905B5" w:rsidRDefault="001905B5" w:rsidP="0063072C">
      <w:pPr>
        <w:shd w:val="clear" w:color="auto" w:fill="1F3864" w:themeFill="accent1" w:themeFillShade="80"/>
      </w:pPr>
      <w:r>
        <w:t>if __name__ == "__main__":</w:t>
      </w:r>
    </w:p>
    <w:p w14:paraId="0E16296B" w14:textId="77777777" w:rsidR="001905B5" w:rsidRDefault="001905B5" w:rsidP="0063072C">
      <w:pPr>
        <w:shd w:val="clear" w:color="auto" w:fill="1F3864" w:themeFill="accent1" w:themeFillShade="80"/>
      </w:pPr>
      <w:r>
        <w:t xml:space="preserve">    </w:t>
      </w:r>
    </w:p>
    <w:p w14:paraId="033FA878" w14:textId="77777777" w:rsidR="001905B5" w:rsidRDefault="001905B5" w:rsidP="0063072C">
      <w:pPr>
        <w:shd w:val="clear" w:color="auto" w:fill="1F3864" w:themeFill="accent1" w:themeFillShade="80"/>
      </w:pPr>
      <w:r>
        <w:t xml:space="preserve">    t1 = threading.Thread(target=modbus_data_process, args=(10,))</w:t>
      </w:r>
    </w:p>
    <w:p w14:paraId="3C2EB8B8" w14:textId="77777777" w:rsidR="001905B5" w:rsidRDefault="001905B5" w:rsidP="0063072C">
      <w:pPr>
        <w:shd w:val="clear" w:color="auto" w:fill="1F3864" w:themeFill="accent1" w:themeFillShade="80"/>
      </w:pPr>
      <w:r>
        <w:t xml:space="preserve">    t1.start()</w:t>
      </w:r>
    </w:p>
    <w:p w14:paraId="67713C5E" w14:textId="77777777" w:rsidR="001905B5" w:rsidRDefault="001905B5" w:rsidP="0063072C">
      <w:pPr>
        <w:shd w:val="clear" w:color="auto" w:fill="1F3864" w:themeFill="accent1" w:themeFillShade="80"/>
      </w:pPr>
      <w:r>
        <w:t xml:space="preserve">    </w:t>
      </w:r>
    </w:p>
    <w:p w14:paraId="7E25C49A" w14:textId="77777777" w:rsidR="001905B5" w:rsidRDefault="001905B5" w:rsidP="0063072C">
      <w:pPr>
        <w:shd w:val="clear" w:color="auto" w:fill="1F3864" w:themeFill="accent1" w:themeFillShade="80"/>
      </w:pPr>
      <w:r>
        <w:t xml:space="preserve">    main = table()</w:t>
      </w:r>
    </w:p>
    <w:p w14:paraId="09F43BB7" w14:textId="77777777" w:rsidR="001905B5" w:rsidRDefault="001905B5" w:rsidP="0063072C">
      <w:pPr>
        <w:shd w:val="clear" w:color="auto" w:fill="1F3864" w:themeFill="accent1" w:themeFillShade="80"/>
      </w:pPr>
      <w:r>
        <w:t xml:space="preserve">    </w:t>
      </w:r>
    </w:p>
    <w:p w14:paraId="79A38104" w14:textId="77777777" w:rsidR="001905B5" w:rsidRDefault="001905B5" w:rsidP="0063072C">
      <w:pPr>
        <w:shd w:val="clear" w:color="auto" w:fill="1F3864" w:themeFill="accent1" w:themeFillShade="80"/>
      </w:pPr>
      <w:r>
        <w:t xml:space="preserve">    </w:t>
      </w:r>
    </w:p>
    <w:p w14:paraId="188F5EAB" w14:textId="109976BC" w:rsidR="001905B5" w:rsidRPr="001905B5" w:rsidRDefault="001905B5" w:rsidP="0063072C">
      <w:pPr>
        <w:shd w:val="clear" w:color="auto" w:fill="1F3864" w:themeFill="accent1" w:themeFillShade="80"/>
      </w:pPr>
      <w:r>
        <w:t>#----------------------------------------------------------------#</w:t>
      </w:r>
    </w:p>
    <w:p w14:paraId="4A7FF5EC" w14:textId="33780B85" w:rsidR="00DC57E3" w:rsidRDefault="00DC57E3" w:rsidP="00DC57E3">
      <w:pPr>
        <w:pStyle w:val="Heading3"/>
      </w:pPr>
      <w:bookmarkStart w:id="29" w:name="_Toc124528133"/>
      <w:r>
        <w:t>Program QML</w:t>
      </w:r>
      <w:bookmarkEnd w:id="29"/>
    </w:p>
    <w:p w14:paraId="1F5EAAD6" w14:textId="6A6CBC92" w:rsidR="00DC57E3" w:rsidRDefault="00DC57E3" w:rsidP="00DC57E3"/>
    <w:p w14:paraId="34D2E981" w14:textId="77777777" w:rsidR="00F76255" w:rsidRDefault="00F76255" w:rsidP="0063072C">
      <w:pPr>
        <w:shd w:val="clear" w:color="auto" w:fill="70AD47" w:themeFill="accent6"/>
      </w:pPr>
      <w:r>
        <w:t>import QtQuick 2.12</w:t>
      </w:r>
    </w:p>
    <w:p w14:paraId="1A54D847" w14:textId="77777777" w:rsidR="00F76255" w:rsidRDefault="00F76255" w:rsidP="0063072C">
      <w:pPr>
        <w:shd w:val="clear" w:color="auto" w:fill="70AD47" w:themeFill="accent6"/>
      </w:pPr>
      <w:r>
        <w:t>import QtQuick.Window 2.13</w:t>
      </w:r>
    </w:p>
    <w:p w14:paraId="43F9CA2C" w14:textId="77777777" w:rsidR="00F76255" w:rsidRDefault="00F76255" w:rsidP="0063072C">
      <w:pPr>
        <w:shd w:val="clear" w:color="auto" w:fill="70AD47" w:themeFill="accent6"/>
      </w:pPr>
      <w:r>
        <w:t>import QtQuick.Controls 2.0</w:t>
      </w:r>
    </w:p>
    <w:p w14:paraId="60CDE488" w14:textId="77777777" w:rsidR="00F76255" w:rsidRDefault="00F76255" w:rsidP="0063072C">
      <w:pPr>
        <w:shd w:val="clear" w:color="auto" w:fill="70AD47" w:themeFill="accent6"/>
      </w:pPr>
      <w:r>
        <w:t>import QtQuick.Controls.Styles 1.4</w:t>
      </w:r>
    </w:p>
    <w:p w14:paraId="55C51A7C" w14:textId="77777777" w:rsidR="00F76255" w:rsidRDefault="00F76255" w:rsidP="0063072C">
      <w:pPr>
        <w:shd w:val="clear" w:color="auto" w:fill="70AD47" w:themeFill="accent6"/>
      </w:pPr>
      <w:r>
        <w:t>import QtQuick.Extras 1.4</w:t>
      </w:r>
    </w:p>
    <w:p w14:paraId="0595E22A" w14:textId="77777777" w:rsidR="00F76255" w:rsidRDefault="00F76255" w:rsidP="0063072C">
      <w:pPr>
        <w:shd w:val="clear" w:color="auto" w:fill="70AD47" w:themeFill="accent6"/>
      </w:pPr>
      <w:r>
        <w:t>import QtQuick.Extras.Private 1.0</w:t>
      </w:r>
    </w:p>
    <w:p w14:paraId="621213F0" w14:textId="77777777" w:rsidR="00F76255" w:rsidRDefault="00F76255" w:rsidP="0063072C">
      <w:pPr>
        <w:shd w:val="clear" w:color="auto" w:fill="70AD47" w:themeFill="accent6"/>
      </w:pPr>
    </w:p>
    <w:p w14:paraId="6A93BE3E" w14:textId="77777777" w:rsidR="00F76255" w:rsidRDefault="00F76255" w:rsidP="0063072C">
      <w:pPr>
        <w:shd w:val="clear" w:color="auto" w:fill="70AD47" w:themeFill="accent6"/>
      </w:pPr>
    </w:p>
    <w:p w14:paraId="40F64B7B" w14:textId="77777777" w:rsidR="00F76255" w:rsidRDefault="00F76255" w:rsidP="0063072C">
      <w:pPr>
        <w:shd w:val="clear" w:color="auto" w:fill="70AD47" w:themeFill="accent6"/>
      </w:pPr>
      <w:r>
        <w:t>Window {</w:t>
      </w:r>
    </w:p>
    <w:p w14:paraId="43BA8A4C" w14:textId="77777777" w:rsidR="00F76255" w:rsidRDefault="00F76255" w:rsidP="0063072C">
      <w:pPr>
        <w:shd w:val="clear" w:color="auto" w:fill="70AD47" w:themeFill="accent6"/>
      </w:pPr>
      <w:r>
        <w:lastRenderedPageBreak/>
        <w:tab/>
        <w:t>id : root</w:t>
      </w:r>
    </w:p>
    <w:p w14:paraId="66584C91" w14:textId="77777777" w:rsidR="00F76255" w:rsidRDefault="00F76255" w:rsidP="0063072C">
      <w:pPr>
        <w:shd w:val="clear" w:color="auto" w:fill="70AD47" w:themeFill="accent6"/>
      </w:pPr>
      <w:r>
        <w:tab/>
        <w:t>width: 400</w:t>
      </w:r>
    </w:p>
    <w:p w14:paraId="647E310A" w14:textId="77777777" w:rsidR="00F76255" w:rsidRDefault="00F76255" w:rsidP="0063072C">
      <w:pPr>
        <w:shd w:val="clear" w:color="auto" w:fill="70AD47" w:themeFill="accent6"/>
      </w:pPr>
      <w:r>
        <w:tab/>
        <w:t>//maximumWidth : 1280</w:t>
      </w:r>
    </w:p>
    <w:p w14:paraId="582C28B8" w14:textId="77777777" w:rsidR="00F76255" w:rsidRDefault="00F76255" w:rsidP="0063072C">
      <w:pPr>
        <w:shd w:val="clear" w:color="auto" w:fill="70AD47" w:themeFill="accent6"/>
      </w:pPr>
      <w:r>
        <w:tab/>
        <w:t>//minimumWidth : width</w:t>
      </w:r>
    </w:p>
    <w:p w14:paraId="3122FDC0" w14:textId="63245EC3" w:rsidR="00F76255" w:rsidRDefault="00F76255" w:rsidP="0063072C">
      <w:pPr>
        <w:shd w:val="clear" w:color="auto" w:fill="70AD47" w:themeFill="accent6"/>
      </w:pPr>
      <w:r>
        <w:t xml:space="preserve">    </w:t>
      </w:r>
      <w:r w:rsidR="003E749B">
        <w:tab/>
      </w:r>
      <w:r>
        <w:t>height: 400</w:t>
      </w:r>
    </w:p>
    <w:p w14:paraId="266D7F99" w14:textId="77777777" w:rsidR="00F76255" w:rsidRDefault="00F76255" w:rsidP="0063072C">
      <w:pPr>
        <w:shd w:val="clear" w:color="auto" w:fill="70AD47" w:themeFill="accent6"/>
      </w:pPr>
      <w:r>
        <w:tab/>
        <w:t>//maximumHeight : 800</w:t>
      </w:r>
    </w:p>
    <w:p w14:paraId="51C4EA0C" w14:textId="77777777" w:rsidR="00F76255" w:rsidRDefault="00F76255" w:rsidP="0063072C">
      <w:pPr>
        <w:shd w:val="clear" w:color="auto" w:fill="70AD47" w:themeFill="accent6"/>
      </w:pPr>
      <w:r>
        <w:tab/>
        <w:t>//minimumHeight : height</w:t>
      </w:r>
    </w:p>
    <w:p w14:paraId="0A53A38E" w14:textId="77777777" w:rsidR="00F76255" w:rsidRDefault="00F76255" w:rsidP="0063072C">
      <w:pPr>
        <w:shd w:val="clear" w:color="auto" w:fill="70AD47" w:themeFill="accent6"/>
      </w:pPr>
      <w:r>
        <w:tab/>
        <w:t>title:"membuat MINI SCADA HMI"</w:t>
      </w:r>
    </w:p>
    <w:p w14:paraId="45B64638" w14:textId="77777777" w:rsidR="00F76255" w:rsidRDefault="00F76255" w:rsidP="0063072C">
      <w:pPr>
        <w:shd w:val="clear" w:color="auto" w:fill="70AD47" w:themeFill="accent6"/>
      </w:pPr>
      <w:r>
        <w:tab/>
        <w:t>color : "#FF96C5"</w:t>
      </w:r>
    </w:p>
    <w:p w14:paraId="7CB09EB1" w14:textId="0554517C" w:rsidR="00F76255" w:rsidRDefault="00F76255" w:rsidP="0063072C">
      <w:pPr>
        <w:shd w:val="clear" w:color="auto" w:fill="70AD47" w:themeFill="accent6"/>
      </w:pPr>
      <w:r>
        <w:t xml:space="preserve">    </w:t>
      </w:r>
      <w:r w:rsidR="003E749B">
        <w:tab/>
      </w:r>
      <w:r>
        <w:t>visible: true</w:t>
      </w:r>
    </w:p>
    <w:p w14:paraId="1EC4F007" w14:textId="0EC6B214" w:rsidR="00F76255" w:rsidRDefault="00F76255" w:rsidP="0063072C">
      <w:pPr>
        <w:shd w:val="clear" w:color="auto" w:fill="70AD47" w:themeFill="accent6"/>
      </w:pPr>
      <w:r>
        <w:t xml:space="preserve">    </w:t>
      </w:r>
      <w:r w:rsidR="003E749B">
        <w:tab/>
      </w:r>
      <w:r>
        <w:t>//flags: Qt.WindowMaximized //Qt.Dialog</w:t>
      </w:r>
    </w:p>
    <w:p w14:paraId="0438FC9C" w14:textId="77AA6D4C" w:rsidR="00F76255" w:rsidRDefault="00F76255" w:rsidP="0063072C">
      <w:pPr>
        <w:shd w:val="clear" w:color="auto" w:fill="70AD47" w:themeFill="accent6"/>
      </w:pPr>
      <w:r>
        <w:tab/>
      </w:r>
    </w:p>
    <w:p w14:paraId="602FFA1D" w14:textId="77777777" w:rsidR="003E749B" w:rsidRDefault="003E749B" w:rsidP="0063072C">
      <w:pPr>
        <w:shd w:val="clear" w:color="auto" w:fill="70AD47" w:themeFill="accent6"/>
      </w:pPr>
    </w:p>
    <w:p w14:paraId="193FABC4" w14:textId="77777777" w:rsidR="00F76255" w:rsidRDefault="00F76255" w:rsidP="0063072C">
      <w:pPr>
        <w:shd w:val="clear" w:color="auto" w:fill="70AD47" w:themeFill="accent6"/>
      </w:pPr>
      <w:r>
        <w:tab/>
        <w:t>Button{</w:t>
      </w:r>
    </w:p>
    <w:p w14:paraId="3AAD2F6F" w14:textId="77777777" w:rsidR="00F76255" w:rsidRDefault="00F76255" w:rsidP="0063072C">
      <w:pPr>
        <w:shd w:val="clear" w:color="auto" w:fill="70AD47" w:themeFill="accent6"/>
      </w:pPr>
      <w:r>
        <w:tab/>
        <w:t>id : button1</w:t>
      </w:r>
    </w:p>
    <w:p w14:paraId="210175C4" w14:textId="77777777" w:rsidR="00F76255" w:rsidRDefault="00F76255" w:rsidP="0063072C">
      <w:pPr>
        <w:shd w:val="clear" w:color="auto" w:fill="70AD47" w:themeFill="accent6"/>
      </w:pPr>
      <w:r>
        <w:tab/>
        <w:t>x : 50</w:t>
      </w:r>
    </w:p>
    <w:p w14:paraId="500F9BC5" w14:textId="77777777" w:rsidR="00F76255" w:rsidRDefault="00F76255" w:rsidP="0063072C">
      <w:pPr>
        <w:shd w:val="clear" w:color="auto" w:fill="70AD47" w:themeFill="accent6"/>
      </w:pPr>
      <w:r>
        <w:tab/>
        <w:t>y : 150</w:t>
      </w:r>
    </w:p>
    <w:p w14:paraId="01D7BDEB" w14:textId="77777777" w:rsidR="00F76255" w:rsidRDefault="00F76255" w:rsidP="0063072C">
      <w:pPr>
        <w:shd w:val="clear" w:color="auto" w:fill="70AD47" w:themeFill="accent6"/>
      </w:pPr>
      <w:r>
        <w:tab/>
        <w:t>width : 90</w:t>
      </w:r>
    </w:p>
    <w:p w14:paraId="4C9DA2AF" w14:textId="77777777" w:rsidR="00F76255" w:rsidRDefault="00F76255" w:rsidP="0063072C">
      <w:pPr>
        <w:shd w:val="clear" w:color="auto" w:fill="70AD47" w:themeFill="accent6"/>
      </w:pPr>
      <w:r>
        <w:tab/>
        <w:t>height : 90</w:t>
      </w:r>
    </w:p>
    <w:p w14:paraId="5676E3E6" w14:textId="77777777" w:rsidR="00F76255" w:rsidRDefault="00F76255" w:rsidP="0063072C">
      <w:pPr>
        <w:shd w:val="clear" w:color="auto" w:fill="70AD47" w:themeFill="accent6"/>
      </w:pPr>
      <w:r>
        <w:tab/>
        <w:t>checkable : true</w:t>
      </w:r>
    </w:p>
    <w:p w14:paraId="2A11D49C" w14:textId="77777777" w:rsidR="00F76255" w:rsidRDefault="00F76255" w:rsidP="0063072C">
      <w:pPr>
        <w:shd w:val="clear" w:color="auto" w:fill="70AD47" w:themeFill="accent6"/>
      </w:pPr>
      <w:r>
        <w:tab/>
        <w:t>checked : false</w:t>
      </w:r>
    </w:p>
    <w:p w14:paraId="09162749" w14:textId="77777777" w:rsidR="00F76255" w:rsidRDefault="00F76255" w:rsidP="0063072C">
      <w:pPr>
        <w:shd w:val="clear" w:color="auto" w:fill="70AD47" w:themeFill="accent6"/>
      </w:pPr>
      <w:r>
        <w:tab/>
      </w:r>
      <w:r>
        <w:tab/>
      </w:r>
    </w:p>
    <w:p w14:paraId="31EDE15B" w14:textId="2514102D" w:rsidR="00F76255" w:rsidRDefault="00F76255" w:rsidP="0063072C">
      <w:pPr>
        <w:shd w:val="clear" w:color="auto" w:fill="70AD47" w:themeFill="accent6"/>
      </w:pPr>
      <w:r>
        <w:tab/>
        <w:t>Rectangle {</w:t>
      </w:r>
    </w:p>
    <w:p w14:paraId="0DEB1EA1" w14:textId="0DBD5FCC" w:rsidR="00F76255" w:rsidRDefault="00F76255" w:rsidP="0063072C">
      <w:pPr>
        <w:shd w:val="clear" w:color="auto" w:fill="70AD47" w:themeFill="accent6"/>
      </w:pPr>
      <w:r>
        <w:tab/>
      </w:r>
      <w:r>
        <w:tab/>
        <w:t>id : button1_color</w:t>
      </w:r>
    </w:p>
    <w:p w14:paraId="1002AD4E" w14:textId="3510D998" w:rsidR="00F76255" w:rsidRDefault="00F76255" w:rsidP="0063072C">
      <w:pPr>
        <w:shd w:val="clear" w:color="auto" w:fill="70AD47" w:themeFill="accent6"/>
      </w:pPr>
      <w:r>
        <w:tab/>
      </w:r>
      <w:r>
        <w:tab/>
        <w:t>width : parent.width</w:t>
      </w:r>
    </w:p>
    <w:p w14:paraId="51BF4042" w14:textId="627876CE" w:rsidR="00F76255" w:rsidRDefault="00F76255" w:rsidP="0063072C">
      <w:pPr>
        <w:shd w:val="clear" w:color="auto" w:fill="70AD47" w:themeFill="accent6"/>
      </w:pPr>
      <w:r>
        <w:tab/>
      </w:r>
      <w:r>
        <w:tab/>
        <w:t>height : parent.height</w:t>
      </w:r>
    </w:p>
    <w:p w14:paraId="31110349" w14:textId="4272ADD4" w:rsidR="00F76255" w:rsidRDefault="00F76255" w:rsidP="0063072C">
      <w:pPr>
        <w:shd w:val="clear" w:color="auto" w:fill="70AD47" w:themeFill="accent6"/>
      </w:pPr>
      <w:r>
        <w:tab/>
      </w:r>
      <w:r>
        <w:tab/>
        <w:t>color : "#340040"</w:t>
      </w:r>
    </w:p>
    <w:p w14:paraId="74B7E327" w14:textId="4483748F" w:rsidR="00F76255" w:rsidRDefault="00F76255" w:rsidP="0063072C">
      <w:pPr>
        <w:shd w:val="clear" w:color="auto" w:fill="70AD47" w:themeFill="accent6"/>
      </w:pPr>
      <w:r>
        <w:lastRenderedPageBreak/>
        <w:tab/>
        <w:t>}</w:t>
      </w:r>
    </w:p>
    <w:p w14:paraId="4D9254FD" w14:textId="77777777" w:rsidR="00F76255" w:rsidRDefault="00F76255" w:rsidP="0063072C">
      <w:pPr>
        <w:shd w:val="clear" w:color="auto" w:fill="70AD47" w:themeFill="accent6"/>
      </w:pPr>
      <w:r>
        <w:tab/>
      </w:r>
      <w:r>
        <w:tab/>
      </w:r>
    </w:p>
    <w:p w14:paraId="01D357A3" w14:textId="77777777" w:rsidR="00F76255" w:rsidRDefault="00F76255" w:rsidP="0063072C">
      <w:pPr>
        <w:shd w:val="clear" w:color="auto" w:fill="70AD47" w:themeFill="accent6"/>
      </w:pPr>
      <w:r>
        <w:tab/>
      </w:r>
      <w:r>
        <w:tab/>
        <w:t>Text{</w:t>
      </w:r>
    </w:p>
    <w:p w14:paraId="23D5C702" w14:textId="77777777" w:rsidR="00F76255" w:rsidRDefault="00F76255" w:rsidP="0063072C">
      <w:pPr>
        <w:shd w:val="clear" w:color="auto" w:fill="70AD47" w:themeFill="accent6"/>
      </w:pPr>
      <w:r>
        <w:tab/>
      </w:r>
      <w:r>
        <w:tab/>
        <w:t>x: 10</w:t>
      </w:r>
    </w:p>
    <w:p w14:paraId="5B405372" w14:textId="77777777" w:rsidR="00F76255" w:rsidRDefault="00F76255" w:rsidP="0063072C">
      <w:pPr>
        <w:shd w:val="clear" w:color="auto" w:fill="70AD47" w:themeFill="accent6"/>
      </w:pPr>
      <w:r>
        <w:tab/>
      </w:r>
      <w:r>
        <w:tab/>
        <w:t>y : 10</w:t>
      </w:r>
    </w:p>
    <w:p w14:paraId="4DCE2457" w14:textId="77777777" w:rsidR="00F76255" w:rsidRDefault="00F76255" w:rsidP="0063072C">
      <w:pPr>
        <w:shd w:val="clear" w:color="auto" w:fill="70AD47" w:themeFill="accent6"/>
      </w:pPr>
      <w:r>
        <w:tab/>
      </w:r>
      <w:r>
        <w:tab/>
        <w:t>text : "button1"</w:t>
      </w:r>
    </w:p>
    <w:p w14:paraId="7854F4F8" w14:textId="77777777" w:rsidR="00F76255" w:rsidRDefault="00F76255" w:rsidP="0063072C">
      <w:pPr>
        <w:shd w:val="clear" w:color="auto" w:fill="70AD47" w:themeFill="accent6"/>
      </w:pPr>
      <w:r>
        <w:tab/>
      </w:r>
      <w:r>
        <w:tab/>
        <w:t>//font.family : "Comic Sans"</w:t>
      </w:r>
    </w:p>
    <w:p w14:paraId="2C345911" w14:textId="1CE4ADE4" w:rsidR="00F76255" w:rsidRDefault="00F76255" w:rsidP="0063072C">
      <w:pPr>
        <w:shd w:val="clear" w:color="auto" w:fill="70AD47" w:themeFill="accent6"/>
      </w:pPr>
      <w:r>
        <w:tab/>
      </w:r>
      <w:r>
        <w:tab/>
        <w:t>font.pixelSize : 15</w:t>
      </w:r>
      <w:r>
        <w:tab/>
      </w:r>
    </w:p>
    <w:p w14:paraId="07A634EF" w14:textId="29A66092" w:rsidR="00F76255" w:rsidRDefault="00F76255" w:rsidP="0063072C">
      <w:pPr>
        <w:shd w:val="clear" w:color="auto" w:fill="70AD47" w:themeFill="accent6"/>
      </w:pPr>
      <w:r>
        <w:tab/>
      </w:r>
      <w:r>
        <w:tab/>
        <w:t>}</w:t>
      </w:r>
    </w:p>
    <w:p w14:paraId="13C4434F" w14:textId="3A4473A4" w:rsidR="00F76255" w:rsidRDefault="00F76255" w:rsidP="0063072C">
      <w:pPr>
        <w:shd w:val="clear" w:color="auto" w:fill="70AD47" w:themeFill="accent6"/>
      </w:pPr>
      <w:r>
        <w:tab/>
        <w:t>}</w:t>
      </w:r>
    </w:p>
    <w:p w14:paraId="6B56EF09" w14:textId="77777777" w:rsidR="00F76255" w:rsidRDefault="00F76255" w:rsidP="0063072C">
      <w:pPr>
        <w:shd w:val="clear" w:color="auto" w:fill="70AD47" w:themeFill="accent6"/>
      </w:pPr>
      <w:r>
        <w:tab/>
        <w:t>Timer{</w:t>
      </w:r>
    </w:p>
    <w:p w14:paraId="011D1519" w14:textId="77777777" w:rsidR="00F76255" w:rsidRDefault="00F76255" w:rsidP="0063072C">
      <w:pPr>
        <w:shd w:val="clear" w:color="auto" w:fill="70AD47" w:themeFill="accent6"/>
      </w:pPr>
      <w:r>
        <w:tab/>
      </w:r>
      <w:r>
        <w:tab/>
        <w:t>id:guitimer</w:t>
      </w:r>
    </w:p>
    <w:p w14:paraId="53BF180D" w14:textId="77777777" w:rsidR="00F76255" w:rsidRDefault="00F76255" w:rsidP="0063072C">
      <w:pPr>
        <w:shd w:val="clear" w:color="auto" w:fill="70AD47" w:themeFill="accent6"/>
      </w:pPr>
      <w:r>
        <w:tab/>
      </w:r>
      <w:r>
        <w:tab/>
        <w:t>interval: 200</w:t>
      </w:r>
    </w:p>
    <w:p w14:paraId="650A9EDC" w14:textId="77777777" w:rsidR="00F76255" w:rsidRDefault="00F76255" w:rsidP="0063072C">
      <w:pPr>
        <w:shd w:val="clear" w:color="auto" w:fill="70AD47" w:themeFill="accent6"/>
      </w:pPr>
      <w:r>
        <w:tab/>
      </w:r>
      <w:r>
        <w:tab/>
        <w:t>repeat: true</w:t>
      </w:r>
    </w:p>
    <w:p w14:paraId="637D580E" w14:textId="77777777" w:rsidR="00F76255" w:rsidRDefault="00F76255" w:rsidP="0063072C">
      <w:pPr>
        <w:shd w:val="clear" w:color="auto" w:fill="70AD47" w:themeFill="accent6"/>
      </w:pPr>
      <w:r>
        <w:tab/>
      </w:r>
      <w:r>
        <w:tab/>
        <w:t>running: true</w:t>
      </w:r>
    </w:p>
    <w:p w14:paraId="5AA7EDC5" w14:textId="77777777" w:rsidR="00F76255" w:rsidRDefault="00F76255" w:rsidP="0063072C">
      <w:pPr>
        <w:shd w:val="clear" w:color="auto" w:fill="70AD47" w:themeFill="accent6"/>
      </w:pPr>
      <w:r>
        <w:tab/>
      </w:r>
      <w:r>
        <w:tab/>
        <w:t>onTriggered: {</w:t>
      </w:r>
    </w:p>
    <w:p w14:paraId="775992DA" w14:textId="77777777" w:rsidR="00F76255" w:rsidRDefault="00F76255" w:rsidP="0063072C">
      <w:pPr>
        <w:shd w:val="clear" w:color="auto" w:fill="70AD47" w:themeFill="accent6"/>
      </w:pPr>
      <w:r>
        <w:tab/>
      </w:r>
      <w:r>
        <w:tab/>
      </w:r>
    </w:p>
    <w:p w14:paraId="4263B1CD" w14:textId="77777777" w:rsidR="00F76255" w:rsidRDefault="00F76255" w:rsidP="0063072C">
      <w:pPr>
        <w:shd w:val="clear" w:color="auto" w:fill="70AD47" w:themeFill="accent6"/>
      </w:pPr>
      <w:r>
        <w:tab/>
      </w:r>
      <w:r>
        <w:tab/>
        <w:t>if (button1.checked == true){</w:t>
      </w:r>
    </w:p>
    <w:p w14:paraId="05A8E203" w14:textId="77777777" w:rsidR="00F76255" w:rsidRDefault="00F76255" w:rsidP="0063072C">
      <w:pPr>
        <w:shd w:val="clear" w:color="auto" w:fill="70AD47" w:themeFill="accent6"/>
      </w:pPr>
      <w:r>
        <w:tab/>
      </w:r>
      <w:r>
        <w:tab/>
      </w:r>
      <w:r>
        <w:tab/>
        <w:t>button1_color.color = "#F2055C"</w:t>
      </w:r>
    </w:p>
    <w:p w14:paraId="3AF34D14" w14:textId="77777777" w:rsidR="00F76255" w:rsidRDefault="00F76255" w:rsidP="0063072C">
      <w:pPr>
        <w:shd w:val="clear" w:color="auto" w:fill="70AD47" w:themeFill="accent6"/>
      </w:pPr>
      <w:r>
        <w:tab/>
      </w:r>
      <w:r>
        <w:tab/>
      </w:r>
      <w:r>
        <w:tab/>
        <w:t>backend.button1("1")</w:t>
      </w:r>
    </w:p>
    <w:p w14:paraId="22E0D6C1" w14:textId="77777777" w:rsidR="00F76255" w:rsidRDefault="00F76255" w:rsidP="0063072C">
      <w:pPr>
        <w:shd w:val="clear" w:color="auto" w:fill="70AD47" w:themeFill="accent6"/>
      </w:pPr>
      <w:r>
        <w:tab/>
      </w:r>
      <w:r>
        <w:tab/>
        <w:t>}</w:t>
      </w:r>
    </w:p>
    <w:p w14:paraId="269B5F77" w14:textId="77777777" w:rsidR="00F76255" w:rsidRDefault="00F76255" w:rsidP="0063072C">
      <w:pPr>
        <w:shd w:val="clear" w:color="auto" w:fill="70AD47" w:themeFill="accent6"/>
      </w:pPr>
      <w:r>
        <w:tab/>
      </w:r>
      <w:r>
        <w:tab/>
      </w:r>
    </w:p>
    <w:p w14:paraId="31AA184C" w14:textId="77777777" w:rsidR="00F76255" w:rsidRDefault="00F76255" w:rsidP="0063072C">
      <w:pPr>
        <w:shd w:val="clear" w:color="auto" w:fill="70AD47" w:themeFill="accent6"/>
      </w:pPr>
      <w:r>
        <w:tab/>
      </w:r>
      <w:r>
        <w:tab/>
        <w:t>if (button1.checked == false){</w:t>
      </w:r>
    </w:p>
    <w:p w14:paraId="6572DAB2" w14:textId="77777777" w:rsidR="00F76255" w:rsidRDefault="00F76255" w:rsidP="0063072C">
      <w:pPr>
        <w:shd w:val="clear" w:color="auto" w:fill="70AD47" w:themeFill="accent6"/>
      </w:pPr>
      <w:r>
        <w:tab/>
      </w:r>
      <w:r>
        <w:tab/>
      </w:r>
      <w:r>
        <w:tab/>
        <w:t>button1_color.color = "#340040"</w:t>
      </w:r>
    </w:p>
    <w:p w14:paraId="023CDC9F" w14:textId="77777777" w:rsidR="00F76255" w:rsidRDefault="00F76255" w:rsidP="0063072C">
      <w:pPr>
        <w:shd w:val="clear" w:color="auto" w:fill="70AD47" w:themeFill="accent6"/>
      </w:pPr>
      <w:r>
        <w:tab/>
      </w:r>
      <w:r>
        <w:tab/>
      </w:r>
      <w:r>
        <w:tab/>
        <w:t>backend.button1("0")</w:t>
      </w:r>
    </w:p>
    <w:p w14:paraId="3EBA75C5" w14:textId="13C40C9B" w:rsidR="00F76255" w:rsidRDefault="00F76255" w:rsidP="0063072C">
      <w:pPr>
        <w:shd w:val="clear" w:color="auto" w:fill="70AD47" w:themeFill="accent6"/>
      </w:pPr>
      <w:r>
        <w:tab/>
      </w:r>
      <w:r>
        <w:tab/>
        <w:t>}</w:t>
      </w:r>
    </w:p>
    <w:p w14:paraId="074B8C63" w14:textId="4D0770F6" w:rsidR="00F76255" w:rsidRDefault="00F76255" w:rsidP="0063072C">
      <w:pPr>
        <w:shd w:val="clear" w:color="auto" w:fill="70AD47" w:themeFill="accent6"/>
      </w:pPr>
      <w:r>
        <w:tab/>
      </w:r>
      <w:r>
        <w:tab/>
        <w:t>}</w:t>
      </w:r>
      <w:r>
        <w:tab/>
      </w:r>
    </w:p>
    <w:p w14:paraId="00BF5F1B" w14:textId="1C01791D" w:rsidR="00F76255" w:rsidRDefault="00F76255" w:rsidP="0063072C">
      <w:pPr>
        <w:shd w:val="clear" w:color="auto" w:fill="70AD47" w:themeFill="accent6"/>
      </w:pPr>
      <w:r>
        <w:lastRenderedPageBreak/>
        <w:tab/>
        <w:t>}</w:t>
      </w:r>
    </w:p>
    <w:p w14:paraId="48B03000" w14:textId="77777777" w:rsidR="00F76255" w:rsidRDefault="00F76255" w:rsidP="0063072C">
      <w:pPr>
        <w:shd w:val="clear" w:color="auto" w:fill="70AD47" w:themeFill="accent6"/>
      </w:pPr>
      <w:r>
        <w:t>}</w:t>
      </w:r>
    </w:p>
    <w:p w14:paraId="7B27189B" w14:textId="4F344840" w:rsidR="00DC57E3" w:rsidRDefault="00DC57E3" w:rsidP="00DC57E3"/>
    <w:p w14:paraId="23C4B08B" w14:textId="4BB59C03" w:rsidR="0072743C" w:rsidRDefault="0072743C" w:rsidP="00DC57E3"/>
    <w:p w14:paraId="112EFEED" w14:textId="3A951878" w:rsidR="0072743C" w:rsidRDefault="0072743C" w:rsidP="00DC57E3"/>
    <w:p w14:paraId="04D89887" w14:textId="4B8214C7" w:rsidR="0072743C" w:rsidRDefault="0072743C" w:rsidP="00DC57E3"/>
    <w:p w14:paraId="5863F1EE" w14:textId="76E90121" w:rsidR="0072743C" w:rsidRDefault="0072743C" w:rsidP="00DC57E3"/>
    <w:p w14:paraId="63DD394F" w14:textId="6BFBFE3D" w:rsidR="0072743C" w:rsidRDefault="0072743C" w:rsidP="00DC57E3"/>
    <w:p w14:paraId="3D555529" w14:textId="253B4E09" w:rsidR="0072743C" w:rsidRDefault="0072743C" w:rsidP="00DC57E3"/>
    <w:p w14:paraId="6F2D7A32" w14:textId="56F350AB" w:rsidR="0072743C" w:rsidRDefault="0072743C" w:rsidP="00DC57E3"/>
    <w:p w14:paraId="4F6A8204" w14:textId="7F32E7E8" w:rsidR="0072743C" w:rsidRDefault="0072743C" w:rsidP="00DC57E3"/>
    <w:p w14:paraId="5EF7BD92" w14:textId="7FA1D907" w:rsidR="0072743C" w:rsidRDefault="0072743C" w:rsidP="00DC57E3"/>
    <w:p w14:paraId="7F0FF081" w14:textId="48037425" w:rsidR="0072743C" w:rsidRDefault="0072743C" w:rsidP="00DC57E3"/>
    <w:p w14:paraId="478B9A37" w14:textId="2EDDF7D5" w:rsidR="0072743C" w:rsidRDefault="0072743C" w:rsidP="00DC57E3"/>
    <w:p w14:paraId="14797BE0" w14:textId="379650EF" w:rsidR="0072743C" w:rsidRDefault="0072743C" w:rsidP="00DC57E3"/>
    <w:p w14:paraId="1CABB904" w14:textId="18EBCC77" w:rsidR="0072743C" w:rsidRDefault="0072743C" w:rsidP="00DC57E3"/>
    <w:p w14:paraId="290FAE60" w14:textId="42CC454B" w:rsidR="0072743C" w:rsidRDefault="0072743C" w:rsidP="00DC57E3"/>
    <w:p w14:paraId="318B2012" w14:textId="3672AE56" w:rsidR="0072743C" w:rsidRDefault="0072743C" w:rsidP="00DC57E3"/>
    <w:p w14:paraId="6896DE2D" w14:textId="0D2BFA97" w:rsidR="0072743C" w:rsidRDefault="0072743C" w:rsidP="00DC57E3"/>
    <w:p w14:paraId="6B393DB5" w14:textId="2D53E244" w:rsidR="0072743C" w:rsidRDefault="0072743C" w:rsidP="00DC57E3"/>
    <w:p w14:paraId="061C1C01" w14:textId="1BDBD347" w:rsidR="0072743C" w:rsidRDefault="0072743C" w:rsidP="00DC57E3"/>
    <w:p w14:paraId="5B4508FB" w14:textId="2BABE7F3" w:rsidR="0072743C" w:rsidRDefault="0072743C" w:rsidP="00DC57E3"/>
    <w:p w14:paraId="7CEE0CCC" w14:textId="32D61A52" w:rsidR="0072743C" w:rsidRDefault="0072743C" w:rsidP="00DC57E3"/>
    <w:p w14:paraId="5ABC8930" w14:textId="2CF8EE16" w:rsidR="0072743C" w:rsidRDefault="0072743C" w:rsidP="00DC57E3"/>
    <w:p w14:paraId="64D296E2" w14:textId="6AEB0173" w:rsidR="0072743C" w:rsidRDefault="0072743C" w:rsidP="00DC57E3"/>
    <w:p w14:paraId="54A3942F" w14:textId="77777777" w:rsidR="0072743C" w:rsidRDefault="0072743C" w:rsidP="00DC57E3"/>
    <w:p w14:paraId="2092AA25" w14:textId="5C9F12E5" w:rsidR="00DC57E3" w:rsidRDefault="00DC57E3" w:rsidP="00DC57E3">
      <w:pPr>
        <w:pStyle w:val="Heading2"/>
      </w:pPr>
      <w:bookmarkStart w:id="30" w:name="_Toc124528134"/>
      <w:r>
        <w:lastRenderedPageBreak/>
        <w:t>Multiple Output</w:t>
      </w:r>
      <w:bookmarkEnd w:id="30"/>
    </w:p>
    <w:p w14:paraId="3596148D" w14:textId="51A8DB36" w:rsidR="00DC57E3" w:rsidRDefault="00DC57E3" w:rsidP="00DC57E3">
      <w:pPr>
        <w:pStyle w:val="Heading3"/>
      </w:pPr>
      <w:bookmarkStart w:id="31" w:name="_Toc124528135"/>
      <w:r>
        <w:t>Program Ladder</w:t>
      </w:r>
      <w:bookmarkEnd w:id="31"/>
    </w:p>
    <w:p w14:paraId="58D144C5" w14:textId="3C7C7B5A" w:rsidR="000659FE" w:rsidRPr="000659FE" w:rsidRDefault="00CE5E27" w:rsidP="00CE5E27">
      <w:pPr>
        <w:jc w:val="center"/>
      </w:pPr>
      <w:r>
        <w:rPr>
          <w:noProof/>
        </w:rPr>
        <w:drawing>
          <wp:inline distT="0" distB="0" distL="0" distR="0" wp14:anchorId="0E950131" wp14:editId="055B71F2">
            <wp:extent cx="5591175" cy="16097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91175" cy="1609725"/>
                    </a:xfrm>
                    <a:prstGeom prst="rect">
                      <a:avLst/>
                    </a:prstGeom>
                  </pic:spPr>
                </pic:pic>
              </a:graphicData>
            </a:graphic>
          </wp:inline>
        </w:drawing>
      </w:r>
    </w:p>
    <w:p w14:paraId="599F2729" w14:textId="4C34C559" w:rsidR="00DC57E3" w:rsidRDefault="00DC57E3" w:rsidP="00DC57E3">
      <w:pPr>
        <w:pStyle w:val="Heading3"/>
      </w:pPr>
      <w:bookmarkStart w:id="32" w:name="_Toc124528136"/>
      <w:r>
        <w:t>Program Python</w:t>
      </w:r>
      <w:bookmarkEnd w:id="32"/>
    </w:p>
    <w:p w14:paraId="0DA14981" w14:textId="77777777" w:rsidR="00833943" w:rsidRDefault="00833943" w:rsidP="0063072C">
      <w:pPr>
        <w:shd w:val="clear" w:color="auto" w:fill="1F3864" w:themeFill="accent1" w:themeFillShade="80"/>
      </w:pPr>
      <w:r>
        <w:t>######  PROGRAM MEMANGGIL WINDOWS PYQT5 ##########################</w:t>
      </w:r>
    </w:p>
    <w:p w14:paraId="7F8D9C9F" w14:textId="77777777" w:rsidR="00833943" w:rsidRDefault="00833943" w:rsidP="0063072C">
      <w:pPr>
        <w:shd w:val="clear" w:color="auto" w:fill="1F3864" w:themeFill="accent1" w:themeFillShade="80"/>
      </w:pPr>
    </w:p>
    <w:p w14:paraId="76BE79E4" w14:textId="77777777" w:rsidR="00833943" w:rsidRDefault="00833943" w:rsidP="0063072C">
      <w:pPr>
        <w:shd w:val="clear" w:color="auto" w:fill="1F3864" w:themeFill="accent1" w:themeFillShade="80"/>
      </w:pPr>
      <w:r>
        <w:t>####### memanggil library PyQt5 untuk Graphical User Interface ##################################</w:t>
      </w:r>
    </w:p>
    <w:p w14:paraId="04572308" w14:textId="77777777" w:rsidR="00833943" w:rsidRDefault="00833943" w:rsidP="0063072C">
      <w:pPr>
        <w:shd w:val="clear" w:color="auto" w:fill="1F3864" w:themeFill="accent1" w:themeFillShade="80"/>
      </w:pPr>
      <w:r>
        <w:t>#----------------------------------------------------------------#</w:t>
      </w:r>
    </w:p>
    <w:p w14:paraId="1DE79F7B" w14:textId="77777777" w:rsidR="00833943" w:rsidRDefault="00833943" w:rsidP="0063072C">
      <w:pPr>
        <w:shd w:val="clear" w:color="auto" w:fill="1F3864" w:themeFill="accent1" w:themeFillShade="80"/>
      </w:pPr>
      <w:r>
        <w:t xml:space="preserve">from PyQt5.QtCore import * </w:t>
      </w:r>
    </w:p>
    <w:p w14:paraId="59DE06A7" w14:textId="77777777" w:rsidR="00833943" w:rsidRDefault="00833943" w:rsidP="0063072C">
      <w:pPr>
        <w:shd w:val="clear" w:color="auto" w:fill="1F3864" w:themeFill="accent1" w:themeFillShade="80"/>
      </w:pPr>
      <w:r>
        <w:t xml:space="preserve">from PyQt5.QtGui import * </w:t>
      </w:r>
    </w:p>
    <w:p w14:paraId="35B20DC2" w14:textId="77777777" w:rsidR="00833943" w:rsidRDefault="00833943" w:rsidP="0063072C">
      <w:pPr>
        <w:shd w:val="clear" w:color="auto" w:fill="1F3864" w:themeFill="accent1" w:themeFillShade="80"/>
      </w:pPr>
      <w:r>
        <w:t xml:space="preserve">from PyQt5.QtQml import * </w:t>
      </w:r>
    </w:p>
    <w:p w14:paraId="0AC6A432" w14:textId="77777777" w:rsidR="00833943" w:rsidRDefault="00833943" w:rsidP="0063072C">
      <w:pPr>
        <w:shd w:val="clear" w:color="auto" w:fill="1F3864" w:themeFill="accent1" w:themeFillShade="80"/>
      </w:pPr>
      <w:r>
        <w:t>from PyQt5.QtWidgets import *</w:t>
      </w:r>
    </w:p>
    <w:p w14:paraId="0195C80B" w14:textId="77777777" w:rsidR="00833943" w:rsidRDefault="00833943" w:rsidP="0063072C">
      <w:pPr>
        <w:shd w:val="clear" w:color="auto" w:fill="1F3864" w:themeFill="accent1" w:themeFillShade="80"/>
      </w:pPr>
      <w:r>
        <w:t xml:space="preserve">from PyQt5.QtQuick import *  </w:t>
      </w:r>
    </w:p>
    <w:p w14:paraId="6A27F21C" w14:textId="77777777" w:rsidR="00833943" w:rsidRDefault="00833943" w:rsidP="0063072C">
      <w:pPr>
        <w:shd w:val="clear" w:color="auto" w:fill="1F3864" w:themeFill="accent1" w:themeFillShade="80"/>
      </w:pPr>
      <w:r>
        <w:t>import sys</w:t>
      </w:r>
    </w:p>
    <w:p w14:paraId="19800B25" w14:textId="77777777" w:rsidR="00833943" w:rsidRDefault="00833943" w:rsidP="0063072C">
      <w:pPr>
        <w:shd w:val="clear" w:color="auto" w:fill="1F3864" w:themeFill="accent1" w:themeFillShade="80"/>
      </w:pPr>
      <w:r>
        <w:t>import threading</w:t>
      </w:r>
    </w:p>
    <w:p w14:paraId="603849C1" w14:textId="77777777" w:rsidR="00833943" w:rsidRDefault="00833943" w:rsidP="0063072C">
      <w:pPr>
        <w:shd w:val="clear" w:color="auto" w:fill="1F3864" w:themeFill="accent1" w:themeFillShade="80"/>
      </w:pPr>
      <w:r>
        <w:t>#----------------------------------------------------------------#</w:t>
      </w:r>
    </w:p>
    <w:p w14:paraId="6A725D9B" w14:textId="77777777" w:rsidR="00833943" w:rsidRDefault="00833943" w:rsidP="0063072C">
      <w:pPr>
        <w:shd w:val="clear" w:color="auto" w:fill="1F3864" w:themeFill="accent1" w:themeFillShade="80"/>
      </w:pPr>
      <w:r>
        <w:t>import pymodbus</w:t>
      </w:r>
    </w:p>
    <w:p w14:paraId="407E041C" w14:textId="77777777" w:rsidR="00833943" w:rsidRDefault="00833943" w:rsidP="0063072C">
      <w:pPr>
        <w:shd w:val="clear" w:color="auto" w:fill="1F3864" w:themeFill="accent1" w:themeFillShade="80"/>
      </w:pPr>
      <w:r>
        <w:t>from pymodbus.pdu import ModbusRequest</w:t>
      </w:r>
    </w:p>
    <w:p w14:paraId="3D70893A" w14:textId="77777777" w:rsidR="00833943" w:rsidRDefault="00833943" w:rsidP="0063072C">
      <w:pPr>
        <w:shd w:val="clear" w:color="auto" w:fill="1F3864" w:themeFill="accent1" w:themeFillShade="80"/>
      </w:pPr>
      <w:r>
        <w:t>from pymodbus.client.sync import ModbusSerialClient as ModbusClient</w:t>
      </w:r>
    </w:p>
    <w:p w14:paraId="214D54DB" w14:textId="77777777" w:rsidR="00833943" w:rsidRDefault="00833943" w:rsidP="0063072C">
      <w:pPr>
        <w:shd w:val="clear" w:color="auto" w:fill="1F3864" w:themeFill="accent1" w:themeFillShade="80"/>
      </w:pPr>
      <w:r>
        <w:t>from pymodbus.register_read_message import ReadInputRegistersResponse</w:t>
      </w:r>
    </w:p>
    <w:p w14:paraId="2EBD26C8" w14:textId="77777777" w:rsidR="00833943" w:rsidRDefault="00833943" w:rsidP="0063072C">
      <w:pPr>
        <w:shd w:val="clear" w:color="auto" w:fill="1F3864" w:themeFill="accent1" w:themeFillShade="80"/>
      </w:pPr>
      <w:r>
        <w:t>from pymodbus.transaction import ModbusRtuFramer</w:t>
      </w:r>
    </w:p>
    <w:p w14:paraId="29859C9A" w14:textId="77777777" w:rsidR="00833943" w:rsidRDefault="00833943" w:rsidP="0063072C">
      <w:pPr>
        <w:shd w:val="clear" w:color="auto" w:fill="1F3864" w:themeFill="accent1" w:themeFillShade="80"/>
      </w:pPr>
      <w:r>
        <w:t>import serial</w:t>
      </w:r>
    </w:p>
    <w:p w14:paraId="05D5808A" w14:textId="77777777" w:rsidR="00833943" w:rsidRDefault="00833943" w:rsidP="0063072C">
      <w:pPr>
        <w:shd w:val="clear" w:color="auto" w:fill="1F3864" w:themeFill="accent1" w:themeFillShade="80"/>
      </w:pPr>
      <w:r>
        <w:t>import time</w:t>
      </w:r>
    </w:p>
    <w:p w14:paraId="6AB0D146" w14:textId="77777777" w:rsidR="00833943" w:rsidRDefault="00833943" w:rsidP="0063072C">
      <w:pPr>
        <w:shd w:val="clear" w:color="auto" w:fill="1F3864" w:themeFill="accent1" w:themeFillShade="80"/>
      </w:pPr>
      <w:r>
        <w:lastRenderedPageBreak/>
        <w:t>###############DECLARE VARIABLES#############</w:t>
      </w:r>
    </w:p>
    <w:p w14:paraId="1C594B8A" w14:textId="77777777" w:rsidR="00833943" w:rsidRDefault="00833943" w:rsidP="0063072C">
      <w:pPr>
        <w:shd w:val="clear" w:color="auto" w:fill="1F3864" w:themeFill="accent1" w:themeFillShade="80"/>
      </w:pPr>
      <w:r>
        <w:t>button1_status = 0</w:t>
      </w:r>
    </w:p>
    <w:p w14:paraId="59C4979B" w14:textId="0BEFCBFD" w:rsidR="00833943" w:rsidRDefault="00833943" w:rsidP="0063072C">
      <w:pPr>
        <w:shd w:val="clear" w:color="auto" w:fill="1F3864" w:themeFill="accent1" w:themeFillShade="80"/>
      </w:pPr>
      <w:r>
        <w:t>button2_status = 0</w:t>
      </w:r>
    </w:p>
    <w:p w14:paraId="65F8FE35" w14:textId="77777777" w:rsidR="00833943" w:rsidRDefault="00833943" w:rsidP="0063072C">
      <w:pPr>
        <w:shd w:val="clear" w:color="auto" w:fill="1F3864" w:themeFill="accent1" w:themeFillShade="80"/>
      </w:pPr>
      <w:r>
        <w:t>#---------------SCAN AVAILABLE MODBUS PORT -------------------#</w:t>
      </w:r>
    </w:p>
    <w:p w14:paraId="1C3D1C7C" w14:textId="77777777" w:rsidR="00833943" w:rsidRDefault="00833943" w:rsidP="0063072C">
      <w:pPr>
        <w:shd w:val="clear" w:color="auto" w:fill="1F3864" w:themeFill="accent1" w:themeFillShade="80"/>
      </w:pPr>
    </w:p>
    <w:p w14:paraId="6F7A83BB" w14:textId="77777777" w:rsidR="00833943" w:rsidRDefault="00833943" w:rsidP="0063072C">
      <w:pPr>
        <w:shd w:val="clear" w:color="auto" w:fill="1F3864" w:themeFill="accent1" w:themeFillShade="80"/>
      </w:pPr>
      <w:r>
        <w:t>def serial_ports():</w:t>
      </w:r>
    </w:p>
    <w:p w14:paraId="4A1C9019" w14:textId="77777777" w:rsidR="00833943" w:rsidRDefault="00833943" w:rsidP="0063072C">
      <w:pPr>
        <w:shd w:val="clear" w:color="auto" w:fill="1F3864" w:themeFill="accent1" w:themeFillShade="80"/>
      </w:pPr>
      <w:r>
        <w:t xml:space="preserve">    </w:t>
      </w:r>
    </w:p>
    <w:p w14:paraId="44D0EFF7" w14:textId="77777777" w:rsidR="00833943" w:rsidRDefault="00833943" w:rsidP="0063072C">
      <w:pPr>
        <w:shd w:val="clear" w:color="auto" w:fill="1F3864" w:themeFill="accent1" w:themeFillShade="80"/>
      </w:pPr>
      <w:r>
        <w:t xml:space="preserve">    if sys.platform.startswith('win'):</w:t>
      </w:r>
    </w:p>
    <w:p w14:paraId="1E92AB40" w14:textId="77777777" w:rsidR="00833943" w:rsidRDefault="00833943" w:rsidP="0063072C">
      <w:pPr>
        <w:shd w:val="clear" w:color="auto" w:fill="1F3864" w:themeFill="accent1" w:themeFillShade="80"/>
      </w:pPr>
      <w:r>
        <w:t xml:space="preserve">        ports = ['COM%s' % (i + 1) for i in range(256)]</w:t>
      </w:r>
    </w:p>
    <w:p w14:paraId="7BC08BE4" w14:textId="77777777" w:rsidR="00833943" w:rsidRDefault="00833943" w:rsidP="0063072C">
      <w:pPr>
        <w:shd w:val="clear" w:color="auto" w:fill="1F3864" w:themeFill="accent1" w:themeFillShade="80"/>
      </w:pPr>
      <w:r>
        <w:t xml:space="preserve">    elif sys.platform.startswith('linux') or sys.platform.startswith('cygwin'):</w:t>
      </w:r>
    </w:p>
    <w:p w14:paraId="24C39B46" w14:textId="77777777" w:rsidR="00833943" w:rsidRDefault="00833943" w:rsidP="0063072C">
      <w:pPr>
        <w:shd w:val="clear" w:color="auto" w:fill="1F3864" w:themeFill="accent1" w:themeFillShade="80"/>
      </w:pPr>
      <w:r>
        <w:t xml:space="preserve">        # this excludes your current terminal "/dev/tty"</w:t>
      </w:r>
    </w:p>
    <w:p w14:paraId="7F288034" w14:textId="77777777" w:rsidR="00833943" w:rsidRDefault="00833943" w:rsidP="0063072C">
      <w:pPr>
        <w:shd w:val="clear" w:color="auto" w:fill="1F3864" w:themeFill="accent1" w:themeFillShade="80"/>
      </w:pPr>
      <w:r>
        <w:t xml:space="preserve">        ports = glob.glob('/dev/tty[A-Za-z]*')</w:t>
      </w:r>
    </w:p>
    <w:p w14:paraId="4FCB386F" w14:textId="77777777" w:rsidR="00833943" w:rsidRDefault="00833943" w:rsidP="0063072C">
      <w:pPr>
        <w:shd w:val="clear" w:color="auto" w:fill="1F3864" w:themeFill="accent1" w:themeFillShade="80"/>
      </w:pPr>
      <w:r>
        <w:t xml:space="preserve">    elif sys.platform.startswith('darwin'):</w:t>
      </w:r>
    </w:p>
    <w:p w14:paraId="4240E9BE" w14:textId="77777777" w:rsidR="00833943" w:rsidRDefault="00833943" w:rsidP="0063072C">
      <w:pPr>
        <w:shd w:val="clear" w:color="auto" w:fill="1F3864" w:themeFill="accent1" w:themeFillShade="80"/>
      </w:pPr>
      <w:r>
        <w:t xml:space="preserve">        ports = glob.glob('/dev/tty.*')</w:t>
      </w:r>
    </w:p>
    <w:p w14:paraId="4F53FBAF" w14:textId="77777777" w:rsidR="00833943" w:rsidRDefault="00833943" w:rsidP="0063072C">
      <w:pPr>
        <w:shd w:val="clear" w:color="auto" w:fill="1F3864" w:themeFill="accent1" w:themeFillShade="80"/>
      </w:pPr>
      <w:r>
        <w:t xml:space="preserve">    else:</w:t>
      </w:r>
    </w:p>
    <w:p w14:paraId="63EB445C" w14:textId="77777777" w:rsidR="00833943" w:rsidRDefault="00833943" w:rsidP="0063072C">
      <w:pPr>
        <w:shd w:val="clear" w:color="auto" w:fill="1F3864" w:themeFill="accent1" w:themeFillShade="80"/>
      </w:pPr>
      <w:r>
        <w:t xml:space="preserve">        raise EnvironmentError('Unsupported platform')</w:t>
      </w:r>
    </w:p>
    <w:p w14:paraId="53AA6AD1" w14:textId="77777777" w:rsidR="00833943" w:rsidRDefault="00833943" w:rsidP="0063072C">
      <w:pPr>
        <w:shd w:val="clear" w:color="auto" w:fill="1F3864" w:themeFill="accent1" w:themeFillShade="80"/>
      </w:pPr>
    </w:p>
    <w:p w14:paraId="4BD0B542" w14:textId="77777777" w:rsidR="00833943" w:rsidRDefault="00833943" w:rsidP="0063072C">
      <w:pPr>
        <w:shd w:val="clear" w:color="auto" w:fill="1F3864" w:themeFill="accent1" w:themeFillShade="80"/>
      </w:pPr>
      <w:r>
        <w:t xml:space="preserve">    result = []</w:t>
      </w:r>
    </w:p>
    <w:p w14:paraId="20C67CF2" w14:textId="77777777" w:rsidR="00833943" w:rsidRDefault="00833943" w:rsidP="0063072C">
      <w:pPr>
        <w:shd w:val="clear" w:color="auto" w:fill="1F3864" w:themeFill="accent1" w:themeFillShade="80"/>
      </w:pPr>
      <w:r>
        <w:t xml:space="preserve">    for port in ports:</w:t>
      </w:r>
    </w:p>
    <w:p w14:paraId="79B40CD4" w14:textId="77777777" w:rsidR="00833943" w:rsidRDefault="00833943" w:rsidP="0063072C">
      <w:pPr>
        <w:shd w:val="clear" w:color="auto" w:fill="1F3864" w:themeFill="accent1" w:themeFillShade="80"/>
      </w:pPr>
      <w:r>
        <w:t xml:space="preserve">        try:</w:t>
      </w:r>
    </w:p>
    <w:p w14:paraId="0B5D14B5" w14:textId="77777777" w:rsidR="00833943" w:rsidRDefault="00833943" w:rsidP="0063072C">
      <w:pPr>
        <w:shd w:val="clear" w:color="auto" w:fill="1F3864" w:themeFill="accent1" w:themeFillShade="80"/>
      </w:pPr>
      <w:r>
        <w:t xml:space="preserve">            s = serial.Serial(port)</w:t>
      </w:r>
    </w:p>
    <w:p w14:paraId="0CF0289E" w14:textId="77777777" w:rsidR="00833943" w:rsidRDefault="00833943" w:rsidP="0063072C">
      <w:pPr>
        <w:shd w:val="clear" w:color="auto" w:fill="1F3864" w:themeFill="accent1" w:themeFillShade="80"/>
      </w:pPr>
      <w:r>
        <w:t xml:space="preserve">            s.close()</w:t>
      </w:r>
    </w:p>
    <w:p w14:paraId="7452E619" w14:textId="77777777" w:rsidR="00833943" w:rsidRDefault="00833943" w:rsidP="0063072C">
      <w:pPr>
        <w:shd w:val="clear" w:color="auto" w:fill="1F3864" w:themeFill="accent1" w:themeFillShade="80"/>
      </w:pPr>
      <w:r>
        <w:t xml:space="preserve">            result.append(port)</w:t>
      </w:r>
    </w:p>
    <w:p w14:paraId="2B524FD5" w14:textId="77777777" w:rsidR="00833943" w:rsidRDefault="00833943" w:rsidP="0063072C">
      <w:pPr>
        <w:shd w:val="clear" w:color="auto" w:fill="1F3864" w:themeFill="accent1" w:themeFillShade="80"/>
      </w:pPr>
      <w:r>
        <w:t xml:space="preserve">        except (OSError, serial.SerialException):</w:t>
      </w:r>
    </w:p>
    <w:p w14:paraId="0FCD76DF" w14:textId="77777777" w:rsidR="00833943" w:rsidRDefault="00833943" w:rsidP="0063072C">
      <w:pPr>
        <w:shd w:val="clear" w:color="auto" w:fill="1F3864" w:themeFill="accent1" w:themeFillShade="80"/>
      </w:pPr>
      <w:r>
        <w:t xml:space="preserve">            pass</w:t>
      </w:r>
    </w:p>
    <w:p w14:paraId="58561058" w14:textId="77777777" w:rsidR="00833943" w:rsidRDefault="00833943" w:rsidP="0063072C">
      <w:pPr>
        <w:shd w:val="clear" w:color="auto" w:fill="1F3864" w:themeFill="accent1" w:themeFillShade="80"/>
      </w:pPr>
      <w:r>
        <w:t xml:space="preserve">    return result</w:t>
      </w:r>
    </w:p>
    <w:p w14:paraId="78BDD6CF" w14:textId="77777777" w:rsidR="00833943" w:rsidRDefault="00833943" w:rsidP="0063072C">
      <w:pPr>
        <w:shd w:val="clear" w:color="auto" w:fill="1F3864" w:themeFill="accent1" w:themeFillShade="80"/>
      </w:pPr>
      <w:r>
        <w:t>print(str(serial_ports()))</w:t>
      </w:r>
    </w:p>
    <w:p w14:paraId="25E6B10C" w14:textId="77777777" w:rsidR="00833943" w:rsidRDefault="00833943" w:rsidP="0063072C">
      <w:pPr>
        <w:shd w:val="clear" w:color="auto" w:fill="1F3864" w:themeFill="accent1" w:themeFillShade="80"/>
      </w:pPr>
    </w:p>
    <w:p w14:paraId="1E22D7ED" w14:textId="77777777" w:rsidR="00833943" w:rsidRDefault="00833943" w:rsidP="0063072C">
      <w:pPr>
        <w:shd w:val="clear" w:color="auto" w:fill="1F3864" w:themeFill="accent1" w:themeFillShade="80"/>
      </w:pPr>
      <w:r>
        <w:t>port = input("modbus port : ")</w:t>
      </w:r>
    </w:p>
    <w:p w14:paraId="39C26C46" w14:textId="77777777" w:rsidR="00833943" w:rsidRDefault="00833943" w:rsidP="0063072C">
      <w:pPr>
        <w:shd w:val="clear" w:color="auto" w:fill="1F3864" w:themeFill="accent1" w:themeFillShade="80"/>
      </w:pPr>
    </w:p>
    <w:p w14:paraId="72C096B6" w14:textId="77777777" w:rsidR="00833943" w:rsidRDefault="00833943" w:rsidP="0063072C">
      <w:pPr>
        <w:shd w:val="clear" w:color="auto" w:fill="1F3864" w:themeFill="accent1" w:themeFillShade="80"/>
      </w:pPr>
      <w:r>
        <w:t>baudrate = input("modbus baudrate : ")</w:t>
      </w:r>
    </w:p>
    <w:p w14:paraId="6162C9CA" w14:textId="77777777" w:rsidR="00833943" w:rsidRDefault="00833943" w:rsidP="0063072C">
      <w:pPr>
        <w:shd w:val="clear" w:color="auto" w:fill="1F3864" w:themeFill="accent1" w:themeFillShade="80"/>
      </w:pPr>
    </w:p>
    <w:p w14:paraId="25E42606" w14:textId="77777777" w:rsidR="00833943" w:rsidRDefault="00833943" w:rsidP="0063072C">
      <w:pPr>
        <w:shd w:val="clear" w:color="auto" w:fill="1F3864" w:themeFill="accent1" w:themeFillShade="80"/>
      </w:pPr>
      <w:r>
        <w:t>slave_id = input("slave id : ")</w:t>
      </w:r>
    </w:p>
    <w:p w14:paraId="3C936D47" w14:textId="77777777" w:rsidR="00833943" w:rsidRDefault="00833943" w:rsidP="0063072C">
      <w:pPr>
        <w:shd w:val="clear" w:color="auto" w:fill="1F3864" w:themeFill="accent1" w:themeFillShade="80"/>
      </w:pPr>
    </w:p>
    <w:p w14:paraId="7ED40000" w14:textId="77777777" w:rsidR="00833943" w:rsidRDefault="00833943" w:rsidP="0063072C">
      <w:pPr>
        <w:shd w:val="clear" w:color="auto" w:fill="1F3864" w:themeFill="accent1" w:themeFillShade="80"/>
      </w:pPr>
      <w:r>
        <w:t>client = ModbusClient(method='rtu', port=port, baudrate=int(baudrate), parity='N', timeout=4,strict=False)</w:t>
      </w:r>
    </w:p>
    <w:p w14:paraId="2610FD95" w14:textId="77777777" w:rsidR="00833943" w:rsidRDefault="00833943" w:rsidP="0063072C">
      <w:pPr>
        <w:shd w:val="clear" w:color="auto" w:fill="1F3864" w:themeFill="accent1" w:themeFillShade="80"/>
      </w:pPr>
      <w:r>
        <w:t>connection = client.connect()</w:t>
      </w:r>
    </w:p>
    <w:p w14:paraId="74DD0116" w14:textId="77777777" w:rsidR="00833943" w:rsidRDefault="00833943" w:rsidP="0063072C">
      <w:pPr>
        <w:shd w:val="clear" w:color="auto" w:fill="1F3864" w:themeFill="accent1" w:themeFillShade="80"/>
      </w:pPr>
    </w:p>
    <w:p w14:paraId="5D7F9F87" w14:textId="77777777" w:rsidR="00833943" w:rsidRDefault="00833943" w:rsidP="0063072C">
      <w:pPr>
        <w:shd w:val="clear" w:color="auto" w:fill="1F3864" w:themeFill="accent1" w:themeFillShade="80"/>
      </w:pPr>
    </w:p>
    <w:p w14:paraId="0417E5AC" w14:textId="77777777" w:rsidR="00833943" w:rsidRDefault="00833943" w:rsidP="0063072C">
      <w:pPr>
        <w:shd w:val="clear" w:color="auto" w:fill="1F3864" w:themeFill="accent1" w:themeFillShade="80"/>
      </w:pPr>
    </w:p>
    <w:p w14:paraId="23D2B2FB" w14:textId="77777777" w:rsidR="00833943" w:rsidRDefault="00833943" w:rsidP="0063072C">
      <w:pPr>
        <w:shd w:val="clear" w:color="auto" w:fill="1F3864" w:themeFill="accent1" w:themeFillShade="80"/>
      </w:pPr>
      <w:r>
        <w:t>########## mengisi class table dengan instruksi pyqt5#############</w:t>
      </w:r>
    </w:p>
    <w:p w14:paraId="65290333" w14:textId="77777777" w:rsidR="00833943" w:rsidRDefault="00833943" w:rsidP="0063072C">
      <w:pPr>
        <w:shd w:val="clear" w:color="auto" w:fill="1F3864" w:themeFill="accent1" w:themeFillShade="80"/>
      </w:pPr>
      <w:r>
        <w:t>#----------------------------------------------------------------#</w:t>
      </w:r>
    </w:p>
    <w:p w14:paraId="716CA852" w14:textId="77777777" w:rsidR="00833943" w:rsidRDefault="00833943" w:rsidP="0063072C">
      <w:pPr>
        <w:shd w:val="clear" w:color="auto" w:fill="1F3864" w:themeFill="accent1" w:themeFillShade="80"/>
      </w:pPr>
      <w:r>
        <w:t xml:space="preserve">class table(QObject):    </w:t>
      </w:r>
    </w:p>
    <w:p w14:paraId="70824819" w14:textId="77777777" w:rsidR="00833943" w:rsidRDefault="00833943" w:rsidP="0063072C">
      <w:pPr>
        <w:shd w:val="clear" w:color="auto" w:fill="1F3864" w:themeFill="accent1" w:themeFillShade="80"/>
      </w:pPr>
      <w:r>
        <w:t xml:space="preserve">    def __init__(self, parent = None):</w:t>
      </w:r>
    </w:p>
    <w:p w14:paraId="5114E017" w14:textId="77777777" w:rsidR="00833943" w:rsidRDefault="00833943" w:rsidP="0063072C">
      <w:pPr>
        <w:shd w:val="clear" w:color="auto" w:fill="1F3864" w:themeFill="accent1" w:themeFillShade="80"/>
      </w:pPr>
      <w:r>
        <w:t xml:space="preserve">        super().__init__(parent)</w:t>
      </w:r>
    </w:p>
    <w:p w14:paraId="28E5B9AF" w14:textId="77777777" w:rsidR="00833943" w:rsidRDefault="00833943" w:rsidP="0063072C">
      <w:pPr>
        <w:shd w:val="clear" w:color="auto" w:fill="1F3864" w:themeFill="accent1" w:themeFillShade="80"/>
      </w:pPr>
      <w:r>
        <w:t xml:space="preserve">        self.app = QApplication(sys.argv)</w:t>
      </w:r>
    </w:p>
    <w:p w14:paraId="1011348F" w14:textId="77777777" w:rsidR="00833943" w:rsidRDefault="00833943" w:rsidP="0063072C">
      <w:pPr>
        <w:shd w:val="clear" w:color="auto" w:fill="1F3864" w:themeFill="accent1" w:themeFillShade="80"/>
      </w:pPr>
      <w:r>
        <w:t xml:space="preserve">        self.engine = QQmlApplicationEngine(self)</w:t>
      </w:r>
    </w:p>
    <w:p w14:paraId="7F1A1E73" w14:textId="77777777" w:rsidR="00833943" w:rsidRDefault="00833943" w:rsidP="0063072C">
      <w:pPr>
        <w:shd w:val="clear" w:color="auto" w:fill="1F3864" w:themeFill="accent1" w:themeFillShade="80"/>
      </w:pPr>
      <w:r>
        <w:t xml:space="preserve">        self.engine.rootContext().setContextProperty("backend", self)    </w:t>
      </w:r>
    </w:p>
    <w:p w14:paraId="280F0D14" w14:textId="77777777" w:rsidR="00833943" w:rsidRDefault="00833943" w:rsidP="0063072C">
      <w:pPr>
        <w:shd w:val="clear" w:color="auto" w:fill="1F3864" w:themeFill="accent1" w:themeFillShade="80"/>
      </w:pPr>
      <w:r>
        <w:t xml:space="preserve">        self.engine.load(QUrl("main.qml"))</w:t>
      </w:r>
    </w:p>
    <w:p w14:paraId="64756FEF" w14:textId="77777777" w:rsidR="00833943" w:rsidRDefault="00833943" w:rsidP="0063072C">
      <w:pPr>
        <w:shd w:val="clear" w:color="auto" w:fill="1F3864" w:themeFill="accent1" w:themeFillShade="80"/>
      </w:pPr>
      <w:r>
        <w:t xml:space="preserve">        sys.exit(self.app.exec_())</w:t>
      </w:r>
    </w:p>
    <w:p w14:paraId="08542275" w14:textId="77777777" w:rsidR="00833943" w:rsidRDefault="00833943" w:rsidP="0063072C">
      <w:pPr>
        <w:shd w:val="clear" w:color="auto" w:fill="1F3864" w:themeFill="accent1" w:themeFillShade="80"/>
      </w:pPr>
      <w:r>
        <w:t xml:space="preserve">        </w:t>
      </w:r>
    </w:p>
    <w:p w14:paraId="1EBA94EF" w14:textId="77777777" w:rsidR="00833943" w:rsidRDefault="00833943" w:rsidP="0063072C">
      <w:pPr>
        <w:shd w:val="clear" w:color="auto" w:fill="1F3864" w:themeFill="accent1" w:themeFillShade="80"/>
      </w:pPr>
      <w:r>
        <w:t xml:space="preserve">    @pyqtSlot(int)</w:t>
      </w:r>
    </w:p>
    <w:p w14:paraId="76F051AA" w14:textId="77777777" w:rsidR="00833943" w:rsidRDefault="00833943" w:rsidP="0063072C">
      <w:pPr>
        <w:shd w:val="clear" w:color="auto" w:fill="1F3864" w:themeFill="accent1" w:themeFillShade="80"/>
      </w:pPr>
      <w:r>
        <w:t xml:space="preserve">    def button1(self, message):</w:t>
      </w:r>
    </w:p>
    <w:p w14:paraId="7C79D37A" w14:textId="77777777" w:rsidR="00833943" w:rsidRDefault="00833943" w:rsidP="0063072C">
      <w:pPr>
        <w:shd w:val="clear" w:color="auto" w:fill="1F3864" w:themeFill="accent1" w:themeFillShade="80"/>
      </w:pPr>
      <w:r>
        <w:t xml:space="preserve">        global button1_status</w:t>
      </w:r>
    </w:p>
    <w:p w14:paraId="68B2DEBD" w14:textId="77777777" w:rsidR="00833943" w:rsidRDefault="00833943" w:rsidP="0063072C">
      <w:pPr>
        <w:shd w:val="clear" w:color="auto" w:fill="1F3864" w:themeFill="accent1" w:themeFillShade="80"/>
      </w:pPr>
      <w:r>
        <w:lastRenderedPageBreak/>
        <w:t xml:space="preserve">        #print(message)</w:t>
      </w:r>
    </w:p>
    <w:p w14:paraId="3117D666" w14:textId="77777777" w:rsidR="00833943" w:rsidRDefault="00833943" w:rsidP="0063072C">
      <w:pPr>
        <w:shd w:val="clear" w:color="auto" w:fill="1F3864" w:themeFill="accent1" w:themeFillShade="80"/>
      </w:pPr>
      <w:r>
        <w:t xml:space="preserve">        button1_status = message</w:t>
      </w:r>
    </w:p>
    <w:p w14:paraId="7A88C372" w14:textId="77777777" w:rsidR="00833943" w:rsidRDefault="00833943" w:rsidP="0063072C">
      <w:pPr>
        <w:shd w:val="clear" w:color="auto" w:fill="1F3864" w:themeFill="accent1" w:themeFillShade="80"/>
      </w:pPr>
      <w:r>
        <w:t xml:space="preserve">        </w:t>
      </w:r>
    </w:p>
    <w:p w14:paraId="6BBED5B0" w14:textId="77777777" w:rsidR="00833943" w:rsidRDefault="00833943" w:rsidP="0063072C">
      <w:pPr>
        <w:shd w:val="clear" w:color="auto" w:fill="1F3864" w:themeFill="accent1" w:themeFillShade="80"/>
      </w:pPr>
      <w:r>
        <w:t xml:space="preserve">    @pyqtSlot(int)</w:t>
      </w:r>
    </w:p>
    <w:p w14:paraId="1318A2B9" w14:textId="77777777" w:rsidR="00833943" w:rsidRDefault="00833943" w:rsidP="0063072C">
      <w:pPr>
        <w:shd w:val="clear" w:color="auto" w:fill="1F3864" w:themeFill="accent1" w:themeFillShade="80"/>
      </w:pPr>
      <w:r>
        <w:t xml:space="preserve">    def button2(self, message):</w:t>
      </w:r>
    </w:p>
    <w:p w14:paraId="33274855" w14:textId="77777777" w:rsidR="00833943" w:rsidRDefault="00833943" w:rsidP="0063072C">
      <w:pPr>
        <w:shd w:val="clear" w:color="auto" w:fill="1F3864" w:themeFill="accent1" w:themeFillShade="80"/>
      </w:pPr>
      <w:r>
        <w:t xml:space="preserve">        global button2_status</w:t>
      </w:r>
    </w:p>
    <w:p w14:paraId="050EB668" w14:textId="77777777" w:rsidR="00833943" w:rsidRDefault="00833943" w:rsidP="0063072C">
      <w:pPr>
        <w:shd w:val="clear" w:color="auto" w:fill="1F3864" w:themeFill="accent1" w:themeFillShade="80"/>
      </w:pPr>
      <w:r>
        <w:t xml:space="preserve">        #print(message)</w:t>
      </w:r>
    </w:p>
    <w:p w14:paraId="207858DF" w14:textId="77777777" w:rsidR="00833943" w:rsidRDefault="00833943" w:rsidP="0063072C">
      <w:pPr>
        <w:shd w:val="clear" w:color="auto" w:fill="1F3864" w:themeFill="accent1" w:themeFillShade="80"/>
      </w:pPr>
      <w:r>
        <w:t xml:space="preserve">        button2_status = message</w:t>
      </w:r>
    </w:p>
    <w:p w14:paraId="43F6397B" w14:textId="77777777" w:rsidR="00833943" w:rsidRDefault="00833943" w:rsidP="0063072C">
      <w:pPr>
        <w:shd w:val="clear" w:color="auto" w:fill="1F3864" w:themeFill="accent1" w:themeFillShade="80"/>
      </w:pPr>
      <w:r>
        <w:t>#----------------------------------------------------------------#</w:t>
      </w:r>
    </w:p>
    <w:p w14:paraId="5807EEB0" w14:textId="77777777" w:rsidR="00833943" w:rsidRDefault="00833943" w:rsidP="0063072C">
      <w:pPr>
        <w:shd w:val="clear" w:color="auto" w:fill="1F3864" w:themeFill="accent1" w:themeFillShade="80"/>
      </w:pPr>
    </w:p>
    <w:p w14:paraId="435CA8F5" w14:textId="77777777" w:rsidR="00833943" w:rsidRDefault="00833943" w:rsidP="0063072C">
      <w:pPr>
        <w:shd w:val="clear" w:color="auto" w:fill="1F3864" w:themeFill="accent1" w:themeFillShade="80"/>
      </w:pPr>
      <w:r>
        <w:t>def modbus_data_process(num):</w:t>
      </w:r>
    </w:p>
    <w:p w14:paraId="54CAA2BC" w14:textId="77777777" w:rsidR="00833943" w:rsidRDefault="00833943" w:rsidP="0063072C">
      <w:pPr>
        <w:shd w:val="clear" w:color="auto" w:fill="1F3864" w:themeFill="accent1" w:themeFillShade="80"/>
      </w:pPr>
      <w:r>
        <w:t xml:space="preserve">    while True:</w:t>
      </w:r>
    </w:p>
    <w:p w14:paraId="7CD1D711" w14:textId="77777777" w:rsidR="00833943" w:rsidRDefault="00833943" w:rsidP="0063072C">
      <w:pPr>
        <w:shd w:val="clear" w:color="auto" w:fill="1F3864" w:themeFill="accent1" w:themeFillShade="80"/>
      </w:pPr>
      <w:r>
        <w:t xml:space="preserve">        if (button1_status == 1):</w:t>
      </w:r>
    </w:p>
    <w:p w14:paraId="1934A00A" w14:textId="77777777" w:rsidR="00833943" w:rsidRDefault="00833943" w:rsidP="0063072C">
      <w:pPr>
        <w:shd w:val="clear" w:color="auto" w:fill="1F3864" w:themeFill="accent1" w:themeFillShade="80"/>
      </w:pPr>
      <w:r>
        <w:t xml:space="preserve">            client.write_coil(128, True, unit=int(slave_id))</w:t>
      </w:r>
    </w:p>
    <w:p w14:paraId="12EC52A9" w14:textId="77777777" w:rsidR="00833943" w:rsidRDefault="00833943" w:rsidP="0063072C">
      <w:pPr>
        <w:shd w:val="clear" w:color="auto" w:fill="1F3864" w:themeFill="accent1" w:themeFillShade="80"/>
      </w:pPr>
      <w:r>
        <w:t xml:space="preserve">        else:</w:t>
      </w:r>
    </w:p>
    <w:p w14:paraId="0F2BEB9F" w14:textId="77777777" w:rsidR="00833943" w:rsidRDefault="00833943" w:rsidP="0063072C">
      <w:pPr>
        <w:shd w:val="clear" w:color="auto" w:fill="1F3864" w:themeFill="accent1" w:themeFillShade="80"/>
      </w:pPr>
      <w:r>
        <w:t xml:space="preserve">            client.write_coil(128, False, unit=int(slave_id))</w:t>
      </w:r>
    </w:p>
    <w:p w14:paraId="22FAFE84" w14:textId="77777777" w:rsidR="00833943" w:rsidRDefault="00833943" w:rsidP="0063072C">
      <w:pPr>
        <w:shd w:val="clear" w:color="auto" w:fill="1F3864" w:themeFill="accent1" w:themeFillShade="80"/>
      </w:pPr>
      <w:r>
        <w:t xml:space="preserve">            </w:t>
      </w:r>
    </w:p>
    <w:p w14:paraId="1202D9EF" w14:textId="77777777" w:rsidR="00833943" w:rsidRDefault="00833943" w:rsidP="0063072C">
      <w:pPr>
        <w:shd w:val="clear" w:color="auto" w:fill="1F3864" w:themeFill="accent1" w:themeFillShade="80"/>
      </w:pPr>
      <w:r>
        <w:t xml:space="preserve">        if (button2_status == 1):</w:t>
      </w:r>
    </w:p>
    <w:p w14:paraId="126F6059" w14:textId="77777777" w:rsidR="00833943" w:rsidRDefault="00833943" w:rsidP="0063072C">
      <w:pPr>
        <w:shd w:val="clear" w:color="auto" w:fill="1F3864" w:themeFill="accent1" w:themeFillShade="80"/>
      </w:pPr>
      <w:r>
        <w:t xml:space="preserve">            client.write_coil(129, True, unit=int(slave_id))</w:t>
      </w:r>
    </w:p>
    <w:p w14:paraId="55CFE47D" w14:textId="77777777" w:rsidR="00833943" w:rsidRDefault="00833943" w:rsidP="0063072C">
      <w:pPr>
        <w:shd w:val="clear" w:color="auto" w:fill="1F3864" w:themeFill="accent1" w:themeFillShade="80"/>
      </w:pPr>
      <w:r>
        <w:t xml:space="preserve">        else:</w:t>
      </w:r>
    </w:p>
    <w:p w14:paraId="237D650E" w14:textId="77777777" w:rsidR="00833943" w:rsidRDefault="00833943" w:rsidP="0063072C">
      <w:pPr>
        <w:shd w:val="clear" w:color="auto" w:fill="1F3864" w:themeFill="accent1" w:themeFillShade="80"/>
      </w:pPr>
      <w:r>
        <w:t xml:space="preserve">            client.write_coil(129, False, unit=int(slave_id))</w:t>
      </w:r>
    </w:p>
    <w:p w14:paraId="1C9A952B" w14:textId="77777777" w:rsidR="00833943" w:rsidRDefault="00833943" w:rsidP="0063072C">
      <w:pPr>
        <w:shd w:val="clear" w:color="auto" w:fill="1F3864" w:themeFill="accent1" w:themeFillShade="80"/>
      </w:pPr>
    </w:p>
    <w:p w14:paraId="7159463E" w14:textId="77777777" w:rsidR="00833943" w:rsidRDefault="00833943" w:rsidP="0063072C">
      <w:pPr>
        <w:shd w:val="clear" w:color="auto" w:fill="1F3864" w:themeFill="accent1" w:themeFillShade="80"/>
      </w:pPr>
    </w:p>
    <w:p w14:paraId="08E8BE80" w14:textId="77777777" w:rsidR="00833943" w:rsidRDefault="00833943" w:rsidP="0063072C">
      <w:pPr>
        <w:shd w:val="clear" w:color="auto" w:fill="1F3864" w:themeFill="accent1" w:themeFillShade="80"/>
      </w:pPr>
    </w:p>
    <w:p w14:paraId="63E0DF48" w14:textId="77777777" w:rsidR="00833943" w:rsidRDefault="00833943" w:rsidP="0063072C">
      <w:pPr>
        <w:shd w:val="clear" w:color="auto" w:fill="1F3864" w:themeFill="accent1" w:themeFillShade="80"/>
      </w:pPr>
      <w:r>
        <w:t>########## memanggil class table di mainloop######################</w:t>
      </w:r>
    </w:p>
    <w:p w14:paraId="44E2C27E" w14:textId="77777777" w:rsidR="00833943" w:rsidRDefault="00833943" w:rsidP="0063072C">
      <w:pPr>
        <w:shd w:val="clear" w:color="auto" w:fill="1F3864" w:themeFill="accent1" w:themeFillShade="80"/>
      </w:pPr>
      <w:r>
        <w:t xml:space="preserve">#----------------------------------------------------------------#    </w:t>
      </w:r>
    </w:p>
    <w:p w14:paraId="4A4C46D8" w14:textId="77777777" w:rsidR="00833943" w:rsidRDefault="00833943" w:rsidP="0063072C">
      <w:pPr>
        <w:shd w:val="clear" w:color="auto" w:fill="1F3864" w:themeFill="accent1" w:themeFillShade="80"/>
      </w:pPr>
      <w:r>
        <w:t>if __name__ == "__main__":</w:t>
      </w:r>
    </w:p>
    <w:p w14:paraId="6B46BBF6" w14:textId="77777777" w:rsidR="00833943" w:rsidRDefault="00833943" w:rsidP="0063072C">
      <w:pPr>
        <w:shd w:val="clear" w:color="auto" w:fill="1F3864" w:themeFill="accent1" w:themeFillShade="80"/>
      </w:pPr>
      <w:r>
        <w:lastRenderedPageBreak/>
        <w:t xml:space="preserve">    </w:t>
      </w:r>
    </w:p>
    <w:p w14:paraId="13A5B100" w14:textId="77777777" w:rsidR="00833943" w:rsidRDefault="00833943" w:rsidP="0063072C">
      <w:pPr>
        <w:shd w:val="clear" w:color="auto" w:fill="1F3864" w:themeFill="accent1" w:themeFillShade="80"/>
      </w:pPr>
      <w:r>
        <w:t xml:space="preserve">    t1 = threading.Thread(target=modbus_data_process, args=(10,))</w:t>
      </w:r>
    </w:p>
    <w:p w14:paraId="5683FE60" w14:textId="77777777" w:rsidR="00833943" w:rsidRDefault="00833943" w:rsidP="0063072C">
      <w:pPr>
        <w:shd w:val="clear" w:color="auto" w:fill="1F3864" w:themeFill="accent1" w:themeFillShade="80"/>
      </w:pPr>
      <w:r>
        <w:t xml:space="preserve">    t1.start()</w:t>
      </w:r>
    </w:p>
    <w:p w14:paraId="20C29D9E" w14:textId="77777777" w:rsidR="00833943" w:rsidRDefault="00833943" w:rsidP="0063072C">
      <w:pPr>
        <w:shd w:val="clear" w:color="auto" w:fill="1F3864" w:themeFill="accent1" w:themeFillShade="80"/>
      </w:pPr>
      <w:r>
        <w:t xml:space="preserve">    </w:t>
      </w:r>
    </w:p>
    <w:p w14:paraId="652569B9" w14:textId="77777777" w:rsidR="00833943" w:rsidRDefault="00833943" w:rsidP="0063072C">
      <w:pPr>
        <w:shd w:val="clear" w:color="auto" w:fill="1F3864" w:themeFill="accent1" w:themeFillShade="80"/>
      </w:pPr>
      <w:r>
        <w:t xml:space="preserve">    main = table()</w:t>
      </w:r>
    </w:p>
    <w:p w14:paraId="6755C84E" w14:textId="77777777" w:rsidR="00833943" w:rsidRDefault="00833943" w:rsidP="0063072C">
      <w:pPr>
        <w:shd w:val="clear" w:color="auto" w:fill="1F3864" w:themeFill="accent1" w:themeFillShade="80"/>
      </w:pPr>
      <w:r>
        <w:t xml:space="preserve">    </w:t>
      </w:r>
    </w:p>
    <w:p w14:paraId="60F239F7" w14:textId="77777777" w:rsidR="00833943" w:rsidRDefault="00833943" w:rsidP="0063072C">
      <w:pPr>
        <w:shd w:val="clear" w:color="auto" w:fill="1F3864" w:themeFill="accent1" w:themeFillShade="80"/>
      </w:pPr>
      <w:r>
        <w:t xml:space="preserve">    </w:t>
      </w:r>
    </w:p>
    <w:p w14:paraId="1F83C72B" w14:textId="47A6AC92" w:rsidR="00D37791" w:rsidRPr="00D37791" w:rsidRDefault="00833943" w:rsidP="0063072C">
      <w:pPr>
        <w:shd w:val="clear" w:color="auto" w:fill="1F3864" w:themeFill="accent1" w:themeFillShade="80"/>
      </w:pPr>
      <w:r>
        <w:t>#----------------------------------------------------------------#</w:t>
      </w:r>
    </w:p>
    <w:p w14:paraId="49AE23BD" w14:textId="77777777" w:rsidR="00DC57E3" w:rsidRPr="00DC57E3" w:rsidRDefault="00DC57E3" w:rsidP="00DC57E3">
      <w:pPr>
        <w:pStyle w:val="Heading3"/>
      </w:pPr>
      <w:bookmarkStart w:id="33" w:name="_Toc124528137"/>
      <w:r>
        <w:t>Program QML</w:t>
      </w:r>
      <w:bookmarkEnd w:id="33"/>
    </w:p>
    <w:p w14:paraId="4E57FD06" w14:textId="2704A864" w:rsidR="00DC57E3" w:rsidRDefault="00DC57E3" w:rsidP="00DC57E3"/>
    <w:p w14:paraId="44CC4517" w14:textId="77777777" w:rsidR="002D67A3" w:rsidRDefault="002D67A3" w:rsidP="0063072C">
      <w:pPr>
        <w:shd w:val="clear" w:color="auto" w:fill="70AD47" w:themeFill="accent6"/>
      </w:pPr>
      <w:r>
        <w:t>import QtQuick 2.12</w:t>
      </w:r>
    </w:p>
    <w:p w14:paraId="6B8352DA" w14:textId="77777777" w:rsidR="002D67A3" w:rsidRDefault="002D67A3" w:rsidP="0063072C">
      <w:pPr>
        <w:shd w:val="clear" w:color="auto" w:fill="70AD47" w:themeFill="accent6"/>
      </w:pPr>
      <w:r>
        <w:t>import QtQuick.Window 2.13</w:t>
      </w:r>
    </w:p>
    <w:p w14:paraId="280E6AAF" w14:textId="77777777" w:rsidR="002D67A3" w:rsidRDefault="002D67A3" w:rsidP="0063072C">
      <w:pPr>
        <w:shd w:val="clear" w:color="auto" w:fill="70AD47" w:themeFill="accent6"/>
      </w:pPr>
      <w:r>
        <w:t>import QtQuick.Controls 2.0</w:t>
      </w:r>
    </w:p>
    <w:p w14:paraId="4C1F8E38" w14:textId="77777777" w:rsidR="002D67A3" w:rsidRDefault="002D67A3" w:rsidP="0063072C">
      <w:pPr>
        <w:shd w:val="clear" w:color="auto" w:fill="70AD47" w:themeFill="accent6"/>
      </w:pPr>
      <w:r>
        <w:t>import QtQuick.Controls.Styles 1.4</w:t>
      </w:r>
    </w:p>
    <w:p w14:paraId="719FE198" w14:textId="77777777" w:rsidR="002D67A3" w:rsidRDefault="002D67A3" w:rsidP="0063072C">
      <w:pPr>
        <w:shd w:val="clear" w:color="auto" w:fill="70AD47" w:themeFill="accent6"/>
      </w:pPr>
      <w:r>
        <w:t>import QtQuick.Extras 1.4</w:t>
      </w:r>
    </w:p>
    <w:p w14:paraId="1D9E6999" w14:textId="77777777" w:rsidR="002D67A3" w:rsidRDefault="002D67A3" w:rsidP="0063072C">
      <w:pPr>
        <w:shd w:val="clear" w:color="auto" w:fill="70AD47" w:themeFill="accent6"/>
      </w:pPr>
      <w:r>
        <w:t>import QtQuick.Extras.Private 1.0</w:t>
      </w:r>
    </w:p>
    <w:p w14:paraId="6145E347" w14:textId="77777777" w:rsidR="002D67A3" w:rsidRDefault="002D67A3" w:rsidP="0063072C">
      <w:pPr>
        <w:shd w:val="clear" w:color="auto" w:fill="70AD47" w:themeFill="accent6"/>
      </w:pPr>
    </w:p>
    <w:p w14:paraId="512D0CAF" w14:textId="77777777" w:rsidR="002D67A3" w:rsidRDefault="002D67A3" w:rsidP="0063072C">
      <w:pPr>
        <w:shd w:val="clear" w:color="auto" w:fill="70AD47" w:themeFill="accent6"/>
      </w:pPr>
    </w:p>
    <w:p w14:paraId="484C7302" w14:textId="77777777" w:rsidR="002D67A3" w:rsidRDefault="002D67A3" w:rsidP="0063072C">
      <w:pPr>
        <w:shd w:val="clear" w:color="auto" w:fill="70AD47" w:themeFill="accent6"/>
      </w:pPr>
      <w:r>
        <w:t>Window {</w:t>
      </w:r>
    </w:p>
    <w:p w14:paraId="37E500F9" w14:textId="77777777" w:rsidR="002D67A3" w:rsidRDefault="002D67A3" w:rsidP="0063072C">
      <w:pPr>
        <w:shd w:val="clear" w:color="auto" w:fill="70AD47" w:themeFill="accent6"/>
      </w:pPr>
      <w:r>
        <w:tab/>
        <w:t>id : root</w:t>
      </w:r>
    </w:p>
    <w:p w14:paraId="676323DA" w14:textId="77777777" w:rsidR="002D67A3" w:rsidRDefault="002D67A3" w:rsidP="0063072C">
      <w:pPr>
        <w:shd w:val="clear" w:color="auto" w:fill="70AD47" w:themeFill="accent6"/>
      </w:pPr>
      <w:r>
        <w:tab/>
        <w:t>width: 400</w:t>
      </w:r>
    </w:p>
    <w:p w14:paraId="61634267" w14:textId="77777777" w:rsidR="002D67A3" w:rsidRDefault="002D67A3" w:rsidP="0063072C">
      <w:pPr>
        <w:shd w:val="clear" w:color="auto" w:fill="70AD47" w:themeFill="accent6"/>
      </w:pPr>
      <w:r>
        <w:tab/>
        <w:t>//maximumWidth : 1280</w:t>
      </w:r>
    </w:p>
    <w:p w14:paraId="37F74BF3" w14:textId="77777777" w:rsidR="002D67A3" w:rsidRDefault="002D67A3" w:rsidP="0063072C">
      <w:pPr>
        <w:shd w:val="clear" w:color="auto" w:fill="70AD47" w:themeFill="accent6"/>
      </w:pPr>
      <w:r>
        <w:tab/>
        <w:t>//minimumWidth : width</w:t>
      </w:r>
    </w:p>
    <w:p w14:paraId="25297DA6" w14:textId="09715951" w:rsidR="002D67A3" w:rsidRDefault="002D67A3" w:rsidP="0063072C">
      <w:pPr>
        <w:shd w:val="clear" w:color="auto" w:fill="70AD47" w:themeFill="accent6"/>
      </w:pPr>
      <w:r>
        <w:t xml:space="preserve">    </w:t>
      </w:r>
      <w:r w:rsidR="009A0CE7">
        <w:tab/>
      </w:r>
      <w:r>
        <w:t>height: 400</w:t>
      </w:r>
    </w:p>
    <w:p w14:paraId="43C61103" w14:textId="77777777" w:rsidR="002D67A3" w:rsidRDefault="002D67A3" w:rsidP="0063072C">
      <w:pPr>
        <w:shd w:val="clear" w:color="auto" w:fill="70AD47" w:themeFill="accent6"/>
      </w:pPr>
      <w:r>
        <w:tab/>
        <w:t>//maximumHeight : 800</w:t>
      </w:r>
    </w:p>
    <w:p w14:paraId="2087736A" w14:textId="77777777" w:rsidR="002D67A3" w:rsidRDefault="002D67A3" w:rsidP="0063072C">
      <w:pPr>
        <w:shd w:val="clear" w:color="auto" w:fill="70AD47" w:themeFill="accent6"/>
      </w:pPr>
      <w:r>
        <w:tab/>
        <w:t>//minimumHeight : height</w:t>
      </w:r>
    </w:p>
    <w:p w14:paraId="07635C63" w14:textId="77777777" w:rsidR="002D67A3" w:rsidRDefault="002D67A3" w:rsidP="0063072C">
      <w:pPr>
        <w:shd w:val="clear" w:color="auto" w:fill="70AD47" w:themeFill="accent6"/>
      </w:pPr>
      <w:r>
        <w:tab/>
        <w:t>title:"membuat MINI SCADA HMI"</w:t>
      </w:r>
    </w:p>
    <w:p w14:paraId="09DC0242" w14:textId="77777777" w:rsidR="002D67A3" w:rsidRDefault="002D67A3" w:rsidP="0063072C">
      <w:pPr>
        <w:shd w:val="clear" w:color="auto" w:fill="70AD47" w:themeFill="accent6"/>
      </w:pPr>
      <w:r>
        <w:lastRenderedPageBreak/>
        <w:tab/>
        <w:t>color : "#FF96C5"</w:t>
      </w:r>
    </w:p>
    <w:p w14:paraId="584F4B9B" w14:textId="5C7C38F0" w:rsidR="002D67A3" w:rsidRDefault="002D67A3" w:rsidP="0063072C">
      <w:pPr>
        <w:shd w:val="clear" w:color="auto" w:fill="70AD47" w:themeFill="accent6"/>
      </w:pPr>
      <w:r>
        <w:t xml:space="preserve">    </w:t>
      </w:r>
      <w:r w:rsidR="009A0CE7">
        <w:tab/>
      </w:r>
      <w:r>
        <w:t>visible: true</w:t>
      </w:r>
    </w:p>
    <w:p w14:paraId="75146AE6" w14:textId="24A13817" w:rsidR="002D67A3" w:rsidRDefault="002D67A3" w:rsidP="0063072C">
      <w:pPr>
        <w:shd w:val="clear" w:color="auto" w:fill="70AD47" w:themeFill="accent6"/>
      </w:pPr>
      <w:r>
        <w:t xml:space="preserve">    </w:t>
      </w:r>
      <w:r w:rsidR="009A0CE7">
        <w:tab/>
      </w:r>
      <w:r>
        <w:t>//flags: Qt.WindowMaximized //Qt.Dialog</w:t>
      </w:r>
    </w:p>
    <w:p w14:paraId="2B55E17B" w14:textId="77777777" w:rsidR="002D67A3" w:rsidRDefault="002D67A3" w:rsidP="0063072C">
      <w:pPr>
        <w:shd w:val="clear" w:color="auto" w:fill="70AD47" w:themeFill="accent6"/>
      </w:pPr>
      <w:r>
        <w:tab/>
      </w:r>
    </w:p>
    <w:p w14:paraId="18B80321" w14:textId="77777777" w:rsidR="002D67A3" w:rsidRDefault="002D67A3" w:rsidP="0063072C">
      <w:pPr>
        <w:shd w:val="clear" w:color="auto" w:fill="70AD47" w:themeFill="accent6"/>
      </w:pPr>
      <w:r>
        <w:tab/>
        <w:t>Button{</w:t>
      </w:r>
    </w:p>
    <w:p w14:paraId="665CBB7D" w14:textId="77777777" w:rsidR="002D67A3" w:rsidRDefault="002D67A3" w:rsidP="0063072C">
      <w:pPr>
        <w:shd w:val="clear" w:color="auto" w:fill="70AD47" w:themeFill="accent6"/>
      </w:pPr>
      <w:r>
        <w:tab/>
        <w:t>id : button1</w:t>
      </w:r>
    </w:p>
    <w:p w14:paraId="0E919496" w14:textId="77777777" w:rsidR="002D67A3" w:rsidRDefault="002D67A3" w:rsidP="0063072C">
      <w:pPr>
        <w:shd w:val="clear" w:color="auto" w:fill="70AD47" w:themeFill="accent6"/>
      </w:pPr>
      <w:r>
        <w:tab/>
        <w:t>x : 50</w:t>
      </w:r>
    </w:p>
    <w:p w14:paraId="01FE00BC" w14:textId="77777777" w:rsidR="002D67A3" w:rsidRDefault="002D67A3" w:rsidP="0063072C">
      <w:pPr>
        <w:shd w:val="clear" w:color="auto" w:fill="70AD47" w:themeFill="accent6"/>
      </w:pPr>
      <w:r>
        <w:tab/>
        <w:t>y : 150</w:t>
      </w:r>
    </w:p>
    <w:p w14:paraId="086ECF4B" w14:textId="77777777" w:rsidR="002D67A3" w:rsidRDefault="002D67A3" w:rsidP="0063072C">
      <w:pPr>
        <w:shd w:val="clear" w:color="auto" w:fill="70AD47" w:themeFill="accent6"/>
      </w:pPr>
      <w:r>
        <w:tab/>
        <w:t>width : 90</w:t>
      </w:r>
    </w:p>
    <w:p w14:paraId="1E131D0F" w14:textId="77777777" w:rsidR="002D67A3" w:rsidRDefault="002D67A3" w:rsidP="0063072C">
      <w:pPr>
        <w:shd w:val="clear" w:color="auto" w:fill="70AD47" w:themeFill="accent6"/>
      </w:pPr>
      <w:r>
        <w:tab/>
        <w:t>height : 90</w:t>
      </w:r>
    </w:p>
    <w:p w14:paraId="5E4E8462" w14:textId="77777777" w:rsidR="002D67A3" w:rsidRDefault="002D67A3" w:rsidP="0063072C">
      <w:pPr>
        <w:shd w:val="clear" w:color="auto" w:fill="70AD47" w:themeFill="accent6"/>
      </w:pPr>
      <w:r>
        <w:tab/>
        <w:t>checkable : true</w:t>
      </w:r>
    </w:p>
    <w:p w14:paraId="09111F51" w14:textId="682A1264" w:rsidR="002D67A3" w:rsidRDefault="002D67A3" w:rsidP="0063072C">
      <w:pPr>
        <w:shd w:val="clear" w:color="auto" w:fill="70AD47" w:themeFill="accent6"/>
      </w:pPr>
      <w:r>
        <w:tab/>
        <w:t>checked : false</w:t>
      </w:r>
      <w:r>
        <w:tab/>
      </w:r>
    </w:p>
    <w:p w14:paraId="70EB096A" w14:textId="77777777" w:rsidR="002D67A3" w:rsidRDefault="002D67A3" w:rsidP="0063072C">
      <w:pPr>
        <w:shd w:val="clear" w:color="auto" w:fill="70AD47" w:themeFill="accent6"/>
      </w:pPr>
      <w:r>
        <w:tab/>
      </w:r>
      <w:r>
        <w:tab/>
        <w:t>Rectangle {</w:t>
      </w:r>
    </w:p>
    <w:p w14:paraId="03D5210C" w14:textId="77777777" w:rsidR="002D67A3" w:rsidRDefault="002D67A3" w:rsidP="0063072C">
      <w:pPr>
        <w:shd w:val="clear" w:color="auto" w:fill="70AD47" w:themeFill="accent6"/>
      </w:pPr>
      <w:r>
        <w:tab/>
      </w:r>
      <w:r>
        <w:tab/>
      </w:r>
      <w:r>
        <w:tab/>
        <w:t>id : button1_color</w:t>
      </w:r>
    </w:p>
    <w:p w14:paraId="22616E73" w14:textId="77777777" w:rsidR="002D67A3" w:rsidRDefault="002D67A3" w:rsidP="0063072C">
      <w:pPr>
        <w:shd w:val="clear" w:color="auto" w:fill="70AD47" w:themeFill="accent6"/>
      </w:pPr>
      <w:r>
        <w:tab/>
      </w:r>
      <w:r>
        <w:tab/>
      </w:r>
      <w:r>
        <w:tab/>
        <w:t>width : parent.width</w:t>
      </w:r>
    </w:p>
    <w:p w14:paraId="0ED7083F" w14:textId="77777777" w:rsidR="002D67A3" w:rsidRDefault="002D67A3" w:rsidP="0063072C">
      <w:pPr>
        <w:shd w:val="clear" w:color="auto" w:fill="70AD47" w:themeFill="accent6"/>
      </w:pPr>
      <w:r>
        <w:tab/>
      </w:r>
      <w:r>
        <w:tab/>
      </w:r>
      <w:r>
        <w:tab/>
        <w:t>height : parent.height</w:t>
      </w:r>
    </w:p>
    <w:p w14:paraId="6A6423E3" w14:textId="77777777" w:rsidR="002D67A3" w:rsidRDefault="002D67A3" w:rsidP="0063072C">
      <w:pPr>
        <w:shd w:val="clear" w:color="auto" w:fill="70AD47" w:themeFill="accent6"/>
      </w:pPr>
      <w:r>
        <w:tab/>
      </w:r>
      <w:r>
        <w:tab/>
      </w:r>
      <w:r>
        <w:tab/>
        <w:t>color : "#340040"</w:t>
      </w:r>
    </w:p>
    <w:p w14:paraId="0843CC91" w14:textId="22BC9CAF" w:rsidR="002D67A3" w:rsidRDefault="002D67A3" w:rsidP="0063072C">
      <w:pPr>
        <w:shd w:val="clear" w:color="auto" w:fill="70AD47" w:themeFill="accent6"/>
      </w:pPr>
      <w:r>
        <w:tab/>
      </w:r>
      <w:r>
        <w:tab/>
        <w:t>}</w:t>
      </w:r>
    </w:p>
    <w:p w14:paraId="2C0B8116" w14:textId="77777777" w:rsidR="002D67A3" w:rsidRDefault="002D67A3" w:rsidP="0063072C">
      <w:pPr>
        <w:shd w:val="clear" w:color="auto" w:fill="70AD47" w:themeFill="accent6"/>
      </w:pPr>
      <w:r>
        <w:tab/>
      </w:r>
      <w:r>
        <w:tab/>
        <w:t>Text{</w:t>
      </w:r>
    </w:p>
    <w:p w14:paraId="5063FB7D" w14:textId="77777777" w:rsidR="002D67A3" w:rsidRDefault="002D67A3" w:rsidP="0063072C">
      <w:pPr>
        <w:shd w:val="clear" w:color="auto" w:fill="70AD47" w:themeFill="accent6"/>
      </w:pPr>
      <w:r>
        <w:tab/>
      </w:r>
      <w:r>
        <w:tab/>
        <w:t>x: 10</w:t>
      </w:r>
    </w:p>
    <w:p w14:paraId="26B3C3BA" w14:textId="77777777" w:rsidR="002D67A3" w:rsidRDefault="002D67A3" w:rsidP="0063072C">
      <w:pPr>
        <w:shd w:val="clear" w:color="auto" w:fill="70AD47" w:themeFill="accent6"/>
      </w:pPr>
      <w:r>
        <w:tab/>
      </w:r>
      <w:r>
        <w:tab/>
        <w:t>y : 10</w:t>
      </w:r>
    </w:p>
    <w:p w14:paraId="59687DD3" w14:textId="77777777" w:rsidR="002D67A3" w:rsidRDefault="002D67A3" w:rsidP="0063072C">
      <w:pPr>
        <w:shd w:val="clear" w:color="auto" w:fill="70AD47" w:themeFill="accent6"/>
      </w:pPr>
      <w:r>
        <w:tab/>
      </w:r>
      <w:r>
        <w:tab/>
        <w:t>text : "button1"</w:t>
      </w:r>
    </w:p>
    <w:p w14:paraId="18AFFDE4" w14:textId="77777777" w:rsidR="002D67A3" w:rsidRDefault="002D67A3" w:rsidP="0063072C">
      <w:pPr>
        <w:shd w:val="clear" w:color="auto" w:fill="70AD47" w:themeFill="accent6"/>
      </w:pPr>
      <w:r>
        <w:tab/>
      </w:r>
      <w:r>
        <w:tab/>
        <w:t>//font.family : "Comic Sans"</w:t>
      </w:r>
    </w:p>
    <w:p w14:paraId="06A7635E" w14:textId="2F62E731" w:rsidR="002D67A3" w:rsidRDefault="002D67A3" w:rsidP="0063072C">
      <w:pPr>
        <w:shd w:val="clear" w:color="auto" w:fill="70AD47" w:themeFill="accent6"/>
      </w:pPr>
      <w:r>
        <w:tab/>
      </w:r>
      <w:r>
        <w:tab/>
        <w:t>font.pixelSize : 15</w:t>
      </w:r>
    </w:p>
    <w:p w14:paraId="4264E817" w14:textId="42A9BFBD" w:rsidR="002D67A3" w:rsidRDefault="002D67A3" w:rsidP="0063072C">
      <w:pPr>
        <w:shd w:val="clear" w:color="auto" w:fill="70AD47" w:themeFill="accent6"/>
      </w:pPr>
      <w:r>
        <w:tab/>
      </w:r>
      <w:r>
        <w:tab/>
        <w:t>}</w:t>
      </w:r>
    </w:p>
    <w:p w14:paraId="34289099" w14:textId="77777777" w:rsidR="002D67A3" w:rsidRDefault="002D67A3" w:rsidP="0063072C">
      <w:pPr>
        <w:shd w:val="clear" w:color="auto" w:fill="70AD47" w:themeFill="accent6"/>
      </w:pPr>
      <w:r>
        <w:tab/>
        <w:t>}</w:t>
      </w:r>
    </w:p>
    <w:p w14:paraId="1D33F762" w14:textId="423CD846" w:rsidR="002D67A3" w:rsidRDefault="002D67A3" w:rsidP="0063072C">
      <w:pPr>
        <w:shd w:val="clear" w:color="auto" w:fill="70AD47" w:themeFill="accent6"/>
      </w:pPr>
      <w:r>
        <w:tab/>
      </w:r>
    </w:p>
    <w:p w14:paraId="6DA626D7" w14:textId="77777777" w:rsidR="002D67A3" w:rsidRDefault="002D67A3" w:rsidP="0063072C">
      <w:pPr>
        <w:shd w:val="clear" w:color="auto" w:fill="70AD47" w:themeFill="accent6"/>
      </w:pPr>
      <w:r>
        <w:lastRenderedPageBreak/>
        <w:tab/>
      </w:r>
    </w:p>
    <w:p w14:paraId="1A2D07CF" w14:textId="77777777" w:rsidR="002D67A3" w:rsidRDefault="002D67A3" w:rsidP="0063072C">
      <w:pPr>
        <w:shd w:val="clear" w:color="auto" w:fill="70AD47" w:themeFill="accent6"/>
      </w:pPr>
      <w:r>
        <w:tab/>
        <w:t>Button{</w:t>
      </w:r>
    </w:p>
    <w:p w14:paraId="4C9153DC" w14:textId="77777777" w:rsidR="002D67A3" w:rsidRDefault="002D67A3" w:rsidP="0063072C">
      <w:pPr>
        <w:shd w:val="clear" w:color="auto" w:fill="70AD47" w:themeFill="accent6"/>
      </w:pPr>
      <w:r>
        <w:tab/>
        <w:t>id : button2</w:t>
      </w:r>
    </w:p>
    <w:p w14:paraId="7E4AF995" w14:textId="77777777" w:rsidR="002D67A3" w:rsidRDefault="002D67A3" w:rsidP="0063072C">
      <w:pPr>
        <w:shd w:val="clear" w:color="auto" w:fill="70AD47" w:themeFill="accent6"/>
      </w:pPr>
      <w:r>
        <w:tab/>
        <w:t>x : 50</w:t>
      </w:r>
    </w:p>
    <w:p w14:paraId="1D55C117" w14:textId="77777777" w:rsidR="002D67A3" w:rsidRDefault="002D67A3" w:rsidP="0063072C">
      <w:pPr>
        <w:shd w:val="clear" w:color="auto" w:fill="70AD47" w:themeFill="accent6"/>
      </w:pPr>
      <w:r>
        <w:tab/>
        <w:t>y : 250</w:t>
      </w:r>
    </w:p>
    <w:p w14:paraId="7DDD61D9" w14:textId="77777777" w:rsidR="002D67A3" w:rsidRDefault="002D67A3" w:rsidP="0063072C">
      <w:pPr>
        <w:shd w:val="clear" w:color="auto" w:fill="70AD47" w:themeFill="accent6"/>
      </w:pPr>
      <w:r>
        <w:tab/>
        <w:t>width : 90</w:t>
      </w:r>
    </w:p>
    <w:p w14:paraId="30FFC183" w14:textId="77777777" w:rsidR="002D67A3" w:rsidRDefault="002D67A3" w:rsidP="0063072C">
      <w:pPr>
        <w:shd w:val="clear" w:color="auto" w:fill="70AD47" w:themeFill="accent6"/>
      </w:pPr>
      <w:r>
        <w:tab/>
        <w:t>height : 90</w:t>
      </w:r>
    </w:p>
    <w:p w14:paraId="5EAF85D8" w14:textId="77777777" w:rsidR="002D67A3" w:rsidRDefault="002D67A3" w:rsidP="0063072C">
      <w:pPr>
        <w:shd w:val="clear" w:color="auto" w:fill="70AD47" w:themeFill="accent6"/>
      </w:pPr>
      <w:r>
        <w:tab/>
        <w:t>checkable : true</w:t>
      </w:r>
    </w:p>
    <w:p w14:paraId="0EAEA5B5" w14:textId="77777777" w:rsidR="002D67A3" w:rsidRDefault="002D67A3" w:rsidP="0063072C">
      <w:pPr>
        <w:shd w:val="clear" w:color="auto" w:fill="70AD47" w:themeFill="accent6"/>
      </w:pPr>
      <w:r>
        <w:tab/>
        <w:t>checked : false</w:t>
      </w:r>
    </w:p>
    <w:p w14:paraId="5D17DC5B" w14:textId="77777777" w:rsidR="002D67A3" w:rsidRDefault="002D67A3" w:rsidP="0063072C">
      <w:pPr>
        <w:shd w:val="clear" w:color="auto" w:fill="70AD47" w:themeFill="accent6"/>
      </w:pPr>
      <w:r>
        <w:tab/>
      </w:r>
      <w:r>
        <w:tab/>
      </w:r>
    </w:p>
    <w:p w14:paraId="776D7376" w14:textId="77777777" w:rsidR="002D67A3" w:rsidRDefault="002D67A3" w:rsidP="0063072C">
      <w:pPr>
        <w:shd w:val="clear" w:color="auto" w:fill="70AD47" w:themeFill="accent6"/>
      </w:pPr>
      <w:r>
        <w:tab/>
      </w:r>
      <w:r>
        <w:tab/>
        <w:t>Rectangle {</w:t>
      </w:r>
    </w:p>
    <w:p w14:paraId="3CF35EFE" w14:textId="77777777" w:rsidR="002D67A3" w:rsidRDefault="002D67A3" w:rsidP="0063072C">
      <w:pPr>
        <w:shd w:val="clear" w:color="auto" w:fill="70AD47" w:themeFill="accent6"/>
      </w:pPr>
      <w:r>
        <w:tab/>
      </w:r>
      <w:r>
        <w:tab/>
      </w:r>
      <w:r>
        <w:tab/>
        <w:t>id : button2_color</w:t>
      </w:r>
    </w:p>
    <w:p w14:paraId="5F900A1E" w14:textId="77777777" w:rsidR="002D67A3" w:rsidRDefault="002D67A3" w:rsidP="0063072C">
      <w:pPr>
        <w:shd w:val="clear" w:color="auto" w:fill="70AD47" w:themeFill="accent6"/>
      </w:pPr>
      <w:r>
        <w:tab/>
      </w:r>
      <w:r>
        <w:tab/>
      </w:r>
      <w:r>
        <w:tab/>
        <w:t>width : parent.width</w:t>
      </w:r>
    </w:p>
    <w:p w14:paraId="33E1048E" w14:textId="77777777" w:rsidR="002D67A3" w:rsidRDefault="002D67A3" w:rsidP="0063072C">
      <w:pPr>
        <w:shd w:val="clear" w:color="auto" w:fill="70AD47" w:themeFill="accent6"/>
      </w:pPr>
      <w:r>
        <w:tab/>
      </w:r>
      <w:r>
        <w:tab/>
      </w:r>
      <w:r>
        <w:tab/>
        <w:t>height : parent.height</w:t>
      </w:r>
    </w:p>
    <w:p w14:paraId="5A788564" w14:textId="77777777" w:rsidR="002D67A3" w:rsidRDefault="002D67A3" w:rsidP="0063072C">
      <w:pPr>
        <w:shd w:val="clear" w:color="auto" w:fill="70AD47" w:themeFill="accent6"/>
      </w:pPr>
      <w:r>
        <w:tab/>
      </w:r>
      <w:r>
        <w:tab/>
      </w:r>
      <w:r>
        <w:tab/>
        <w:t>color : "#340040"</w:t>
      </w:r>
    </w:p>
    <w:p w14:paraId="5CA223F2" w14:textId="77777777" w:rsidR="002D67A3" w:rsidRDefault="002D67A3" w:rsidP="0063072C">
      <w:pPr>
        <w:shd w:val="clear" w:color="auto" w:fill="70AD47" w:themeFill="accent6"/>
      </w:pPr>
      <w:r>
        <w:tab/>
      </w:r>
      <w:r>
        <w:tab/>
        <w:t>}</w:t>
      </w:r>
    </w:p>
    <w:p w14:paraId="5349D3DA" w14:textId="77777777" w:rsidR="002D67A3" w:rsidRDefault="002D67A3" w:rsidP="0063072C">
      <w:pPr>
        <w:shd w:val="clear" w:color="auto" w:fill="70AD47" w:themeFill="accent6"/>
      </w:pPr>
      <w:r>
        <w:tab/>
      </w:r>
      <w:r>
        <w:tab/>
      </w:r>
    </w:p>
    <w:p w14:paraId="52514356" w14:textId="77777777" w:rsidR="002D67A3" w:rsidRDefault="002D67A3" w:rsidP="0063072C">
      <w:pPr>
        <w:shd w:val="clear" w:color="auto" w:fill="70AD47" w:themeFill="accent6"/>
      </w:pPr>
      <w:r>
        <w:tab/>
      </w:r>
      <w:r>
        <w:tab/>
        <w:t>Text{</w:t>
      </w:r>
    </w:p>
    <w:p w14:paraId="12911EB9" w14:textId="77777777" w:rsidR="002D67A3" w:rsidRDefault="002D67A3" w:rsidP="0063072C">
      <w:pPr>
        <w:shd w:val="clear" w:color="auto" w:fill="70AD47" w:themeFill="accent6"/>
      </w:pPr>
      <w:r>
        <w:tab/>
      </w:r>
      <w:r>
        <w:tab/>
        <w:t>x: 10</w:t>
      </w:r>
    </w:p>
    <w:p w14:paraId="645468EF" w14:textId="77777777" w:rsidR="002D67A3" w:rsidRDefault="002D67A3" w:rsidP="0063072C">
      <w:pPr>
        <w:shd w:val="clear" w:color="auto" w:fill="70AD47" w:themeFill="accent6"/>
      </w:pPr>
      <w:r>
        <w:tab/>
      </w:r>
      <w:r>
        <w:tab/>
        <w:t>y : 10</w:t>
      </w:r>
    </w:p>
    <w:p w14:paraId="154A8ED7" w14:textId="77777777" w:rsidR="002D67A3" w:rsidRDefault="002D67A3" w:rsidP="0063072C">
      <w:pPr>
        <w:shd w:val="clear" w:color="auto" w:fill="70AD47" w:themeFill="accent6"/>
      </w:pPr>
      <w:r>
        <w:tab/>
      </w:r>
      <w:r>
        <w:tab/>
        <w:t>text : "button2"</w:t>
      </w:r>
    </w:p>
    <w:p w14:paraId="685684CD" w14:textId="77777777" w:rsidR="002D67A3" w:rsidRDefault="002D67A3" w:rsidP="0063072C">
      <w:pPr>
        <w:shd w:val="clear" w:color="auto" w:fill="70AD47" w:themeFill="accent6"/>
      </w:pPr>
      <w:r>
        <w:tab/>
      </w:r>
      <w:r>
        <w:tab/>
        <w:t>//font.family : "Comic Sans"</w:t>
      </w:r>
    </w:p>
    <w:p w14:paraId="5A319D3D" w14:textId="77777777" w:rsidR="002D67A3" w:rsidRDefault="002D67A3" w:rsidP="0063072C">
      <w:pPr>
        <w:shd w:val="clear" w:color="auto" w:fill="70AD47" w:themeFill="accent6"/>
      </w:pPr>
      <w:r>
        <w:tab/>
      </w:r>
      <w:r>
        <w:tab/>
        <w:t>font.pixelSize : 15</w:t>
      </w:r>
    </w:p>
    <w:p w14:paraId="3C6A1529" w14:textId="77777777" w:rsidR="002D67A3" w:rsidRDefault="002D67A3" w:rsidP="0063072C">
      <w:pPr>
        <w:shd w:val="clear" w:color="auto" w:fill="70AD47" w:themeFill="accent6"/>
      </w:pPr>
      <w:r>
        <w:tab/>
      </w:r>
      <w:r>
        <w:tab/>
      </w:r>
    </w:p>
    <w:p w14:paraId="4CBAA43B" w14:textId="77777777" w:rsidR="002D67A3" w:rsidRDefault="002D67A3" w:rsidP="0063072C">
      <w:pPr>
        <w:shd w:val="clear" w:color="auto" w:fill="70AD47" w:themeFill="accent6"/>
      </w:pPr>
      <w:r>
        <w:tab/>
      </w:r>
      <w:r>
        <w:tab/>
        <w:t>}</w:t>
      </w:r>
    </w:p>
    <w:p w14:paraId="2F3B3936" w14:textId="77777777" w:rsidR="002D67A3" w:rsidRDefault="002D67A3" w:rsidP="0063072C">
      <w:pPr>
        <w:shd w:val="clear" w:color="auto" w:fill="70AD47" w:themeFill="accent6"/>
      </w:pPr>
      <w:r>
        <w:tab/>
      </w:r>
      <w:r>
        <w:tab/>
      </w:r>
    </w:p>
    <w:p w14:paraId="0E0E94ED" w14:textId="77777777" w:rsidR="002D67A3" w:rsidRDefault="002D67A3" w:rsidP="0063072C">
      <w:pPr>
        <w:shd w:val="clear" w:color="auto" w:fill="70AD47" w:themeFill="accent6"/>
      </w:pPr>
      <w:r>
        <w:tab/>
      </w:r>
      <w:r>
        <w:tab/>
      </w:r>
    </w:p>
    <w:p w14:paraId="60740670" w14:textId="77777777" w:rsidR="002D67A3" w:rsidRDefault="002D67A3" w:rsidP="0063072C">
      <w:pPr>
        <w:shd w:val="clear" w:color="auto" w:fill="70AD47" w:themeFill="accent6"/>
      </w:pPr>
      <w:r>
        <w:lastRenderedPageBreak/>
        <w:tab/>
      </w:r>
    </w:p>
    <w:p w14:paraId="2C5F6D06" w14:textId="7D55A13F" w:rsidR="002D67A3" w:rsidRDefault="002D67A3" w:rsidP="0063072C">
      <w:pPr>
        <w:shd w:val="clear" w:color="auto" w:fill="70AD47" w:themeFill="accent6"/>
      </w:pPr>
      <w:r>
        <w:tab/>
        <w:t>}</w:t>
      </w:r>
    </w:p>
    <w:p w14:paraId="63E64E9A" w14:textId="77777777" w:rsidR="002D67A3" w:rsidRDefault="002D67A3" w:rsidP="0063072C">
      <w:pPr>
        <w:shd w:val="clear" w:color="auto" w:fill="70AD47" w:themeFill="accent6"/>
      </w:pPr>
      <w:r>
        <w:tab/>
        <w:t>Timer{</w:t>
      </w:r>
    </w:p>
    <w:p w14:paraId="15625878" w14:textId="77777777" w:rsidR="002D67A3" w:rsidRDefault="002D67A3" w:rsidP="0063072C">
      <w:pPr>
        <w:shd w:val="clear" w:color="auto" w:fill="70AD47" w:themeFill="accent6"/>
      </w:pPr>
      <w:r>
        <w:tab/>
      </w:r>
      <w:r>
        <w:tab/>
        <w:t>id:guitimer</w:t>
      </w:r>
    </w:p>
    <w:p w14:paraId="78E8A3FF" w14:textId="77777777" w:rsidR="002D67A3" w:rsidRDefault="002D67A3" w:rsidP="0063072C">
      <w:pPr>
        <w:shd w:val="clear" w:color="auto" w:fill="70AD47" w:themeFill="accent6"/>
      </w:pPr>
      <w:r>
        <w:tab/>
      </w:r>
      <w:r>
        <w:tab/>
        <w:t>interval: 200</w:t>
      </w:r>
    </w:p>
    <w:p w14:paraId="0FE85484" w14:textId="77777777" w:rsidR="002D67A3" w:rsidRDefault="002D67A3" w:rsidP="0063072C">
      <w:pPr>
        <w:shd w:val="clear" w:color="auto" w:fill="70AD47" w:themeFill="accent6"/>
      </w:pPr>
      <w:r>
        <w:tab/>
      </w:r>
      <w:r>
        <w:tab/>
        <w:t>repeat: true</w:t>
      </w:r>
    </w:p>
    <w:p w14:paraId="5EFF0E90" w14:textId="77777777" w:rsidR="002D67A3" w:rsidRDefault="002D67A3" w:rsidP="0063072C">
      <w:pPr>
        <w:shd w:val="clear" w:color="auto" w:fill="70AD47" w:themeFill="accent6"/>
      </w:pPr>
      <w:r>
        <w:tab/>
      </w:r>
      <w:r>
        <w:tab/>
        <w:t>running: true</w:t>
      </w:r>
    </w:p>
    <w:p w14:paraId="79DE9681" w14:textId="77777777" w:rsidR="002D67A3" w:rsidRDefault="002D67A3" w:rsidP="0063072C">
      <w:pPr>
        <w:shd w:val="clear" w:color="auto" w:fill="70AD47" w:themeFill="accent6"/>
      </w:pPr>
      <w:r>
        <w:tab/>
      </w:r>
      <w:r>
        <w:tab/>
        <w:t>onTriggered: {</w:t>
      </w:r>
    </w:p>
    <w:p w14:paraId="6B40DE27" w14:textId="77777777" w:rsidR="002D67A3" w:rsidRDefault="002D67A3" w:rsidP="0063072C">
      <w:pPr>
        <w:shd w:val="clear" w:color="auto" w:fill="70AD47" w:themeFill="accent6"/>
      </w:pPr>
      <w:r>
        <w:tab/>
      </w:r>
      <w:r>
        <w:tab/>
      </w:r>
    </w:p>
    <w:p w14:paraId="329771C9" w14:textId="77777777" w:rsidR="002D67A3" w:rsidRDefault="002D67A3" w:rsidP="0063072C">
      <w:pPr>
        <w:shd w:val="clear" w:color="auto" w:fill="70AD47" w:themeFill="accent6"/>
      </w:pPr>
      <w:r>
        <w:tab/>
      </w:r>
      <w:r>
        <w:tab/>
        <w:t>if (button1.checked == true){</w:t>
      </w:r>
    </w:p>
    <w:p w14:paraId="76F4E9FB" w14:textId="77777777" w:rsidR="002D67A3" w:rsidRDefault="002D67A3" w:rsidP="0063072C">
      <w:pPr>
        <w:shd w:val="clear" w:color="auto" w:fill="70AD47" w:themeFill="accent6"/>
      </w:pPr>
      <w:r>
        <w:tab/>
      </w:r>
      <w:r>
        <w:tab/>
      </w:r>
      <w:r>
        <w:tab/>
        <w:t>button1_color.color = "#F2055C"</w:t>
      </w:r>
    </w:p>
    <w:p w14:paraId="2CC14AB4" w14:textId="77777777" w:rsidR="002D67A3" w:rsidRDefault="002D67A3" w:rsidP="0063072C">
      <w:pPr>
        <w:shd w:val="clear" w:color="auto" w:fill="70AD47" w:themeFill="accent6"/>
      </w:pPr>
      <w:r>
        <w:tab/>
      </w:r>
      <w:r>
        <w:tab/>
      </w:r>
      <w:r>
        <w:tab/>
        <w:t>backend.button1("1")</w:t>
      </w:r>
    </w:p>
    <w:p w14:paraId="0E5BB36F" w14:textId="77777777" w:rsidR="002D67A3" w:rsidRDefault="002D67A3" w:rsidP="0063072C">
      <w:pPr>
        <w:shd w:val="clear" w:color="auto" w:fill="70AD47" w:themeFill="accent6"/>
      </w:pPr>
      <w:r>
        <w:tab/>
      </w:r>
      <w:r>
        <w:tab/>
        <w:t>}</w:t>
      </w:r>
    </w:p>
    <w:p w14:paraId="6EFF6D35" w14:textId="77777777" w:rsidR="002D67A3" w:rsidRDefault="002D67A3" w:rsidP="0063072C">
      <w:pPr>
        <w:shd w:val="clear" w:color="auto" w:fill="70AD47" w:themeFill="accent6"/>
      </w:pPr>
      <w:r>
        <w:tab/>
      </w:r>
      <w:r>
        <w:tab/>
      </w:r>
    </w:p>
    <w:p w14:paraId="580D79D2" w14:textId="77777777" w:rsidR="002D67A3" w:rsidRDefault="002D67A3" w:rsidP="0063072C">
      <w:pPr>
        <w:shd w:val="clear" w:color="auto" w:fill="70AD47" w:themeFill="accent6"/>
      </w:pPr>
      <w:r>
        <w:tab/>
      </w:r>
      <w:r>
        <w:tab/>
        <w:t>if (button1.checked == false){</w:t>
      </w:r>
    </w:p>
    <w:p w14:paraId="180758F7" w14:textId="77777777" w:rsidR="002D67A3" w:rsidRDefault="002D67A3" w:rsidP="0063072C">
      <w:pPr>
        <w:shd w:val="clear" w:color="auto" w:fill="70AD47" w:themeFill="accent6"/>
      </w:pPr>
      <w:r>
        <w:tab/>
      </w:r>
      <w:r>
        <w:tab/>
      </w:r>
      <w:r>
        <w:tab/>
        <w:t>button1_color.color = "#340040"</w:t>
      </w:r>
    </w:p>
    <w:p w14:paraId="6CECAFE1" w14:textId="77777777" w:rsidR="002D67A3" w:rsidRDefault="002D67A3" w:rsidP="0063072C">
      <w:pPr>
        <w:shd w:val="clear" w:color="auto" w:fill="70AD47" w:themeFill="accent6"/>
      </w:pPr>
      <w:r>
        <w:tab/>
      </w:r>
      <w:r>
        <w:tab/>
      </w:r>
      <w:r>
        <w:tab/>
        <w:t>backend.button1("0")</w:t>
      </w:r>
    </w:p>
    <w:p w14:paraId="4F2434C3" w14:textId="77777777" w:rsidR="002D67A3" w:rsidRDefault="002D67A3" w:rsidP="0063072C">
      <w:pPr>
        <w:shd w:val="clear" w:color="auto" w:fill="70AD47" w:themeFill="accent6"/>
      </w:pPr>
      <w:r>
        <w:tab/>
      </w:r>
      <w:r>
        <w:tab/>
        <w:t>}</w:t>
      </w:r>
    </w:p>
    <w:p w14:paraId="3B08F794" w14:textId="77777777" w:rsidR="002D67A3" w:rsidRDefault="002D67A3" w:rsidP="0063072C">
      <w:pPr>
        <w:shd w:val="clear" w:color="auto" w:fill="70AD47" w:themeFill="accent6"/>
      </w:pPr>
      <w:r>
        <w:tab/>
      </w:r>
      <w:r>
        <w:tab/>
      </w:r>
    </w:p>
    <w:p w14:paraId="620EC154" w14:textId="77777777" w:rsidR="002D67A3" w:rsidRDefault="002D67A3" w:rsidP="0063072C">
      <w:pPr>
        <w:shd w:val="clear" w:color="auto" w:fill="70AD47" w:themeFill="accent6"/>
      </w:pPr>
      <w:r>
        <w:tab/>
      </w:r>
      <w:r>
        <w:tab/>
      </w:r>
    </w:p>
    <w:p w14:paraId="6B1BA82D" w14:textId="77777777" w:rsidR="002D67A3" w:rsidRDefault="002D67A3" w:rsidP="0063072C">
      <w:pPr>
        <w:shd w:val="clear" w:color="auto" w:fill="70AD47" w:themeFill="accent6"/>
      </w:pPr>
      <w:r>
        <w:tab/>
      </w:r>
      <w:r>
        <w:tab/>
        <w:t>if (button2.checked == true){</w:t>
      </w:r>
    </w:p>
    <w:p w14:paraId="1F0FBF6F" w14:textId="77777777" w:rsidR="002D67A3" w:rsidRDefault="002D67A3" w:rsidP="0063072C">
      <w:pPr>
        <w:shd w:val="clear" w:color="auto" w:fill="70AD47" w:themeFill="accent6"/>
      </w:pPr>
      <w:r>
        <w:tab/>
      </w:r>
      <w:r>
        <w:tab/>
      </w:r>
      <w:r>
        <w:tab/>
        <w:t>button2_color.color = "#F2055C"</w:t>
      </w:r>
    </w:p>
    <w:p w14:paraId="3A2FCD2E" w14:textId="77777777" w:rsidR="002D67A3" w:rsidRDefault="002D67A3" w:rsidP="0063072C">
      <w:pPr>
        <w:shd w:val="clear" w:color="auto" w:fill="70AD47" w:themeFill="accent6"/>
      </w:pPr>
      <w:r>
        <w:tab/>
      </w:r>
      <w:r>
        <w:tab/>
      </w:r>
      <w:r>
        <w:tab/>
        <w:t>backend.button2("1")</w:t>
      </w:r>
    </w:p>
    <w:p w14:paraId="56DF3EF7" w14:textId="77777777" w:rsidR="002D67A3" w:rsidRDefault="002D67A3" w:rsidP="0063072C">
      <w:pPr>
        <w:shd w:val="clear" w:color="auto" w:fill="70AD47" w:themeFill="accent6"/>
      </w:pPr>
      <w:r>
        <w:tab/>
      </w:r>
      <w:r>
        <w:tab/>
        <w:t>}</w:t>
      </w:r>
    </w:p>
    <w:p w14:paraId="4D7F8117" w14:textId="77777777" w:rsidR="002D67A3" w:rsidRDefault="002D67A3" w:rsidP="0063072C">
      <w:pPr>
        <w:shd w:val="clear" w:color="auto" w:fill="70AD47" w:themeFill="accent6"/>
      </w:pPr>
      <w:r>
        <w:tab/>
      </w:r>
      <w:r>
        <w:tab/>
      </w:r>
    </w:p>
    <w:p w14:paraId="2F8836C2" w14:textId="77777777" w:rsidR="002D67A3" w:rsidRDefault="002D67A3" w:rsidP="0063072C">
      <w:pPr>
        <w:shd w:val="clear" w:color="auto" w:fill="70AD47" w:themeFill="accent6"/>
      </w:pPr>
      <w:r>
        <w:tab/>
      </w:r>
      <w:r>
        <w:tab/>
        <w:t>if (button2.checked == false){</w:t>
      </w:r>
    </w:p>
    <w:p w14:paraId="17A97D6E" w14:textId="77777777" w:rsidR="002D67A3" w:rsidRDefault="002D67A3" w:rsidP="0063072C">
      <w:pPr>
        <w:shd w:val="clear" w:color="auto" w:fill="70AD47" w:themeFill="accent6"/>
      </w:pPr>
      <w:r>
        <w:tab/>
      </w:r>
      <w:r>
        <w:tab/>
      </w:r>
      <w:r>
        <w:tab/>
        <w:t>button2_color.color = "#340040"</w:t>
      </w:r>
    </w:p>
    <w:p w14:paraId="5C3DAD57" w14:textId="77777777" w:rsidR="002D67A3" w:rsidRDefault="002D67A3" w:rsidP="0063072C">
      <w:pPr>
        <w:shd w:val="clear" w:color="auto" w:fill="70AD47" w:themeFill="accent6"/>
      </w:pPr>
      <w:r>
        <w:lastRenderedPageBreak/>
        <w:tab/>
      </w:r>
      <w:r>
        <w:tab/>
      </w:r>
      <w:r>
        <w:tab/>
        <w:t>backend.button2("0")</w:t>
      </w:r>
    </w:p>
    <w:p w14:paraId="71E73F96" w14:textId="1852142E" w:rsidR="002D67A3" w:rsidRDefault="002D67A3" w:rsidP="0063072C">
      <w:pPr>
        <w:shd w:val="clear" w:color="auto" w:fill="70AD47" w:themeFill="accent6"/>
      </w:pPr>
      <w:r>
        <w:tab/>
      </w:r>
      <w:r>
        <w:tab/>
        <w:t>}</w:t>
      </w:r>
    </w:p>
    <w:p w14:paraId="05949476" w14:textId="336A3150" w:rsidR="002D67A3" w:rsidRDefault="002D67A3" w:rsidP="0063072C">
      <w:pPr>
        <w:shd w:val="clear" w:color="auto" w:fill="70AD47" w:themeFill="accent6"/>
      </w:pPr>
      <w:r>
        <w:tab/>
      </w:r>
      <w:r>
        <w:tab/>
        <w:t>}</w:t>
      </w:r>
      <w:r>
        <w:tab/>
      </w:r>
    </w:p>
    <w:p w14:paraId="750F217C" w14:textId="06BF528D" w:rsidR="002D67A3" w:rsidRDefault="002D67A3" w:rsidP="0063072C">
      <w:pPr>
        <w:shd w:val="clear" w:color="auto" w:fill="70AD47" w:themeFill="accent6"/>
      </w:pPr>
      <w:r>
        <w:tab/>
        <w:t>}</w:t>
      </w:r>
    </w:p>
    <w:p w14:paraId="60848B0E" w14:textId="77777777" w:rsidR="002D67A3" w:rsidRDefault="002D67A3" w:rsidP="0063072C">
      <w:pPr>
        <w:shd w:val="clear" w:color="auto" w:fill="70AD47" w:themeFill="accent6"/>
      </w:pPr>
      <w:r>
        <w:t>}</w:t>
      </w:r>
    </w:p>
    <w:p w14:paraId="57D77F69" w14:textId="77777777" w:rsidR="002D67A3" w:rsidRDefault="002D67A3" w:rsidP="002D67A3"/>
    <w:p w14:paraId="013FCB7F" w14:textId="77777777" w:rsidR="002D67A3" w:rsidRDefault="002D67A3" w:rsidP="002D67A3"/>
    <w:p w14:paraId="076E6D47" w14:textId="77777777" w:rsidR="002D67A3" w:rsidRDefault="002D67A3" w:rsidP="002D67A3"/>
    <w:p w14:paraId="326301BB" w14:textId="77777777" w:rsidR="002D67A3" w:rsidRDefault="002D67A3" w:rsidP="002D67A3"/>
    <w:p w14:paraId="1B46261C" w14:textId="77777777" w:rsidR="002D67A3" w:rsidRDefault="002D67A3" w:rsidP="002D67A3"/>
    <w:p w14:paraId="6D30C0B8" w14:textId="77777777" w:rsidR="002D67A3" w:rsidRDefault="002D67A3" w:rsidP="002D67A3"/>
    <w:p w14:paraId="025E526A" w14:textId="77777777" w:rsidR="002D67A3" w:rsidRDefault="002D67A3" w:rsidP="002D67A3"/>
    <w:p w14:paraId="778C563D" w14:textId="77777777" w:rsidR="002D67A3" w:rsidRDefault="002D67A3" w:rsidP="002D67A3"/>
    <w:p w14:paraId="78BCBDDF" w14:textId="77777777" w:rsidR="002D67A3" w:rsidRDefault="002D67A3" w:rsidP="00DC57E3"/>
    <w:p w14:paraId="2EBD7364" w14:textId="35008471" w:rsidR="009E1B97" w:rsidRDefault="009E1B97" w:rsidP="00DC57E3"/>
    <w:p w14:paraId="6FE5B6F8" w14:textId="5AA932B7" w:rsidR="009E1B97" w:rsidRDefault="009E1B97" w:rsidP="00DC57E3"/>
    <w:p w14:paraId="280B829B" w14:textId="5C9E2BE7" w:rsidR="009E1B97" w:rsidRDefault="009E1B97" w:rsidP="00DC57E3"/>
    <w:p w14:paraId="3B073494" w14:textId="1E78EEAE" w:rsidR="009E1B97" w:rsidRDefault="009E1B97" w:rsidP="00DC57E3"/>
    <w:p w14:paraId="206945AE" w14:textId="01A2EE18" w:rsidR="009E1B97" w:rsidRDefault="009E1B97" w:rsidP="00DC57E3"/>
    <w:p w14:paraId="6294C5F0" w14:textId="007A8360" w:rsidR="009E1B97" w:rsidRDefault="009E1B97" w:rsidP="00DC57E3"/>
    <w:p w14:paraId="70888741" w14:textId="3CE1A749" w:rsidR="009E1B97" w:rsidRDefault="009E1B97" w:rsidP="00DC57E3"/>
    <w:p w14:paraId="37DB7463" w14:textId="790CBDC6" w:rsidR="00414CEF" w:rsidRDefault="00414CEF" w:rsidP="00DC57E3"/>
    <w:p w14:paraId="78D93D87" w14:textId="3110A544" w:rsidR="00414CEF" w:rsidRDefault="00414CEF" w:rsidP="00DC57E3"/>
    <w:p w14:paraId="66A0E61C" w14:textId="44262353" w:rsidR="00414CEF" w:rsidRDefault="00414CEF" w:rsidP="00DC57E3"/>
    <w:p w14:paraId="30A73B9A" w14:textId="7DCC39E7" w:rsidR="00414CEF" w:rsidRDefault="00414CEF" w:rsidP="00DC57E3"/>
    <w:p w14:paraId="1ED65B11" w14:textId="77777777" w:rsidR="00E2313F" w:rsidRDefault="00E2313F" w:rsidP="00DC57E3"/>
    <w:p w14:paraId="5A093E5C" w14:textId="52A832F1" w:rsidR="009E1B97" w:rsidRDefault="009E1B97" w:rsidP="009E1B97">
      <w:pPr>
        <w:pStyle w:val="Heading1"/>
      </w:pPr>
      <w:bookmarkStart w:id="34" w:name="_Toc124528138"/>
      <w:r>
        <w:lastRenderedPageBreak/>
        <w:t>Jobsheet 2 : Digital Input</w:t>
      </w:r>
      <w:bookmarkEnd w:id="34"/>
    </w:p>
    <w:p w14:paraId="2FAA35DA" w14:textId="2F3AB439" w:rsidR="009E1B97" w:rsidRDefault="009E1B97" w:rsidP="009E1B97"/>
    <w:p w14:paraId="7A20BBE1" w14:textId="02A84FD7" w:rsidR="00D25DB5" w:rsidRDefault="00D25DB5" w:rsidP="009E1B97">
      <w:r>
        <w:t>Target : Membuat Program minimal untuk me</w:t>
      </w:r>
      <w:r>
        <w:t>mbaca tombol</w:t>
      </w:r>
      <w:r>
        <w:t xml:space="preserve"> d</w:t>
      </w:r>
      <w:r w:rsidR="00120D36">
        <w:t>engan</w:t>
      </w:r>
      <w:r>
        <w:t xml:space="preserve"> python, qml, dan modbus  </w:t>
      </w:r>
    </w:p>
    <w:p w14:paraId="2FE0AB49" w14:textId="3AE6BCCE" w:rsidR="009E1B97" w:rsidRDefault="009E1B97" w:rsidP="009E1B97">
      <w:pPr>
        <w:pStyle w:val="Heading2"/>
      </w:pPr>
      <w:bookmarkStart w:id="35" w:name="_Toc124528139"/>
      <w:r>
        <w:t>Single Input</w:t>
      </w:r>
      <w:bookmarkEnd w:id="35"/>
    </w:p>
    <w:p w14:paraId="40E5FA7C" w14:textId="77777777" w:rsidR="00120D36" w:rsidRPr="00120D36" w:rsidRDefault="00120D36" w:rsidP="00120D36"/>
    <w:p w14:paraId="5917E71C" w14:textId="6F4831F9" w:rsidR="009E1B97" w:rsidRDefault="009E1B97" w:rsidP="009E1B97">
      <w:pPr>
        <w:pStyle w:val="Heading3"/>
      </w:pPr>
      <w:bookmarkStart w:id="36" w:name="_Toc124528140"/>
      <w:r>
        <w:t>Program Ladder</w:t>
      </w:r>
      <w:bookmarkEnd w:id="36"/>
    </w:p>
    <w:p w14:paraId="3FB219B0" w14:textId="5F6AC6DB" w:rsidR="000659FE" w:rsidRPr="000659FE" w:rsidRDefault="000659FE" w:rsidP="000659FE">
      <w:r w:rsidRPr="000659FE">
        <w:rPr>
          <w:noProof/>
        </w:rPr>
        <w:drawing>
          <wp:inline distT="0" distB="0" distL="0" distR="0" wp14:anchorId="1E5BA1A4" wp14:editId="3C54E180">
            <wp:extent cx="5734336" cy="1445712"/>
            <wp:effectExtent l="0" t="0" r="0" b="2540"/>
            <wp:docPr id="1" name="Picture 4">
              <a:extLst xmlns:a="http://schemas.openxmlformats.org/drawingml/2006/main">
                <a:ext uri="{FF2B5EF4-FFF2-40B4-BE49-F238E27FC236}">
                  <a16:creationId xmlns:a16="http://schemas.microsoft.com/office/drawing/2014/main" id="{D450FBAF-EB35-4497-8550-A4F8C286D5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450FBAF-EB35-4497-8550-A4F8C286D5A2}"/>
                        </a:ext>
                      </a:extLst>
                    </pic:cNvPr>
                    <pic:cNvPicPr>
                      <a:picLocks noChangeAspect="1"/>
                    </pic:cNvPicPr>
                  </pic:nvPicPr>
                  <pic:blipFill>
                    <a:blip r:embed="rId23"/>
                    <a:stretch>
                      <a:fillRect/>
                    </a:stretch>
                  </pic:blipFill>
                  <pic:spPr>
                    <a:xfrm>
                      <a:off x="0" y="0"/>
                      <a:ext cx="5734336" cy="1445712"/>
                    </a:xfrm>
                    <a:prstGeom prst="rect">
                      <a:avLst/>
                    </a:prstGeom>
                  </pic:spPr>
                </pic:pic>
              </a:graphicData>
            </a:graphic>
          </wp:inline>
        </w:drawing>
      </w:r>
    </w:p>
    <w:p w14:paraId="050A03FA" w14:textId="38B9093C" w:rsidR="009E1B97" w:rsidRDefault="009E1B97" w:rsidP="009E1B97">
      <w:pPr>
        <w:pStyle w:val="Heading3"/>
      </w:pPr>
      <w:bookmarkStart w:id="37" w:name="_Toc124528141"/>
      <w:r>
        <w:t>Program Python</w:t>
      </w:r>
      <w:bookmarkEnd w:id="37"/>
    </w:p>
    <w:p w14:paraId="2DA42421" w14:textId="0D0ADDF5" w:rsidR="002426B5" w:rsidRDefault="002426B5" w:rsidP="002426B5"/>
    <w:p w14:paraId="4FE19300" w14:textId="77777777" w:rsidR="002426B5" w:rsidRDefault="002426B5" w:rsidP="0063072C">
      <w:pPr>
        <w:shd w:val="clear" w:color="auto" w:fill="1F3864" w:themeFill="accent1" w:themeFillShade="80"/>
      </w:pPr>
      <w:r>
        <w:t>######  PROGRAM MEMANGGIL WINDOWS PYQT5 ##########################</w:t>
      </w:r>
    </w:p>
    <w:p w14:paraId="1BD1517A" w14:textId="77777777" w:rsidR="002426B5" w:rsidRDefault="002426B5" w:rsidP="0063072C">
      <w:pPr>
        <w:shd w:val="clear" w:color="auto" w:fill="1F3864" w:themeFill="accent1" w:themeFillShade="80"/>
      </w:pPr>
    </w:p>
    <w:p w14:paraId="482F6D11" w14:textId="77777777" w:rsidR="002426B5" w:rsidRDefault="002426B5" w:rsidP="0063072C">
      <w:pPr>
        <w:shd w:val="clear" w:color="auto" w:fill="1F3864" w:themeFill="accent1" w:themeFillShade="80"/>
      </w:pPr>
      <w:r>
        <w:t>####### memanggil library PyQt5 untuk Graphical User Interface ##################################</w:t>
      </w:r>
    </w:p>
    <w:p w14:paraId="5E780468" w14:textId="77777777" w:rsidR="002426B5" w:rsidRDefault="002426B5" w:rsidP="0063072C">
      <w:pPr>
        <w:shd w:val="clear" w:color="auto" w:fill="1F3864" w:themeFill="accent1" w:themeFillShade="80"/>
      </w:pPr>
      <w:r>
        <w:t>#----------------------------------------------------------------#</w:t>
      </w:r>
    </w:p>
    <w:p w14:paraId="3D4E04D0" w14:textId="77777777" w:rsidR="002426B5" w:rsidRDefault="002426B5" w:rsidP="0063072C">
      <w:pPr>
        <w:shd w:val="clear" w:color="auto" w:fill="1F3864" w:themeFill="accent1" w:themeFillShade="80"/>
      </w:pPr>
      <w:r>
        <w:t xml:space="preserve">from PyQt5.QtCore import * </w:t>
      </w:r>
    </w:p>
    <w:p w14:paraId="751B8324" w14:textId="77777777" w:rsidR="002426B5" w:rsidRDefault="002426B5" w:rsidP="0063072C">
      <w:pPr>
        <w:shd w:val="clear" w:color="auto" w:fill="1F3864" w:themeFill="accent1" w:themeFillShade="80"/>
      </w:pPr>
      <w:r>
        <w:t xml:space="preserve">from PyQt5.QtGui import * </w:t>
      </w:r>
    </w:p>
    <w:p w14:paraId="3B82E547" w14:textId="77777777" w:rsidR="002426B5" w:rsidRDefault="002426B5" w:rsidP="0063072C">
      <w:pPr>
        <w:shd w:val="clear" w:color="auto" w:fill="1F3864" w:themeFill="accent1" w:themeFillShade="80"/>
      </w:pPr>
      <w:r>
        <w:t xml:space="preserve">from PyQt5.QtQml import * </w:t>
      </w:r>
    </w:p>
    <w:p w14:paraId="27A2AF88" w14:textId="77777777" w:rsidR="002426B5" w:rsidRDefault="002426B5" w:rsidP="0063072C">
      <w:pPr>
        <w:shd w:val="clear" w:color="auto" w:fill="1F3864" w:themeFill="accent1" w:themeFillShade="80"/>
      </w:pPr>
      <w:r>
        <w:t>from PyQt5.QtWidgets import *</w:t>
      </w:r>
    </w:p>
    <w:p w14:paraId="2734CCF9" w14:textId="77777777" w:rsidR="002426B5" w:rsidRDefault="002426B5" w:rsidP="0063072C">
      <w:pPr>
        <w:shd w:val="clear" w:color="auto" w:fill="1F3864" w:themeFill="accent1" w:themeFillShade="80"/>
      </w:pPr>
      <w:r>
        <w:t xml:space="preserve">from PyQt5.QtQuick import *  </w:t>
      </w:r>
    </w:p>
    <w:p w14:paraId="2FA83AC2" w14:textId="77777777" w:rsidR="002426B5" w:rsidRDefault="002426B5" w:rsidP="0063072C">
      <w:pPr>
        <w:shd w:val="clear" w:color="auto" w:fill="1F3864" w:themeFill="accent1" w:themeFillShade="80"/>
      </w:pPr>
      <w:r>
        <w:t>import sys</w:t>
      </w:r>
    </w:p>
    <w:p w14:paraId="63E2F732" w14:textId="77777777" w:rsidR="002426B5" w:rsidRDefault="002426B5" w:rsidP="0063072C">
      <w:pPr>
        <w:shd w:val="clear" w:color="auto" w:fill="1F3864" w:themeFill="accent1" w:themeFillShade="80"/>
      </w:pPr>
      <w:r>
        <w:t>import threading</w:t>
      </w:r>
    </w:p>
    <w:p w14:paraId="15322763" w14:textId="77777777" w:rsidR="002426B5" w:rsidRDefault="002426B5" w:rsidP="0063072C">
      <w:pPr>
        <w:shd w:val="clear" w:color="auto" w:fill="1F3864" w:themeFill="accent1" w:themeFillShade="80"/>
      </w:pPr>
      <w:r>
        <w:t>#----------------------------------------------------------------#</w:t>
      </w:r>
    </w:p>
    <w:p w14:paraId="401DBBDC" w14:textId="77777777" w:rsidR="002426B5" w:rsidRDefault="002426B5" w:rsidP="0063072C">
      <w:pPr>
        <w:shd w:val="clear" w:color="auto" w:fill="1F3864" w:themeFill="accent1" w:themeFillShade="80"/>
      </w:pPr>
      <w:r>
        <w:t>import pymodbus</w:t>
      </w:r>
    </w:p>
    <w:p w14:paraId="4FBCB7EB" w14:textId="77777777" w:rsidR="002426B5" w:rsidRDefault="002426B5" w:rsidP="0063072C">
      <w:pPr>
        <w:shd w:val="clear" w:color="auto" w:fill="1F3864" w:themeFill="accent1" w:themeFillShade="80"/>
      </w:pPr>
      <w:r>
        <w:t>from pymodbus.pdu import ModbusRequest</w:t>
      </w:r>
    </w:p>
    <w:p w14:paraId="15E899C6" w14:textId="77777777" w:rsidR="002426B5" w:rsidRDefault="002426B5" w:rsidP="0063072C">
      <w:pPr>
        <w:shd w:val="clear" w:color="auto" w:fill="1F3864" w:themeFill="accent1" w:themeFillShade="80"/>
      </w:pPr>
      <w:r>
        <w:lastRenderedPageBreak/>
        <w:t>from pymodbus.client.sync import ModbusSerialClient as ModbusClient</w:t>
      </w:r>
    </w:p>
    <w:p w14:paraId="17600DE2" w14:textId="77777777" w:rsidR="002426B5" w:rsidRDefault="002426B5" w:rsidP="0063072C">
      <w:pPr>
        <w:shd w:val="clear" w:color="auto" w:fill="1F3864" w:themeFill="accent1" w:themeFillShade="80"/>
      </w:pPr>
      <w:r>
        <w:t>from pymodbus.register_read_message import ReadInputRegistersResponse</w:t>
      </w:r>
    </w:p>
    <w:p w14:paraId="5B015F7B" w14:textId="77777777" w:rsidR="002426B5" w:rsidRDefault="002426B5" w:rsidP="0063072C">
      <w:pPr>
        <w:shd w:val="clear" w:color="auto" w:fill="1F3864" w:themeFill="accent1" w:themeFillShade="80"/>
      </w:pPr>
      <w:r>
        <w:t>from pymodbus.transaction import ModbusRtuFramer</w:t>
      </w:r>
    </w:p>
    <w:p w14:paraId="5EB8DD5B" w14:textId="77777777" w:rsidR="002426B5" w:rsidRDefault="002426B5" w:rsidP="0063072C">
      <w:pPr>
        <w:shd w:val="clear" w:color="auto" w:fill="1F3864" w:themeFill="accent1" w:themeFillShade="80"/>
      </w:pPr>
      <w:r>
        <w:t>import serial</w:t>
      </w:r>
    </w:p>
    <w:p w14:paraId="7510C692" w14:textId="77777777" w:rsidR="002426B5" w:rsidRDefault="002426B5" w:rsidP="0063072C">
      <w:pPr>
        <w:shd w:val="clear" w:color="auto" w:fill="1F3864" w:themeFill="accent1" w:themeFillShade="80"/>
      </w:pPr>
      <w:r>
        <w:t>import time</w:t>
      </w:r>
    </w:p>
    <w:p w14:paraId="1F9EB911" w14:textId="77777777" w:rsidR="002426B5" w:rsidRDefault="002426B5" w:rsidP="0063072C">
      <w:pPr>
        <w:shd w:val="clear" w:color="auto" w:fill="1F3864" w:themeFill="accent1" w:themeFillShade="80"/>
      </w:pPr>
      <w:r>
        <w:t>###############DECLARE VARIABLES#############</w:t>
      </w:r>
    </w:p>
    <w:p w14:paraId="272E758D" w14:textId="77777777" w:rsidR="002426B5" w:rsidRDefault="002426B5" w:rsidP="0063072C">
      <w:pPr>
        <w:shd w:val="clear" w:color="auto" w:fill="1F3864" w:themeFill="accent1" w:themeFillShade="80"/>
      </w:pPr>
      <w:r>
        <w:t>indicator1_status = ""</w:t>
      </w:r>
    </w:p>
    <w:p w14:paraId="5655BA7D" w14:textId="77777777" w:rsidR="002426B5" w:rsidRDefault="002426B5" w:rsidP="0063072C">
      <w:pPr>
        <w:shd w:val="clear" w:color="auto" w:fill="1F3864" w:themeFill="accent1" w:themeFillShade="80"/>
      </w:pPr>
    </w:p>
    <w:p w14:paraId="31E01E69" w14:textId="77777777" w:rsidR="002426B5" w:rsidRDefault="002426B5" w:rsidP="0063072C">
      <w:pPr>
        <w:shd w:val="clear" w:color="auto" w:fill="1F3864" w:themeFill="accent1" w:themeFillShade="80"/>
      </w:pPr>
      <w:r>
        <w:t>#---------------SCAN AVAILABLE MODBUS PORT -------------------#</w:t>
      </w:r>
    </w:p>
    <w:p w14:paraId="7DFB632E" w14:textId="77777777" w:rsidR="002426B5" w:rsidRDefault="002426B5" w:rsidP="0063072C">
      <w:pPr>
        <w:shd w:val="clear" w:color="auto" w:fill="1F3864" w:themeFill="accent1" w:themeFillShade="80"/>
      </w:pPr>
    </w:p>
    <w:p w14:paraId="3018CF07" w14:textId="77777777" w:rsidR="002426B5" w:rsidRDefault="002426B5" w:rsidP="0063072C">
      <w:pPr>
        <w:shd w:val="clear" w:color="auto" w:fill="1F3864" w:themeFill="accent1" w:themeFillShade="80"/>
      </w:pPr>
      <w:r>
        <w:t>def serial_ports():</w:t>
      </w:r>
    </w:p>
    <w:p w14:paraId="42CB0800" w14:textId="77777777" w:rsidR="002426B5" w:rsidRDefault="002426B5" w:rsidP="0063072C">
      <w:pPr>
        <w:shd w:val="clear" w:color="auto" w:fill="1F3864" w:themeFill="accent1" w:themeFillShade="80"/>
      </w:pPr>
      <w:r>
        <w:t xml:space="preserve">    </w:t>
      </w:r>
    </w:p>
    <w:p w14:paraId="01FEB448" w14:textId="77777777" w:rsidR="002426B5" w:rsidRDefault="002426B5" w:rsidP="0063072C">
      <w:pPr>
        <w:shd w:val="clear" w:color="auto" w:fill="1F3864" w:themeFill="accent1" w:themeFillShade="80"/>
      </w:pPr>
      <w:r>
        <w:t xml:space="preserve">    if sys.platform.startswith('win'):</w:t>
      </w:r>
    </w:p>
    <w:p w14:paraId="2356DE30" w14:textId="77777777" w:rsidR="002426B5" w:rsidRDefault="002426B5" w:rsidP="0063072C">
      <w:pPr>
        <w:shd w:val="clear" w:color="auto" w:fill="1F3864" w:themeFill="accent1" w:themeFillShade="80"/>
      </w:pPr>
      <w:r>
        <w:t xml:space="preserve">        ports = ['COM%s' % (i + 1) for i in range(256)]</w:t>
      </w:r>
    </w:p>
    <w:p w14:paraId="56969B79" w14:textId="77777777" w:rsidR="002426B5" w:rsidRDefault="002426B5" w:rsidP="0063072C">
      <w:pPr>
        <w:shd w:val="clear" w:color="auto" w:fill="1F3864" w:themeFill="accent1" w:themeFillShade="80"/>
      </w:pPr>
      <w:r>
        <w:t xml:space="preserve">    elif sys.platform.startswith('linux') or sys.platform.startswith('cygwin'):</w:t>
      </w:r>
    </w:p>
    <w:p w14:paraId="6AD75F19" w14:textId="77777777" w:rsidR="002426B5" w:rsidRDefault="002426B5" w:rsidP="0063072C">
      <w:pPr>
        <w:shd w:val="clear" w:color="auto" w:fill="1F3864" w:themeFill="accent1" w:themeFillShade="80"/>
      </w:pPr>
      <w:r>
        <w:t xml:space="preserve">        # this excludes your current terminal "/dev/tty"</w:t>
      </w:r>
    </w:p>
    <w:p w14:paraId="636842BB" w14:textId="77777777" w:rsidR="002426B5" w:rsidRDefault="002426B5" w:rsidP="0063072C">
      <w:pPr>
        <w:shd w:val="clear" w:color="auto" w:fill="1F3864" w:themeFill="accent1" w:themeFillShade="80"/>
      </w:pPr>
      <w:r>
        <w:t xml:space="preserve">        ports = glob.glob('/dev/tty[A-Za-z]*')</w:t>
      </w:r>
    </w:p>
    <w:p w14:paraId="31D4FB7E" w14:textId="77777777" w:rsidR="002426B5" w:rsidRDefault="002426B5" w:rsidP="0063072C">
      <w:pPr>
        <w:shd w:val="clear" w:color="auto" w:fill="1F3864" w:themeFill="accent1" w:themeFillShade="80"/>
      </w:pPr>
      <w:r>
        <w:t xml:space="preserve">    elif sys.platform.startswith('darwin'):</w:t>
      </w:r>
    </w:p>
    <w:p w14:paraId="52C0D867" w14:textId="77777777" w:rsidR="002426B5" w:rsidRDefault="002426B5" w:rsidP="0063072C">
      <w:pPr>
        <w:shd w:val="clear" w:color="auto" w:fill="1F3864" w:themeFill="accent1" w:themeFillShade="80"/>
      </w:pPr>
      <w:r>
        <w:t xml:space="preserve">        ports = glob.glob('/dev/tty.*')</w:t>
      </w:r>
    </w:p>
    <w:p w14:paraId="4B3ADA22" w14:textId="77777777" w:rsidR="002426B5" w:rsidRDefault="002426B5" w:rsidP="0063072C">
      <w:pPr>
        <w:shd w:val="clear" w:color="auto" w:fill="1F3864" w:themeFill="accent1" w:themeFillShade="80"/>
      </w:pPr>
      <w:r>
        <w:t xml:space="preserve">    else:</w:t>
      </w:r>
    </w:p>
    <w:p w14:paraId="2BCF27B7" w14:textId="77777777" w:rsidR="002426B5" w:rsidRDefault="002426B5" w:rsidP="0063072C">
      <w:pPr>
        <w:shd w:val="clear" w:color="auto" w:fill="1F3864" w:themeFill="accent1" w:themeFillShade="80"/>
      </w:pPr>
      <w:r>
        <w:t xml:space="preserve">        raise EnvironmentError('Unsupported platform')</w:t>
      </w:r>
    </w:p>
    <w:p w14:paraId="45335765" w14:textId="77777777" w:rsidR="002426B5" w:rsidRDefault="002426B5" w:rsidP="0063072C">
      <w:pPr>
        <w:shd w:val="clear" w:color="auto" w:fill="1F3864" w:themeFill="accent1" w:themeFillShade="80"/>
      </w:pPr>
    </w:p>
    <w:p w14:paraId="5DAC9535" w14:textId="77777777" w:rsidR="002426B5" w:rsidRDefault="002426B5" w:rsidP="0063072C">
      <w:pPr>
        <w:shd w:val="clear" w:color="auto" w:fill="1F3864" w:themeFill="accent1" w:themeFillShade="80"/>
      </w:pPr>
      <w:r>
        <w:t xml:space="preserve">    result = []</w:t>
      </w:r>
    </w:p>
    <w:p w14:paraId="40E4F216" w14:textId="77777777" w:rsidR="002426B5" w:rsidRDefault="002426B5" w:rsidP="0063072C">
      <w:pPr>
        <w:shd w:val="clear" w:color="auto" w:fill="1F3864" w:themeFill="accent1" w:themeFillShade="80"/>
      </w:pPr>
      <w:r>
        <w:t xml:space="preserve">    for port in ports:</w:t>
      </w:r>
    </w:p>
    <w:p w14:paraId="2A281C0C" w14:textId="77777777" w:rsidR="002426B5" w:rsidRDefault="002426B5" w:rsidP="0063072C">
      <w:pPr>
        <w:shd w:val="clear" w:color="auto" w:fill="1F3864" w:themeFill="accent1" w:themeFillShade="80"/>
      </w:pPr>
      <w:r>
        <w:t xml:space="preserve">        try:</w:t>
      </w:r>
    </w:p>
    <w:p w14:paraId="5FC8BAF8" w14:textId="77777777" w:rsidR="002426B5" w:rsidRDefault="002426B5" w:rsidP="0063072C">
      <w:pPr>
        <w:shd w:val="clear" w:color="auto" w:fill="1F3864" w:themeFill="accent1" w:themeFillShade="80"/>
      </w:pPr>
      <w:r>
        <w:t xml:space="preserve">            s = serial.Serial(port)</w:t>
      </w:r>
    </w:p>
    <w:p w14:paraId="32B9A84B" w14:textId="77777777" w:rsidR="002426B5" w:rsidRDefault="002426B5" w:rsidP="0063072C">
      <w:pPr>
        <w:shd w:val="clear" w:color="auto" w:fill="1F3864" w:themeFill="accent1" w:themeFillShade="80"/>
      </w:pPr>
      <w:r>
        <w:t xml:space="preserve">            s.close()</w:t>
      </w:r>
    </w:p>
    <w:p w14:paraId="177A03D0" w14:textId="77777777" w:rsidR="002426B5" w:rsidRDefault="002426B5" w:rsidP="0063072C">
      <w:pPr>
        <w:shd w:val="clear" w:color="auto" w:fill="1F3864" w:themeFill="accent1" w:themeFillShade="80"/>
      </w:pPr>
      <w:r>
        <w:lastRenderedPageBreak/>
        <w:t xml:space="preserve">            result.append(port)</w:t>
      </w:r>
    </w:p>
    <w:p w14:paraId="3EF10FBD" w14:textId="77777777" w:rsidR="002426B5" w:rsidRDefault="002426B5" w:rsidP="0063072C">
      <w:pPr>
        <w:shd w:val="clear" w:color="auto" w:fill="1F3864" w:themeFill="accent1" w:themeFillShade="80"/>
      </w:pPr>
      <w:r>
        <w:t xml:space="preserve">        except (OSError, serial.SerialException):</w:t>
      </w:r>
    </w:p>
    <w:p w14:paraId="40F5A2F2" w14:textId="77777777" w:rsidR="002426B5" w:rsidRDefault="002426B5" w:rsidP="0063072C">
      <w:pPr>
        <w:shd w:val="clear" w:color="auto" w:fill="1F3864" w:themeFill="accent1" w:themeFillShade="80"/>
      </w:pPr>
      <w:r>
        <w:t xml:space="preserve">            pass</w:t>
      </w:r>
    </w:p>
    <w:p w14:paraId="2A78FD39" w14:textId="77777777" w:rsidR="002426B5" w:rsidRDefault="002426B5" w:rsidP="0063072C">
      <w:pPr>
        <w:shd w:val="clear" w:color="auto" w:fill="1F3864" w:themeFill="accent1" w:themeFillShade="80"/>
      </w:pPr>
      <w:r>
        <w:t xml:space="preserve">    return result</w:t>
      </w:r>
    </w:p>
    <w:p w14:paraId="7E974F57" w14:textId="77777777" w:rsidR="002426B5" w:rsidRDefault="002426B5" w:rsidP="0063072C">
      <w:pPr>
        <w:shd w:val="clear" w:color="auto" w:fill="1F3864" w:themeFill="accent1" w:themeFillShade="80"/>
      </w:pPr>
      <w:r>
        <w:t>print(str(serial_ports()))</w:t>
      </w:r>
    </w:p>
    <w:p w14:paraId="0DCBC26E" w14:textId="77777777" w:rsidR="002426B5" w:rsidRDefault="002426B5" w:rsidP="0063072C">
      <w:pPr>
        <w:shd w:val="clear" w:color="auto" w:fill="1F3864" w:themeFill="accent1" w:themeFillShade="80"/>
      </w:pPr>
    </w:p>
    <w:p w14:paraId="5CEEB952" w14:textId="77777777" w:rsidR="002426B5" w:rsidRDefault="002426B5" w:rsidP="0063072C">
      <w:pPr>
        <w:shd w:val="clear" w:color="auto" w:fill="1F3864" w:themeFill="accent1" w:themeFillShade="80"/>
      </w:pPr>
      <w:r>
        <w:t>port = input("modbus port : ")</w:t>
      </w:r>
    </w:p>
    <w:p w14:paraId="4D4863F1" w14:textId="77777777" w:rsidR="002426B5" w:rsidRDefault="002426B5" w:rsidP="0063072C">
      <w:pPr>
        <w:shd w:val="clear" w:color="auto" w:fill="1F3864" w:themeFill="accent1" w:themeFillShade="80"/>
      </w:pPr>
    </w:p>
    <w:p w14:paraId="6D2EF6A1" w14:textId="77777777" w:rsidR="002426B5" w:rsidRDefault="002426B5" w:rsidP="0063072C">
      <w:pPr>
        <w:shd w:val="clear" w:color="auto" w:fill="1F3864" w:themeFill="accent1" w:themeFillShade="80"/>
      </w:pPr>
      <w:r>
        <w:t>baudrate = input("modbus baudrate : ")</w:t>
      </w:r>
    </w:p>
    <w:p w14:paraId="3DB875C6" w14:textId="77777777" w:rsidR="002426B5" w:rsidRDefault="002426B5" w:rsidP="0063072C">
      <w:pPr>
        <w:shd w:val="clear" w:color="auto" w:fill="1F3864" w:themeFill="accent1" w:themeFillShade="80"/>
      </w:pPr>
    </w:p>
    <w:p w14:paraId="688B0D5C" w14:textId="77777777" w:rsidR="002426B5" w:rsidRDefault="002426B5" w:rsidP="0063072C">
      <w:pPr>
        <w:shd w:val="clear" w:color="auto" w:fill="1F3864" w:themeFill="accent1" w:themeFillShade="80"/>
      </w:pPr>
      <w:r>
        <w:t>slave_id = input("slave id : ")</w:t>
      </w:r>
    </w:p>
    <w:p w14:paraId="398C79DC" w14:textId="77777777" w:rsidR="002426B5" w:rsidRDefault="002426B5" w:rsidP="0063072C">
      <w:pPr>
        <w:shd w:val="clear" w:color="auto" w:fill="1F3864" w:themeFill="accent1" w:themeFillShade="80"/>
      </w:pPr>
    </w:p>
    <w:p w14:paraId="5D2BB4ED" w14:textId="77777777" w:rsidR="002426B5" w:rsidRDefault="002426B5" w:rsidP="0063072C">
      <w:pPr>
        <w:shd w:val="clear" w:color="auto" w:fill="1F3864" w:themeFill="accent1" w:themeFillShade="80"/>
      </w:pPr>
      <w:r>
        <w:t>client = ModbusClient(method='rtu', port=port, baudrate=int(baudrate), parity='N', timeout=4,strict=False)</w:t>
      </w:r>
    </w:p>
    <w:p w14:paraId="70C8D74A" w14:textId="77777777" w:rsidR="002426B5" w:rsidRDefault="002426B5" w:rsidP="0063072C">
      <w:pPr>
        <w:shd w:val="clear" w:color="auto" w:fill="1F3864" w:themeFill="accent1" w:themeFillShade="80"/>
      </w:pPr>
      <w:r>
        <w:t>connection = client.connect()</w:t>
      </w:r>
    </w:p>
    <w:p w14:paraId="63F82100" w14:textId="77777777" w:rsidR="002426B5" w:rsidRDefault="002426B5" w:rsidP="0063072C">
      <w:pPr>
        <w:shd w:val="clear" w:color="auto" w:fill="1F3864" w:themeFill="accent1" w:themeFillShade="80"/>
      </w:pPr>
    </w:p>
    <w:p w14:paraId="4116E53A" w14:textId="77777777" w:rsidR="002426B5" w:rsidRDefault="002426B5" w:rsidP="0063072C">
      <w:pPr>
        <w:shd w:val="clear" w:color="auto" w:fill="1F3864" w:themeFill="accent1" w:themeFillShade="80"/>
      </w:pPr>
    </w:p>
    <w:p w14:paraId="2664AEF3" w14:textId="77777777" w:rsidR="002426B5" w:rsidRDefault="002426B5" w:rsidP="0063072C">
      <w:pPr>
        <w:shd w:val="clear" w:color="auto" w:fill="1F3864" w:themeFill="accent1" w:themeFillShade="80"/>
      </w:pPr>
    </w:p>
    <w:p w14:paraId="7F9861B0" w14:textId="77777777" w:rsidR="002426B5" w:rsidRDefault="002426B5" w:rsidP="0063072C">
      <w:pPr>
        <w:shd w:val="clear" w:color="auto" w:fill="1F3864" w:themeFill="accent1" w:themeFillShade="80"/>
      </w:pPr>
      <w:r>
        <w:t>########## mengisi class table dengan instruksi pyqt5#############</w:t>
      </w:r>
    </w:p>
    <w:p w14:paraId="13E88CBC" w14:textId="77777777" w:rsidR="002426B5" w:rsidRDefault="002426B5" w:rsidP="0063072C">
      <w:pPr>
        <w:shd w:val="clear" w:color="auto" w:fill="1F3864" w:themeFill="accent1" w:themeFillShade="80"/>
      </w:pPr>
      <w:r>
        <w:t>#----------------------------------------------------------------#</w:t>
      </w:r>
    </w:p>
    <w:p w14:paraId="5B6BBC12" w14:textId="77777777" w:rsidR="002426B5" w:rsidRDefault="002426B5" w:rsidP="0063072C">
      <w:pPr>
        <w:shd w:val="clear" w:color="auto" w:fill="1F3864" w:themeFill="accent1" w:themeFillShade="80"/>
      </w:pPr>
      <w:r>
        <w:t xml:space="preserve">class table(QObject):    </w:t>
      </w:r>
    </w:p>
    <w:p w14:paraId="4F1AEC15" w14:textId="77777777" w:rsidR="002426B5" w:rsidRDefault="002426B5" w:rsidP="0063072C">
      <w:pPr>
        <w:shd w:val="clear" w:color="auto" w:fill="1F3864" w:themeFill="accent1" w:themeFillShade="80"/>
      </w:pPr>
      <w:r>
        <w:t xml:space="preserve">    def __init__(self, parent = None):</w:t>
      </w:r>
    </w:p>
    <w:p w14:paraId="56DFD0E5" w14:textId="77777777" w:rsidR="002426B5" w:rsidRDefault="002426B5" w:rsidP="0063072C">
      <w:pPr>
        <w:shd w:val="clear" w:color="auto" w:fill="1F3864" w:themeFill="accent1" w:themeFillShade="80"/>
      </w:pPr>
      <w:r>
        <w:t xml:space="preserve">        super().__init__(parent)</w:t>
      </w:r>
    </w:p>
    <w:p w14:paraId="635DD747" w14:textId="77777777" w:rsidR="002426B5" w:rsidRDefault="002426B5" w:rsidP="0063072C">
      <w:pPr>
        <w:shd w:val="clear" w:color="auto" w:fill="1F3864" w:themeFill="accent1" w:themeFillShade="80"/>
      </w:pPr>
      <w:r>
        <w:t xml:space="preserve">        self.app = QApplication(sys.argv)</w:t>
      </w:r>
    </w:p>
    <w:p w14:paraId="2218A2D3" w14:textId="77777777" w:rsidR="002426B5" w:rsidRDefault="002426B5" w:rsidP="0063072C">
      <w:pPr>
        <w:shd w:val="clear" w:color="auto" w:fill="1F3864" w:themeFill="accent1" w:themeFillShade="80"/>
      </w:pPr>
      <w:r>
        <w:t xml:space="preserve">        self.engine = QQmlApplicationEngine(self)</w:t>
      </w:r>
    </w:p>
    <w:p w14:paraId="262B3EF0" w14:textId="77777777" w:rsidR="002426B5" w:rsidRDefault="002426B5" w:rsidP="0063072C">
      <w:pPr>
        <w:shd w:val="clear" w:color="auto" w:fill="1F3864" w:themeFill="accent1" w:themeFillShade="80"/>
      </w:pPr>
      <w:r>
        <w:t xml:space="preserve">        self.engine.rootContext().setContextProperty("backend", self)    </w:t>
      </w:r>
    </w:p>
    <w:p w14:paraId="641A3F33" w14:textId="77777777" w:rsidR="002426B5" w:rsidRDefault="002426B5" w:rsidP="0063072C">
      <w:pPr>
        <w:shd w:val="clear" w:color="auto" w:fill="1F3864" w:themeFill="accent1" w:themeFillShade="80"/>
      </w:pPr>
      <w:r>
        <w:t xml:space="preserve">        self.engine.load(QUrl("main.qml"))</w:t>
      </w:r>
    </w:p>
    <w:p w14:paraId="5DF76257" w14:textId="77777777" w:rsidR="002426B5" w:rsidRDefault="002426B5" w:rsidP="0063072C">
      <w:pPr>
        <w:shd w:val="clear" w:color="auto" w:fill="1F3864" w:themeFill="accent1" w:themeFillShade="80"/>
      </w:pPr>
      <w:r>
        <w:lastRenderedPageBreak/>
        <w:t xml:space="preserve">        sys.exit(self.app.exec_())</w:t>
      </w:r>
    </w:p>
    <w:p w14:paraId="76848323" w14:textId="77777777" w:rsidR="002426B5" w:rsidRDefault="002426B5" w:rsidP="0063072C">
      <w:pPr>
        <w:shd w:val="clear" w:color="auto" w:fill="1F3864" w:themeFill="accent1" w:themeFillShade="80"/>
      </w:pPr>
      <w:r>
        <w:t xml:space="preserve">        </w:t>
      </w:r>
    </w:p>
    <w:p w14:paraId="54A7C642" w14:textId="77777777" w:rsidR="002426B5" w:rsidRDefault="002426B5" w:rsidP="0063072C">
      <w:pPr>
        <w:shd w:val="clear" w:color="auto" w:fill="1F3864" w:themeFill="accent1" w:themeFillShade="80"/>
      </w:pPr>
      <w:r>
        <w:t xml:space="preserve">    @pyqtSlot(result=str)</w:t>
      </w:r>
    </w:p>
    <w:p w14:paraId="436DA539" w14:textId="77777777" w:rsidR="002426B5" w:rsidRDefault="002426B5" w:rsidP="0063072C">
      <w:pPr>
        <w:shd w:val="clear" w:color="auto" w:fill="1F3864" w:themeFill="accent1" w:themeFillShade="80"/>
      </w:pPr>
      <w:r>
        <w:t xml:space="preserve">    def indicator1_status(self):  return indicator1_status        </w:t>
      </w:r>
    </w:p>
    <w:p w14:paraId="60684DFA" w14:textId="77777777" w:rsidR="002426B5" w:rsidRDefault="002426B5" w:rsidP="0063072C">
      <w:pPr>
        <w:shd w:val="clear" w:color="auto" w:fill="1F3864" w:themeFill="accent1" w:themeFillShade="80"/>
      </w:pPr>
      <w:r>
        <w:t>#----------------------------------------------------------------#</w:t>
      </w:r>
    </w:p>
    <w:p w14:paraId="1C845A98" w14:textId="77777777" w:rsidR="002426B5" w:rsidRDefault="002426B5" w:rsidP="0063072C">
      <w:pPr>
        <w:shd w:val="clear" w:color="auto" w:fill="1F3864" w:themeFill="accent1" w:themeFillShade="80"/>
      </w:pPr>
    </w:p>
    <w:p w14:paraId="1C944CD7" w14:textId="77777777" w:rsidR="002426B5" w:rsidRDefault="002426B5" w:rsidP="0063072C">
      <w:pPr>
        <w:shd w:val="clear" w:color="auto" w:fill="1F3864" w:themeFill="accent1" w:themeFillShade="80"/>
      </w:pPr>
      <w:r>
        <w:t>def modbus_data_process(num):</w:t>
      </w:r>
    </w:p>
    <w:p w14:paraId="0054A2DC" w14:textId="77777777" w:rsidR="002426B5" w:rsidRDefault="002426B5" w:rsidP="0063072C">
      <w:pPr>
        <w:shd w:val="clear" w:color="auto" w:fill="1F3864" w:themeFill="accent1" w:themeFillShade="80"/>
      </w:pPr>
      <w:r>
        <w:t xml:space="preserve">    global request</w:t>
      </w:r>
    </w:p>
    <w:p w14:paraId="49F881BA" w14:textId="77777777" w:rsidR="002426B5" w:rsidRDefault="002426B5" w:rsidP="0063072C">
      <w:pPr>
        <w:shd w:val="clear" w:color="auto" w:fill="1F3864" w:themeFill="accent1" w:themeFillShade="80"/>
      </w:pPr>
      <w:r>
        <w:t xml:space="preserve">    global request_coil</w:t>
      </w:r>
    </w:p>
    <w:p w14:paraId="5D959210" w14:textId="77777777" w:rsidR="002426B5" w:rsidRDefault="002426B5" w:rsidP="0063072C">
      <w:pPr>
        <w:shd w:val="clear" w:color="auto" w:fill="1F3864" w:themeFill="accent1" w:themeFillShade="80"/>
      </w:pPr>
      <w:r>
        <w:t xml:space="preserve">    global indicator1_status</w:t>
      </w:r>
    </w:p>
    <w:p w14:paraId="4E1161B4" w14:textId="77777777" w:rsidR="002426B5" w:rsidRDefault="002426B5" w:rsidP="0063072C">
      <w:pPr>
        <w:shd w:val="clear" w:color="auto" w:fill="1F3864" w:themeFill="accent1" w:themeFillShade="80"/>
      </w:pPr>
      <w:r>
        <w:t xml:space="preserve">    </w:t>
      </w:r>
    </w:p>
    <w:p w14:paraId="0BDE13D4" w14:textId="77777777" w:rsidR="002426B5" w:rsidRDefault="002426B5" w:rsidP="0063072C">
      <w:pPr>
        <w:shd w:val="clear" w:color="auto" w:fill="1F3864" w:themeFill="accent1" w:themeFillShade="80"/>
      </w:pPr>
      <w:r>
        <w:t xml:space="preserve">    while True:</w:t>
      </w:r>
    </w:p>
    <w:p w14:paraId="61AB72E5" w14:textId="77777777" w:rsidR="002426B5" w:rsidRDefault="002426B5" w:rsidP="0063072C">
      <w:pPr>
        <w:shd w:val="clear" w:color="auto" w:fill="1F3864" w:themeFill="accent1" w:themeFillShade="80"/>
      </w:pPr>
      <w:r>
        <w:t xml:space="preserve">        request_coil = client.read_coils(address=0,count=15,unit=int(slave_id))</w:t>
      </w:r>
    </w:p>
    <w:p w14:paraId="0963B4F4" w14:textId="77777777" w:rsidR="002426B5" w:rsidRDefault="002426B5" w:rsidP="0063072C">
      <w:pPr>
        <w:shd w:val="clear" w:color="auto" w:fill="1F3864" w:themeFill="accent1" w:themeFillShade="80"/>
      </w:pPr>
      <w:r>
        <w:t xml:space="preserve">        request = client.read_holding_registers(address=0,count=0x7,unit=int(slave_id))</w:t>
      </w:r>
    </w:p>
    <w:p w14:paraId="5121AE7C" w14:textId="77777777" w:rsidR="002426B5" w:rsidRDefault="002426B5" w:rsidP="0063072C">
      <w:pPr>
        <w:shd w:val="clear" w:color="auto" w:fill="1F3864" w:themeFill="accent1" w:themeFillShade="80"/>
      </w:pPr>
      <w:r>
        <w:t xml:space="preserve">        try:</w:t>
      </w:r>
    </w:p>
    <w:p w14:paraId="142FAD95" w14:textId="77777777" w:rsidR="002426B5" w:rsidRDefault="002426B5" w:rsidP="0063072C">
      <w:pPr>
        <w:shd w:val="clear" w:color="auto" w:fill="1F3864" w:themeFill="accent1" w:themeFillShade="80"/>
      </w:pPr>
    </w:p>
    <w:p w14:paraId="0422DB24" w14:textId="77777777" w:rsidR="002426B5" w:rsidRDefault="002426B5" w:rsidP="0063072C">
      <w:pPr>
        <w:shd w:val="clear" w:color="auto" w:fill="1F3864" w:themeFill="accent1" w:themeFillShade="80"/>
      </w:pPr>
      <w:r>
        <w:t xml:space="preserve">            print(request.registers)</w:t>
      </w:r>
    </w:p>
    <w:p w14:paraId="483D956C" w14:textId="77777777" w:rsidR="002426B5" w:rsidRDefault="002426B5" w:rsidP="0063072C">
      <w:pPr>
        <w:shd w:val="clear" w:color="auto" w:fill="1F3864" w:themeFill="accent1" w:themeFillShade="80"/>
      </w:pPr>
      <w:r>
        <w:t xml:space="preserve">            </w:t>
      </w:r>
    </w:p>
    <w:p w14:paraId="7D9A238D" w14:textId="77777777" w:rsidR="002426B5" w:rsidRDefault="002426B5" w:rsidP="0063072C">
      <w:pPr>
        <w:shd w:val="clear" w:color="auto" w:fill="1F3864" w:themeFill="accent1" w:themeFillShade="80"/>
      </w:pPr>
      <w:r>
        <w:t xml:space="preserve">            #print(request_coil.bits[8], request_coil.bits[9], request_coil.bits[10], request_coil.bits[11])</w:t>
      </w:r>
    </w:p>
    <w:p w14:paraId="1D52D7D4" w14:textId="77777777" w:rsidR="002426B5" w:rsidRDefault="002426B5" w:rsidP="0063072C">
      <w:pPr>
        <w:shd w:val="clear" w:color="auto" w:fill="1F3864" w:themeFill="accent1" w:themeFillShade="80"/>
      </w:pPr>
      <w:r>
        <w:t xml:space="preserve">            if (request_coil.bits[8] == 0):</w:t>
      </w:r>
    </w:p>
    <w:p w14:paraId="0E2EA062" w14:textId="77777777" w:rsidR="002426B5" w:rsidRDefault="002426B5" w:rsidP="0063072C">
      <w:pPr>
        <w:shd w:val="clear" w:color="auto" w:fill="1F3864" w:themeFill="accent1" w:themeFillShade="80"/>
      </w:pPr>
      <w:r>
        <w:t xml:space="preserve">                indicator1_status = "off"</w:t>
      </w:r>
    </w:p>
    <w:p w14:paraId="2DCB8434" w14:textId="77777777" w:rsidR="002426B5" w:rsidRDefault="002426B5" w:rsidP="0063072C">
      <w:pPr>
        <w:shd w:val="clear" w:color="auto" w:fill="1F3864" w:themeFill="accent1" w:themeFillShade="80"/>
      </w:pPr>
      <w:r>
        <w:t xml:space="preserve">            else:</w:t>
      </w:r>
    </w:p>
    <w:p w14:paraId="739B85FF" w14:textId="77777777" w:rsidR="002426B5" w:rsidRDefault="002426B5" w:rsidP="0063072C">
      <w:pPr>
        <w:shd w:val="clear" w:color="auto" w:fill="1F3864" w:themeFill="accent1" w:themeFillShade="80"/>
      </w:pPr>
      <w:r>
        <w:t xml:space="preserve">                indicator1_status = "on" </w:t>
      </w:r>
    </w:p>
    <w:p w14:paraId="30706FF0" w14:textId="77777777" w:rsidR="002426B5" w:rsidRDefault="002426B5" w:rsidP="0063072C">
      <w:pPr>
        <w:shd w:val="clear" w:color="auto" w:fill="1F3864" w:themeFill="accent1" w:themeFillShade="80"/>
      </w:pPr>
      <w:r>
        <w:t xml:space="preserve">        except:</w:t>
      </w:r>
    </w:p>
    <w:p w14:paraId="64831E08" w14:textId="77777777" w:rsidR="002426B5" w:rsidRDefault="002426B5" w:rsidP="0063072C">
      <w:pPr>
        <w:shd w:val="clear" w:color="auto" w:fill="1F3864" w:themeFill="accent1" w:themeFillShade="80"/>
      </w:pPr>
      <w:r>
        <w:t xml:space="preserve">            pass</w:t>
      </w:r>
    </w:p>
    <w:p w14:paraId="1523FC90" w14:textId="77777777" w:rsidR="002426B5" w:rsidRDefault="002426B5" w:rsidP="0063072C">
      <w:pPr>
        <w:shd w:val="clear" w:color="auto" w:fill="1F3864" w:themeFill="accent1" w:themeFillShade="80"/>
      </w:pPr>
    </w:p>
    <w:p w14:paraId="209CEA1E" w14:textId="77777777" w:rsidR="002426B5" w:rsidRDefault="002426B5" w:rsidP="0063072C">
      <w:pPr>
        <w:shd w:val="clear" w:color="auto" w:fill="1F3864" w:themeFill="accent1" w:themeFillShade="80"/>
      </w:pPr>
      <w:r>
        <w:lastRenderedPageBreak/>
        <w:t>########## memanggil class table di mainloop######################</w:t>
      </w:r>
    </w:p>
    <w:p w14:paraId="3ECE5784" w14:textId="77777777" w:rsidR="002426B5" w:rsidRDefault="002426B5" w:rsidP="0063072C">
      <w:pPr>
        <w:shd w:val="clear" w:color="auto" w:fill="1F3864" w:themeFill="accent1" w:themeFillShade="80"/>
      </w:pPr>
      <w:r>
        <w:t xml:space="preserve">#----------------------------------------------------------------#    </w:t>
      </w:r>
    </w:p>
    <w:p w14:paraId="0D003BE5" w14:textId="77777777" w:rsidR="002426B5" w:rsidRDefault="002426B5" w:rsidP="0063072C">
      <w:pPr>
        <w:shd w:val="clear" w:color="auto" w:fill="1F3864" w:themeFill="accent1" w:themeFillShade="80"/>
      </w:pPr>
      <w:r>
        <w:t>if __name__ == "__main__":</w:t>
      </w:r>
    </w:p>
    <w:p w14:paraId="5D068AF8" w14:textId="77777777" w:rsidR="002426B5" w:rsidRDefault="002426B5" w:rsidP="0063072C">
      <w:pPr>
        <w:shd w:val="clear" w:color="auto" w:fill="1F3864" w:themeFill="accent1" w:themeFillShade="80"/>
      </w:pPr>
      <w:r>
        <w:t xml:space="preserve">    </w:t>
      </w:r>
    </w:p>
    <w:p w14:paraId="5F0E3092" w14:textId="77777777" w:rsidR="002426B5" w:rsidRDefault="002426B5" w:rsidP="0063072C">
      <w:pPr>
        <w:shd w:val="clear" w:color="auto" w:fill="1F3864" w:themeFill="accent1" w:themeFillShade="80"/>
      </w:pPr>
      <w:r>
        <w:t xml:space="preserve">    t1 = threading.Thread(target=modbus_data_process, args=(10,))</w:t>
      </w:r>
    </w:p>
    <w:p w14:paraId="3E6A4122" w14:textId="77777777" w:rsidR="002426B5" w:rsidRDefault="002426B5" w:rsidP="0063072C">
      <w:pPr>
        <w:shd w:val="clear" w:color="auto" w:fill="1F3864" w:themeFill="accent1" w:themeFillShade="80"/>
      </w:pPr>
      <w:r>
        <w:t xml:space="preserve">    t1.start()</w:t>
      </w:r>
    </w:p>
    <w:p w14:paraId="0D518501" w14:textId="77777777" w:rsidR="002426B5" w:rsidRDefault="002426B5" w:rsidP="0063072C">
      <w:pPr>
        <w:shd w:val="clear" w:color="auto" w:fill="1F3864" w:themeFill="accent1" w:themeFillShade="80"/>
      </w:pPr>
      <w:r>
        <w:t xml:space="preserve">    </w:t>
      </w:r>
    </w:p>
    <w:p w14:paraId="0B682E11" w14:textId="77777777" w:rsidR="002426B5" w:rsidRDefault="002426B5" w:rsidP="0063072C">
      <w:pPr>
        <w:shd w:val="clear" w:color="auto" w:fill="1F3864" w:themeFill="accent1" w:themeFillShade="80"/>
      </w:pPr>
      <w:r>
        <w:t xml:space="preserve">    main = table()</w:t>
      </w:r>
    </w:p>
    <w:p w14:paraId="36BBE638" w14:textId="77777777" w:rsidR="002426B5" w:rsidRDefault="002426B5" w:rsidP="0063072C">
      <w:pPr>
        <w:shd w:val="clear" w:color="auto" w:fill="1F3864" w:themeFill="accent1" w:themeFillShade="80"/>
      </w:pPr>
      <w:r>
        <w:t xml:space="preserve">    </w:t>
      </w:r>
    </w:p>
    <w:p w14:paraId="617BB3FB" w14:textId="77777777" w:rsidR="002426B5" w:rsidRDefault="002426B5" w:rsidP="0063072C">
      <w:pPr>
        <w:shd w:val="clear" w:color="auto" w:fill="1F3864" w:themeFill="accent1" w:themeFillShade="80"/>
      </w:pPr>
      <w:r>
        <w:t xml:space="preserve">    </w:t>
      </w:r>
    </w:p>
    <w:p w14:paraId="74F1BCEB" w14:textId="61B48284" w:rsidR="002426B5" w:rsidRPr="002426B5" w:rsidRDefault="002426B5" w:rsidP="0063072C">
      <w:pPr>
        <w:shd w:val="clear" w:color="auto" w:fill="1F3864" w:themeFill="accent1" w:themeFillShade="80"/>
      </w:pPr>
      <w:r>
        <w:t>#----------------------------------------------------------------#</w:t>
      </w:r>
    </w:p>
    <w:p w14:paraId="6C474963" w14:textId="77777777" w:rsidR="009E1B97" w:rsidRDefault="009E1B97" w:rsidP="009E1B97">
      <w:pPr>
        <w:pStyle w:val="Heading3"/>
      </w:pPr>
      <w:bookmarkStart w:id="38" w:name="_Toc124528142"/>
      <w:r>
        <w:t>Program QML</w:t>
      </w:r>
      <w:bookmarkEnd w:id="38"/>
    </w:p>
    <w:p w14:paraId="05D74451" w14:textId="6ABEF211" w:rsidR="009E1B97" w:rsidRDefault="009E1B97" w:rsidP="009E1B97"/>
    <w:p w14:paraId="5F45EEDB" w14:textId="77777777" w:rsidR="00D2214E" w:rsidRDefault="00D2214E" w:rsidP="0063072C">
      <w:pPr>
        <w:shd w:val="clear" w:color="auto" w:fill="70AD47" w:themeFill="accent6"/>
      </w:pPr>
      <w:r>
        <w:t>import QtQuick 2.12</w:t>
      </w:r>
    </w:p>
    <w:p w14:paraId="18E93CD3" w14:textId="77777777" w:rsidR="00D2214E" w:rsidRDefault="00D2214E" w:rsidP="0063072C">
      <w:pPr>
        <w:shd w:val="clear" w:color="auto" w:fill="70AD47" w:themeFill="accent6"/>
      </w:pPr>
      <w:r>
        <w:t>import QtQuick.Window 2.13</w:t>
      </w:r>
    </w:p>
    <w:p w14:paraId="46CF2865" w14:textId="77777777" w:rsidR="00D2214E" w:rsidRDefault="00D2214E" w:rsidP="0063072C">
      <w:pPr>
        <w:shd w:val="clear" w:color="auto" w:fill="70AD47" w:themeFill="accent6"/>
      </w:pPr>
      <w:r>
        <w:t>import QtQuick.Controls 2.0</w:t>
      </w:r>
    </w:p>
    <w:p w14:paraId="144D77F2" w14:textId="77777777" w:rsidR="00D2214E" w:rsidRDefault="00D2214E" w:rsidP="0063072C">
      <w:pPr>
        <w:shd w:val="clear" w:color="auto" w:fill="70AD47" w:themeFill="accent6"/>
      </w:pPr>
      <w:r>
        <w:t>import QtQuick.Controls.Styles 1.4</w:t>
      </w:r>
    </w:p>
    <w:p w14:paraId="7AFF3CCD" w14:textId="77777777" w:rsidR="00D2214E" w:rsidRDefault="00D2214E" w:rsidP="0063072C">
      <w:pPr>
        <w:shd w:val="clear" w:color="auto" w:fill="70AD47" w:themeFill="accent6"/>
      </w:pPr>
      <w:r>
        <w:t>import QtQuick.Extras 1.4</w:t>
      </w:r>
    </w:p>
    <w:p w14:paraId="2CCC8606" w14:textId="77777777" w:rsidR="00D2214E" w:rsidRDefault="00D2214E" w:rsidP="0063072C">
      <w:pPr>
        <w:shd w:val="clear" w:color="auto" w:fill="70AD47" w:themeFill="accent6"/>
      </w:pPr>
      <w:r>
        <w:t>import QtQuick.Extras.Private 1.0</w:t>
      </w:r>
    </w:p>
    <w:p w14:paraId="3D3E7044" w14:textId="77777777" w:rsidR="00D2214E" w:rsidRDefault="00D2214E" w:rsidP="0063072C">
      <w:pPr>
        <w:shd w:val="clear" w:color="auto" w:fill="70AD47" w:themeFill="accent6"/>
      </w:pPr>
    </w:p>
    <w:p w14:paraId="1F65C39C" w14:textId="77777777" w:rsidR="00D2214E" w:rsidRDefault="00D2214E" w:rsidP="0063072C">
      <w:pPr>
        <w:shd w:val="clear" w:color="auto" w:fill="70AD47" w:themeFill="accent6"/>
      </w:pPr>
    </w:p>
    <w:p w14:paraId="1E0E0886" w14:textId="77777777" w:rsidR="00D2214E" w:rsidRDefault="00D2214E" w:rsidP="0063072C">
      <w:pPr>
        <w:shd w:val="clear" w:color="auto" w:fill="70AD47" w:themeFill="accent6"/>
      </w:pPr>
      <w:r>
        <w:t>Window {</w:t>
      </w:r>
    </w:p>
    <w:p w14:paraId="1B69AFC9" w14:textId="77777777" w:rsidR="00D2214E" w:rsidRDefault="00D2214E" w:rsidP="0063072C">
      <w:pPr>
        <w:shd w:val="clear" w:color="auto" w:fill="70AD47" w:themeFill="accent6"/>
        <w:tabs>
          <w:tab w:val="left" w:pos="180"/>
        </w:tabs>
      </w:pPr>
      <w:r>
        <w:tab/>
        <w:t>id : root</w:t>
      </w:r>
    </w:p>
    <w:p w14:paraId="408960DA" w14:textId="77777777" w:rsidR="00D2214E" w:rsidRDefault="00D2214E" w:rsidP="0063072C">
      <w:pPr>
        <w:shd w:val="clear" w:color="auto" w:fill="70AD47" w:themeFill="accent6"/>
        <w:tabs>
          <w:tab w:val="left" w:pos="180"/>
        </w:tabs>
      </w:pPr>
      <w:r>
        <w:tab/>
        <w:t>width: 400</w:t>
      </w:r>
    </w:p>
    <w:p w14:paraId="715552D3" w14:textId="77777777" w:rsidR="00D2214E" w:rsidRDefault="00D2214E" w:rsidP="0063072C">
      <w:pPr>
        <w:shd w:val="clear" w:color="auto" w:fill="70AD47" w:themeFill="accent6"/>
        <w:tabs>
          <w:tab w:val="left" w:pos="180"/>
        </w:tabs>
      </w:pPr>
      <w:r>
        <w:tab/>
        <w:t>//maximumWidth : 1280</w:t>
      </w:r>
    </w:p>
    <w:p w14:paraId="71575B5D" w14:textId="77777777" w:rsidR="00D2214E" w:rsidRDefault="00D2214E" w:rsidP="0063072C">
      <w:pPr>
        <w:shd w:val="clear" w:color="auto" w:fill="70AD47" w:themeFill="accent6"/>
        <w:tabs>
          <w:tab w:val="left" w:pos="180"/>
        </w:tabs>
      </w:pPr>
      <w:r>
        <w:tab/>
        <w:t>//minimumWidth : width</w:t>
      </w:r>
    </w:p>
    <w:p w14:paraId="3F590296" w14:textId="77777777" w:rsidR="00D2214E" w:rsidRDefault="00D2214E" w:rsidP="0063072C">
      <w:pPr>
        <w:shd w:val="clear" w:color="auto" w:fill="70AD47" w:themeFill="accent6"/>
      </w:pPr>
      <w:r>
        <w:t xml:space="preserve">    height: 400</w:t>
      </w:r>
    </w:p>
    <w:p w14:paraId="54C4FB73" w14:textId="77777777" w:rsidR="00D2214E" w:rsidRDefault="00D2214E" w:rsidP="0063072C">
      <w:pPr>
        <w:shd w:val="clear" w:color="auto" w:fill="70AD47" w:themeFill="accent6"/>
        <w:tabs>
          <w:tab w:val="left" w:pos="180"/>
        </w:tabs>
      </w:pPr>
      <w:r>
        <w:lastRenderedPageBreak/>
        <w:tab/>
        <w:t>//maximumHeight : 800</w:t>
      </w:r>
    </w:p>
    <w:p w14:paraId="23EF4525" w14:textId="77777777" w:rsidR="00D2214E" w:rsidRDefault="00D2214E" w:rsidP="0063072C">
      <w:pPr>
        <w:shd w:val="clear" w:color="auto" w:fill="70AD47" w:themeFill="accent6"/>
        <w:tabs>
          <w:tab w:val="left" w:pos="180"/>
        </w:tabs>
      </w:pPr>
      <w:r>
        <w:tab/>
        <w:t>//minimumHeight : height</w:t>
      </w:r>
    </w:p>
    <w:p w14:paraId="2D3C522B" w14:textId="77777777" w:rsidR="00D2214E" w:rsidRDefault="00D2214E" w:rsidP="0063072C">
      <w:pPr>
        <w:shd w:val="clear" w:color="auto" w:fill="70AD47" w:themeFill="accent6"/>
        <w:tabs>
          <w:tab w:val="left" w:pos="180"/>
        </w:tabs>
      </w:pPr>
      <w:r>
        <w:tab/>
        <w:t>title:"membuat MINI SCADA HMI"</w:t>
      </w:r>
    </w:p>
    <w:p w14:paraId="7E28F829" w14:textId="77777777" w:rsidR="00D2214E" w:rsidRDefault="00D2214E" w:rsidP="0063072C">
      <w:pPr>
        <w:shd w:val="clear" w:color="auto" w:fill="70AD47" w:themeFill="accent6"/>
        <w:tabs>
          <w:tab w:val="left" w:pos="180"/>
        </w:tabs>
      </w:pPr>
      <w:r>
        <w:tab/>
        <w:t>color : "#FF96C5"</w:t>
      </w:r>
    </w:p>
    <w:p w14:paraId="04C5341C" w14:textId="77777777" w:rsidR="00D2214E" w:rsidRDefault="00D2214E" w:rsidP="0063072C">
      <w:pPr>
        <w:shd w:val="clear" w:color="auto" w:fill="70AD47" w:themeFill="accent6"/>
      </w:pPr>
      <w:r>
        <w:t xml:space="preserve">    visible: true</w:t>
      </w:r>
    </w:p>
    <w:p w14:paraId="1C6CC95A" w14:textId="77777777" w:rsidR="00D2214E" w:rsidRDefault="00D2214E" w:rsidP="0063072C">
      <w:pPr>
        <w:shd w:val="clear" w:color="auto" w:fill="70AD47" w:themeFill="accent6"/>
      </w:pPr>
      <w:r>
        <w:t xml:space="preserve">    //flags: Qt.WindowMaximized //Qt.Dialog</w:t>
      </w:r>
    </w:p>
    <w:p w14:paraId="1475377F" w14:textId="77777777" w:rsidR="00D2214E" w:rsidRDefault="00D2214E" w:rsidP="0063072C">
      <w:pPr>
        <w:shd w:val="clear" w:color="auto" w:fill="70AD47" w:themeFill="accent6"/>
      </w:pPr>
      <w:r>
        <w:tab/>
      </w:r>
    </w:p>
    <w:p w14:paraId="6FDEC6A5" w14:textId="77777777" w:rsidR="00D2214E" w:rsidRDefault="00D2214E" w:rsidP="0063072C">
      <w:pPr>
        <w:shd w:val="clear" w:color="auto" w:fill="70AD47" w:themeFill="accent6"/>
      </w:pPr>
      <w:r>
        <w:tab/>
        <w:t>Rectangle {</w:t>
      </w:r>
    </w:p>
    <w:p w14:paraId="50779B08" w14:textId="77777777" w:rsidR="00D2214E" w:rsidRDefault="00D2214E" w:rsidP="0063072C">
      <w:pPr>
        <w:shd w:val="clear" w:color="auto" w:fill="70AD47" w:themeFill="accent6"/>
      </w:pPr>
      <w:r>
        <w:tab/>
      </w:r>
      <w:r>
        <w:tab/>
        <w:t>id : indicator1_color</w:t>
      </w:r>
    </w:p>
    <w:p w14:paraId="17835BC0" w14:textId="77777777" w:rsidR="00D2214E" w:rsidRDefault="00D2214E" w:rsidP="0063072C">
      <w:pPr>
        <w:shd w:val="clear" w:color="auto" w:fill="70AD47" w:themeFill="accent6"/>
      </w:pPr>
      <w:r>
        <w:tab/>
      </w:r>
      <w:r>
        <w:tab/>
        <w:t>x: 50</w:t>
      </w:r>
    </w:p>
    <w:p w14:paraId="2563800F" w14:textId="77777777" w:rsidR="00D2214E" w:rsidRDefault="00D2214E" w:rsidP="0063072C">
      <w:pPr>
        <w:shd w:val="clear" w:color="auto" w:fill="70AD47" w:themeFill="accent6"/>
      </w:pPr>
      <w:r>
        <w:tab/>
      </w:r>
      <w:r>
        <w:tab/>
        <w:t>y : 100</w:t>
      </w:r>
    </w:p>
    <w:p w14:paraId="753498D6" w14:textId="77777777" w:rsidR="00D2214E" w:rsidRDefault="00D2214E" w:rsidP="0063072C">
      <w:pPr>
        <w:shd w:val="clear" w:color="auto" w:fill="70AD47" w:themeFill="accent6"/>
      </w:pPr>
      <w:r>
        <w:tab/>
      </w:r>
      <w:r>
        <w:tab/>
      </w:r>
    </w:p>
    <w:p w14:paraId="7DD83E54" w14:textId="77777777" w:rsidR="00D2214E" w:rsidRDefault="00D2214E" w:rsidP="0063072C">
      <w:pPr>
        <w:shd w:val="clear" w:color="auto" w:fill="70AD47" w:themeFill="accent6"/>
      </w:pPr>
      <w:r>
        <w:tab/>
      </w:r>
      <w:r>
        <w:tab/>
        <w:t>width : 250</w:t>
      </w:r>
    </w:p>
    <w:p w14:paraId="6BDC0EA1" w14:textId="77777777" w:rsidR="00D2214E" w:rsidRDefault="00D2214E" w:rsidP="0063072C">
      <w:pPr>
        <w:shd w:val="clear" w:color="auto" w:fill="70AD47" w:themeFill="accent6"/>
      </w:pPr>
      <w:r>
        <w:tab/>
      </w:r>
      <w:r>
        <w:tab/>
        <w:t>height : 40</w:t>
      </w:r>
    </w:p>
    <w:p w14:paraId="742A28E7" w14:textId="77777777" w:rsidR="00D2214E" w:rsidRDefault="00D2214E" w:rsidP="0063072C">
      <w:pPr>
        <w:shd w:val="clear" w:color="auto" w:fill="70AD47" w:themeFill="accent6"/>
      </w:pPr>
      <w:r>
        <w:tab/>
      </w:r>
      <w:r>
        <w:tab/>
        <w:t>color : "#340040"</w:t>
      </w:r>
    </w:p>
    <w:p w14:paraId="10700DD9" w14:textId="77777777" w:rsidR="00D2214E" w:rsidRDefault="00D2214E" w:rsidP="0063072C">
      <w:pPr>
        <w:shd w:val="clear" w:color="auto" w:fill="70AD47" w:themeFill="accent6"/>
      </w:pPr>
      <w:r>
        <w:tab/>
      </w:r>
      <w:r>
        <w:tab/>
      </w:r>
    </w:p>
    <w:p w14:paraId="35CFEEE9" w14:textId="77777777" w:rsidR="00D2214E" w:rsidRDefault="00D2214E" w:rsidP="0063072C">
      <w:pPr>
        <w:shd w:val="clear" w:color="auto" w:fill="70AD47" w:themeFill="accent6"/>
      </w:pPr>
      <w:r>
        <w:tab/>
      </w:r>
      <w:r>
        <w:tab/>
        <w:t>Text {</w:t>
      </w:r>
    </w:p>
    <w:p w14:paraId="050D3983" w14:textId="77777777" w:rsidR="00D2214E" w:rsidRDefault="00D2214E" w:rsidP="0063072C">
      <w:pPr>
        <w:shd w:val="clear" w:color="auto" w:fill="70AD47" w:themeFill="accent6"/>
      </w:pPr>
      <w:r>
        <w:tab/>
      </w:r>
      <w:r>
        <w:tab/>
      </w:r>
      <w:r>
        <w:tab/>
        <w:t>id : indicator1</w:t>
      </w:r>
    </w:p>
    <w:p w14:paraId="67641A66" w14:textId="77777777" w:rsidR="00D2214E" w:rsidRDefault="00D2214E" w:rsidP="0063072C">
      <w:pPr>
        <w:shd w:val="clear" w:color="auto" w:fill="70AD47" w:themeFill="accent6"/>
      </w:pPr>
      <w:r>
        <w:tab/>
      </w:r>
      <w:r>
        <w:tab/>
      </w:r>
      <w:r>
        <w:tab/>
        <w:t>anchors.horizontalCenter: parent.horizontalCenter</w:t>
      </w:r>
    </w:p>
    <w:p w14:paraId="0655A3A9" w14:textId="77777777" w:rsidR="00D2214E" w:rsidRDefault="00D2214E" w:rsidP="0063072C">
      <w:pPr>
        <w:shd w:val="clear" w:color="auto" w:fill="70AD47" w:themeFill="accent6"/>
      </w:pPr>
      <w:r>
        <w:tab/>
      </w:r>
      <w:r>
        <w:tab/>
      </w:r>
      <w:r>
        <w:tab/>
        <w:t>anchors.verticalCenter: parent.verticalCenter</w:t>
      </w:r>
    </w:p>
    <w:p w14:paraId="1E742D63" w14:textId="77777777" w:rsidR="00D2214E" w:rsidRDefault="00D2214E" w:rsidP="0063072C">
      <w:pPr>
        <w:shd w:val="clear" w:color="auto" w:fill="70AD47" w:themeFill="accent6"/>
      </w:pPr>
      <w:r>
        <w:tab/>
      </w:r>
      <w:r>
        <w:tab/>
      </w:r>
      <w:r>
        <w:tab/>
        <w:t>font.family : "HarmoniaSansW01-Bold"</w:t>
      </w:r>
    </w:p>
    <w:p w14:paraId="69FE0222" w14:textId="77777777" w:rsidR="00D2214E" w:rsidRDefault="00D2214E" w:rsidP="0063072C">
      <w:pPr>
        <w:shd w:val="clear" w:color="auto" w:fill="70AD47" w:themeFill="accent6"/>
      </w:pPr>
      <w:r>
        <w:tab/>
      </w:r>
      <w:r>
        <w:tab/>
      </w:r>
      <w:r>
        <w:tab/>
        <w:t>font.pixelSize : 20</w:t>
      </w:r>
    </w:p>
    <w:p w14:paraId="50A4C404" w14:textId="77777777" w:rsidR="00D2214E" w:rsidRDefault="00D2214E" w:rsidP="0063072C">
      <w:pPr>
        <w:shd w:val="clear" w:color="auto" w:fill="70AD47" w:themeFill="accent6"/>
      </w:pPr>
      <w:r>
        <w:tab/>
      </w:r>
      <w:r>
        <w:tab/>
      </w:r>
      <w:r>
        <w:tab/>
        <w:t>text : "R9"</w:t>
      </w:r>
    </w:p>
    <w:p w14:paraId="5C00BC58" w14:textId="77777777" w:rsidR="00D2214E" w:rsidRDefault="00D2214E" w:rsidP="0063072C">
      <w:pPr>
        <w:shd w:val="clear" w:color="auto" w:fill="70AD47" w:themeFill="accent6"/>
      </w:pPr>
      <w:r>
        <w:tab/>
      </w:r>
      <w:r>
        <w:tab/>
      </w:r>
      <w:r>
        <w:tab/>
        <w:t>color : "#07F2F2"</w:t>
      </w:r>
    </w:p>
    <w:p w14:paraId="23467594" w14:textId="77777777" w:rsidR="00D2214E" w:rsidRDefault="00D2214E" w:rsidP="0063072C">
      <w:pPr>
        <w:shd w:val="clear" w:color="auto" w:fill="70AD47" w:themeFill="accent6"/>
      </w:pPr>
      <w:r>
        <w:tab/>
      </w:r>
      <w:r>
        <w:tab/>
        <w:t>}</w:t>
      </w:r>
    </w:p>
    <w:p w14:paraId="61198109" w14:textId="77777777" w:rsidR="00D2214E" w:rsidRDefault="00D2214E" w:rsidP="0063072C">
      <w:pPr>
        <w:shd w:val="clear" w:color="auto" w:fill="70AD47" w:themeFill="accent6"/>
      </w:pPr>
      <w:r>
        <w:tab/>
      </w:r>
      <w:r>
        <w:tab/>
      </w:r>
    </w:p>
    <w:p w14:paraId="2A78210B" w14:textId="77777777" w:rsidR="00D2214E" w:rsidRDefault="00D2214E" w:rsidP="0063072C">
      <w:pPr>
        <w:shd w:val="clear" w:color="auto" w:fill="70AD47" w:themeFill="accent6"/>
      </w:pPr>
      <w:r>
        <w:tab/>
      </w:r>
      <w:r>
        <w:tab/>
      </w:r>
    </w:p>
    <w:p w14:paraId="5D98769D" w14:textId="77777777" w:rsidR="00D2214E" w:rsidRDefault="00D2214E" w:rsidP="0063072C">
      <w:pPr>
        <w:shd w:val="clear" w:color="auto" w:fill="70AD47" w:themeFill="accent6"/>
      </w:pPr>
      <w:r>
        <w:lastRenderedPageBreak/>
        <w:tab/>
      </w:r>
      <w:r>
        <w:tab/>
        <w:t>}</w:t>
      </w:r>
    </w:p>
    <w:p w14:paraId="3D0B5A26" w14:textId="77777777" w:rsidR="00D2214E" w:rsidRDefault="00D2214E" w:rsidP="0063072C">
      <w:pPr>
        <w:shd w:val="clear" w:color="auto" w:fill="70AD47" w:themeFill="accent6"/>
      </w:pPr>
      <w:r>
        <w:tab/>
      </w:r>
    </w:p>
    <w:p w14:paraId="778E39F8" w14:textId="77777777" w:rsidR="00D2214E" w:rsidRDefault="00D2214E" w:rsidP="0063072C">
      <w:pPr>
        <w:shd w:val="clear" w:color="auto" w:fill="70AD47" w:themeFill="accent6"/>
      </w:pPr>
      <w:r>
        <w:tab/>
      </w:r>
    </w:p>
    <w:p w14:paraId="2652DAF4" w14:textId="77777777" w:rsidR="00D2214E" w:rsidRDefault="00D2214E" w:rsidP="0063072C">
      <w:pPr>
        <w:shd w:val="clear" w:color="auto" w:fill="70AD47" w:themeFill="accent6"/>
      </w:pPr>
      <w:r>
        <w:tab/>
      </w:r>
    </w:p>
    <w:p w14:paraId="53A67FDB" w14:textId="77777777" w:rsidR="00D2214E" w:rsidRDefault="00D2214E" w:rsidP="0063072C">
      <w:pPr>
        <w:shd w:val="clear" w:color="auto" w:fill="70AD47" w:themeFill="accent6"/>
      </w:pPr>
      <w:r>
        <w:tab/>
      </w:r>
    </w:p>
    <w:p w14:paraId="3583DDC2" w14:textId="77777777" w:rsidR="00D2214E" w:rsidRDefault="00D2214E" w:rsidP="0063072C">
      <w:pPr>
        <w:shd w:val="clear" w:color="auto" w:fill="70AD47" w:themeFill="accent6"/>
      </w:pPr>
      <w:r>
        <w:tab/>
      </w:r>
    </w:p>
    <w:p w14:paraId="1EDF3638" w14:textId="77777777" w:rsidR="00D2214E" w:rsidRDefault="00D2214E" w:rsidP="0063072C">
      <w:pPr>
        <w:shd w:val="clear" w:color="auto" w:fill="70AD47" w:themeFill="accent6"/>
      </w:pPr>
      <w:r>
        <w:tab/>
      </w:r>
    </w:p>
    <w:p w14:paraId="742FB48B" w14:textId="77777777" w:rsidR="00D2214E" w:rsidRDefault="00D2214E" w:rsidP="0063072C">
      <w:pPr>
        <w:shd w:val="clear" w:color="auto" w:fill="70AD47" w:themeFill="accent6"/>
      </w:pPr>
      <w:r>
        <w:tab/>
      </w:r>
    </w:p>
    <w:p w14:paraId="652E2D28" w14:textId="77777777" w:rsidR="00D2214E" w:rsidRDefault="00D2214E" w:rsidP="0063072C">
      <w:pPr>
        <w:shd w:val="clear" w:color="auto" w:fill="70AD47" w:themeFill="accent6"/>
      </w:pPr>
      <w:r>
        <w:tab/>
        <w:t>Timer{</w:t>
      </w:r>
    </w:p>
    <w:p w14:paraId="378750B1" w14:textId="77777777" w:rsidR="00D2214E" w:rsidRDefault="00D2214E" w:rsidP="0063072C">
      <w:pPr>
        <w:shd w:val="clear" w:color="auto" w:fill="70AD47" w:themeFill="accent6"/>
      </w:pPr>
      <w:r>
        <w:tab/>
      </w:r>
      <w:r>
        <w:tab/>
        <w:t>id:guitimer</w:t>
      </w:r>
    </w:p>
    <w:p w14:paraId="5D2F6520" w14:textId="77777777" w:rsidR="00D2214E" w:rsidRDefault="00D2214E" w:rsidP="0063072C">
      <w:pPr>
        <w:shd w:val="clear" w:color="auto" w:fill="70AD47" w:themeFill="accent6"/>
      </w:pPr>
      <w:r>
        <w:tab/>
      </w:r>
      <w:r>
        <w:tab/>
        <w:t>interval: 200</w:t>
      </w:r>
    </w:p>
    <w:p w14:paraId="7E4759C2" w14:textId="77777777" w:rsidR="00D2214E" w:rsidRDefault="00D2214E" w:rsidP="0063072C">
      <w:pPr>
        <w:shd w:val="clear" w:color="auto" w:fill="70AD47" w:themeFill="accent6"/>
      </w:pPr>
      <w:r>
        <w:tab/>
      </w:r>
      <w:r>
        <w:tab/>
        <w:t>repeat: true</w:t>
      </w:r>
    </w:p>
    <w:p w14:paraId="124B5F37" w14:textId="77777777" w:rsidR="00D2214E" w:rsidRDefault="00D2214E" w:rsidP="0063072C">
      <w:pPr>
        <w:shd w:val="clear" w:color="auto" w:fill="70AD47" w:themeFill="accent6"/>
      </w:pPr>
      <w:r>
        <w:tab/>
      </w:r>
      <w:r>
        <w:tab/>
        <w:t>running: true</w:t>
      </w:r>
    </w:p>
    <w:p w14:paraId="70907EA5" w14:textId="77777777" w:rsidR="00D2214E" w:rsidRDefault="00D2214E" w:rsidP="0063072C">
      <w:pPr>
        <w:shd w:val="clear" w:color="auto" w:fill="70AD47" w:themeFill="accent6"/>
      </w:pPr>
      <w:r>
        <w:tab/>
      </w:r>
      <w:r>
        <w:tab/>
        <w:t>onTriggered: {</w:t>
      </w:r>
    </w:p>
    <w:p w14:paraId="72576C96" w14:textId="77777777" w:rsidR="00D2214E" w:rsidRDefault="00D2214E" w:rsidP="0063072C">
      <w:pPr>
        <w:shd w:val="clear" w:color="auto" w:fill="70AD47" w:themeFill="accent6"/>
      </w:pPr>
      <w:r>
        <w:tab/>
      </w:r>
      <w:r>
        <w:tab/>
      </w:r>
    </w:p>
    <w:p w14:paraId="1EED9F05" w14:textId="77777777" w:rsidR="00D2214E" w:rsidRDefault="00D2214E" w:rsidP="0063072C">
      <w:pPr>
        <w:shd w:val="clear" w:color="auto" w:fill="70AD47" w:themeFill="accent6"/>
      </w:pPr>
      <w:r>
        <w:tab/>
      </w:r>
      <w:r>
        <w:tab/>
        <w:t>if (backend.indicator1_status() == "off"){</w:t>
      </w:r>
    </w:p>
    <w:p w14:paraId="1CFA4548" w14:textId="77777777" w:rsidR="00D2214E" w:rsidRDefault="00D2214E" w:rsidP="0063072C">
      <w:pPr>
        <w:shd w:val="clear" w:color="auto" w:fill="70AD47" w:themeFill="accent6"/>
      </w:pPr>
      <w:r>
        <w:tab/>
      </w:r>
      <w:r>
        <w:tab/>
      </w:r>
      <w:r>
        <w:tab/>
        <w:t>indicator1.text = "R9 : 0"</w:t>
      </w:r>
    </w:p>
    <w:p w14:paraId="4840930D" w14:textId="77777777" w:rsidR="00D2214E" w:rsidRDefault="00D2214E" w:rsidP="0063072C">
      <w:pPr>
        <w:shd w:val="clear" w:color="auto" w:fill="70AD47" w:themeFill="accent6"/>
      </w:pPr>
      <w:r>
        <w:tab/>
      </w:r>
      <w:r>
        <w:tab/>
      </w:r>
      <w:r>
        <w:tab/>
        <w:t>indicator1_color.color = "#340040"</w:t>
      </w:r>
    </w:p>
    <w:p w14:paraId="705646E4" w14:textId="77777777" w:rsidR="00D2214E" w:rsidRDefault="00D2214E" w:rsidP="0063072C">
      <w:pPr>
        <w:shd w:val="clear" w:color="auto" w:fill="70AD47" w:themeFill="accent6"/>
      </w:pPr>
      <w:r>
        <w:tab/>
      </w:r>
      <w:r>
        <w:tab/>
        <w:t>}</w:t>
      </w:r>
    </w:p>
    <w:p w14:paraId="38EA8B9E" w14:textId="77777777" w:rsidR="00D2214E" w:rsidRDefault="00D2214E" w:rsidP="0063072C">
      <w:pPr>
        <w:shd w:val="clear" w:color="auto" w:fill="70AD47" w:themeFill="accent6"/>
      </w:pPr>
      <w:r>
        <w:tab/>
      </w:r>
      <w:r>
        <w:tab/>
      </w:r>
    </w:p>
    <w:p w14:paraId="18FB10BB" w14:textId="77777777" w:rsidR="00D2214E" w:rsidRDefault="00D2214E" w:rsidP="0063072C">
      <w:pPr>
        <w:shd w:val="clear" w:color="auto" w:fill="70AD47" w:themeFill="accent6"/>
      </w:pPr>
      <w:r>
        <w:tab/>
      </w:r>
      <w:r>
        <w:tab/>
        <w:t>if (backend.indicator1_status() == "on"){</w:t>
      </w:r>
    </w:p>
    <w:p w14:paraId="72BD91B9" w14:textId="77777777" w:rsidR="00D2214E" w:rsidRDefault="00D2214E" w:rsidP="0063072C">
      <w:pPr>
        <w:shd w:val="clear" w:color="auto" w:fill="70AD47" w:themeFill="accent6"/>
      </w:pPr>
      <w:r>
        <w:tab/>
      </w:r>
      <w:r>
        <w:tab/>
      </w:r>
      <w:r>
        <w:tab/>
        <w:t>indicator1.text = "R9 : 1"</w:t>
      </w:r>
    </w:p>
    <w:p w14:paraId="6D8C6475" w14:textId="77777777" w:rsidR="00D2214E" w:rsidRDefault="00D2214E" w:rsidP="0063072C">
      <w:pPr>
        <w:shd w:val="clear" w:color="auto" w:fill="70AD47" w:themeFill="accent6"/>
      </w:pPr>
      <w:r>
        <w:tab/>
      </w:r>
      <w:r>
        <w:tab/>
      </w:r>
      <w:r>
        <w:tab/>
        <w:t>indicator1_color.color = "#F2055C"</w:t>
      </w:r>
    </w:p>
    <w:p w14:paraId="3DF6DF41" w14:textId="77777777" w:rsidR="00D2214E" w:rsidRDefault="00D2214E" w:rsidP="0063072C">
      <w:pPr>
        <w:shd w:val="clear" w:color="auto" w:fill="70AD47" w:themeFill="accent6"/>
      </w:pPr>
      <w:r>
        <w:tab/>
      </w:r>
      <w:r>
        <w:tab/>
        <w:t>}</w:t>
      </w:r>
    </w:p>
    <w:p w14:paraId="42DF991B" w14:textId="77777777" w:rsidR="00D2214E" w:rsidRDefault="00D2214E" w:rsidP="0063072C">
      <w:pPr>
        <w:shd w:val="clear" w:color="auto" w:fill="70AD47" w:themeFill="accent6"/>
      </w:pPr>
      <w:r>
        <w:tab/>
      </w:r>
      <w:r>
        <w:tab/>
      </w:r>
    </w:p>
    <w:p w14:paraId="17016825" w14:textId="77777777" w:rsidR="00D2214E" w:rsidRDefault="00D2214E" w:rsidP="0063072C">
      <w:pPr>
        <w:shd w:val="clear" w:color="auto" w:fill="70AD47" w:themeFill="accent6"/>
      </w:pPr>
      <w:r>
        <w:tab/>
      </w:r>
      <w:r>
        <w:tab/>
      </w:r>
    </w:p>
    <w:p w14:paraId="2C0503EC" w14:textId="77777777" w:rsidR="00D2214E" w:rsidRDefault="00D2214E" w:rsidP="0063072C">
      <w:pPr>
        <w:shd w:val="clear" w:color="auto" w:fill="70AD47" w:themeFill="accent6"/>
      </w:pPr>
      <w:r>
        <w:tab/>
      </w:r>
      <w:r>
        <w:tab/>
      </w:r>
    </w:p>
    <w:p w14:paraId="57743C37" w14:textId="77777777" w:rsidR="00D2214E" w:rsidRDefault="00D2214E" w:rsidP="0063072C">
      <w:pPr>
        <w:shd w:val="clear" w:color="auto" w:fill="70AD47" w:themeFill="accent6"/>
      </w:pPr>
      <w:r>
        <w:lastRenderedPageBreak/>
        <w:tab/>
      </w:r>
      <w:r>
        <w:tab/>
      </w:r>
    </w:p>
    <w:p w14:paraId="2136EEC3" w14:textId="77777777" w:rsidR="00D2214E" w:rsidRDefault="00D2214E" w:rsidP="0063072C">
      <w:pPr>
        <w:shd w:val="clear" w:color="auto" w:fill="70AD47" w:themeFill="accent6"/>
      </w:pPr>
      <w:r>
        <w:tab/>
      </w:r>
      <w:r>
        <w:tab/>
      </w:r>
    </w:p>
    <w:p w14:paraId="53726E14" w14:textId="77777777" w:rsidR="00D2214E" w:rsidRDefault="00D2214E" w:rsidP="0063072C">
      <w:pPr>
        <w:shd w:val="clear" w:color="auto" w:fill="70AD47" w:themeFill="accent6"/>
      </w:pPr>
      <w:r>
        <w:tab/>
      </w:r>
      <w:r>
        <w:tab/>
        <w:t>}</w:t>
      </w:r>
    </w:p>
    <w:p w14:paraId="67F5DACB" w14:textId="77777777" w:rsidR="00D2214E" w:rsidRDefault="00D2214E" w:rsidP="0063072C">
      <w:pPr>
        <w:shd w:val="clear" w:color="auto" w:fill="70AD47" w:themeFill="accent6"/>
      </w:pPr>
      <w:r>
        <w:tab/>
      </w:r>
      <w:r>
        <w:tab/>
      </w:r>
    </w:p>
    <w:p w14:paraId="5DD77C4E" w14:textId="77777777" w:rsidR="00D2214E" w:rsidRDefault="00D2214E" w:rsidP="0063072C">
      <w:pPr>
        <w:shd w:val="clear" w:color="auto" w:fill="70AD47" w:themeFill="accent6"/>
      </w:pPr>
      <w:r>
        <w:tab/>
      </w:r>
      <w:r>
        <w:tab/>
      </w:r>
    </w:p>
    <w:p w14:paraId="2EC89F05" w14:textId="77777777" w:rsidR="00D2214E" w:rsidRDefault="00D2214E" w:rsidP="0063072C">
      <w:pPr>
        <w:shd w:val="clear" w:color="auto" w:fill="70AD47" w:themeFill="accent6"/>
      </w:pPr>
      <w:r>
        <w:tab/>
        <w:t>}</w:t>
      </w:r>
    </w:p>
    <w:p w14:paraId="61893EC2" w14:textId="77777777" w:rsidR="00D2214E" w:rsidRDefault="00D2214E" w:rsidP="0063072C">
      <w:pPr>
        <w:shd w:val="clear" w:color="auto" w:fill="70AD47" w:themeFill="accent6"/>
      </w:pPr>
      <w:r>
        <w:tab/>
      </w:r>
    </w:p>
    <w:p w14:paraId="69397E4D" w14:textId="77777777" w:rsidR="00D2214E" w:rsidRDefault="00D2214E" w:rsidP="0063072C">
      <w:pPr>
        <w:shd w:val="clear" w:color="auto" w:fill="70AD47" w:themeFill="accent6"/>
      </w:pPr>
      <w:r>
        <w:t>}</w:t>
      </w:r>
    </w:p>
    <w:p w14:paraId="5DAF4A67" w14:textId="77777777" w:rsidR="00D2214E" w:rsidRDefault="00D2214E" w:rsidP="00D2214E"/>
    <w:p w14:paraId="28C649FB" w14:textId="77777777" w:rsidR="00D2214E" w:rsidRDefault="00D2214E" w:rsidP="00D2214E"/>
    <w:p w14:paraId="5A10DFA0" w14:textId="77777777" w:rsidR="00D2214E" w:rsidRDefault="00D2214E" w:rsidP="00D2214E"/>
    <w:p w14:paraId="545FD4DD" w14:textId="77777777" w:rsidR="00D2214E" w:rsidRDefault="00D2214E" w:rsidP="00D2214E"/>
    <w:p w14:paraId="7B761705" w14:textId="77777777" w:rsidR="00D2214E" w:rsidRDefault="00D2214E" w:rsidP="00D2214E"/>
    <w:p w14:paraId="7C5E1ADE" w14:textId="77777777" w:rsidR="00D2214E" w:rsidRDefault="00D2214E" w:rsidP="00D2214E"/>
    <w:p w14:paraId="4139A0D2" w14:textId="77777777" w:rsidR="00D2214E" w:rsidRDefault="00D2214E" w:rsidP="00D2214E"/>
    <w:p w14:paraId="5ADB80F6" w14:textId="77777777" w:rsidR="00D2214E" w:rsidRDefault="00D2214E" w:rsidP="00D2214E"/>
    <w:p w14:paraId="31EF540E" w14:textId="77777777" w:rsidR="00D2214E" w:rsidRDefault="00D2214E" w:rsidP="00D2214E"/>
    <w:p w14:paraId="45786C23" w14:textId="77777777" w:rsidR="00D2214E" w:rsidRDefault="00D2214E" w:rsidP="00D2214E"/>
    <w:p w14:paraId="37D94665" w14:textId="77777777" w:rsidR="00D2214E" w:rsidRDefault="00D2214E" w:rsidP="00D2214E"/>
    <w:p w14:paraId="256E55B4" w14:textId="77777777" w:rsidR="00D2214E" w:rsidRDefault="00D2214E" w:rsidP="00D2214E"/>
    <w:p w14:paraId="3A595A21" w14:textId="77777777" w:rsidR="00D2214E" w:rsidRDefault="00D2214E" w:rsidP="009E1B97"/>
    <w:p w14:paraId="2E6499E3" w14:textId="77777777" w:rsidR="009E1B97" w:rsidRDefault="009E1B97" w:rsidP="009E1B97"/>
    <w:p w14:paraId="647077B9" w14:textId="400AD4D9" w:rsidR="009E1B97" w:rsidRDefault="009E1B97" w:rsidP="009E1B97">
      <w:pPr>
        <w:pStyle w:val="Heading2"/>
      </w:pPr>
      <w:bookmarkStart w:id="39" w:name="_Toc124528143"/>
      <w:r>
        <w:lastRenderedPageBreak/>
        <w:t>Multiple Input</w:t>
      </w:r>
      <w:bookmarkEnd w:id="39"/>
    </w:p>
    <w:p w14:paraId="49ADE161" w14:textId="4628ACAC" w:rsidR="009E1B97" w:rsidRDefault="009E1B97" w:rsidP="009E1B97">
      <w:pPr>
        <w:pStyle w:val="Heading3"/>
      </w:pPr>
      <w:bookmarkStart w:id="40" w:name="_Toc124528144"/>
      <w:r>
        <w:t>Program Ladder</w:t>
      </w:r>
      <w:bookmarkEnd w:id="40"/>
    </w:p>
    <w:p w14:paraId="21752072" w14:textId="7B4876E2" w:rsidR="007429B5" w:rsidRPr="007429B5" w:rsidRDefault="00CE5E27" w:rsidP="007429B5">
      <w:r>
        <w:rPr>
          <w:noProof/>
        </w:rPr>
        <w:drawing>
          <wp:inline distT="0" distB="0" distL="0" distR="0" wp14:anchorId="2605C0E0" wp14:editId="45C5261E">
            <wp:extent cx="5591175" cy="16097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91175" cy="1609725"/>
                    </a:xfrm>
                    <a:prstGeom prst="rect">
                      <a:avLst/>
                    </a:prstGeom>
                  </pic:spPr>
                </pic:pic>
              </a:graphicData>
            </a:graphic>
          </wp:inline>
        </w:drawing>
      </w:r>
    </w:p>
    <w:p w14:paraId="2EAC12AB" w14:textId="7FF10744" w:rsidR="009E1B97" w:rsidRDefault="009E1B97" w:rsidP="009E1B97">
      <w:pPr>
        <w:pStyle w:val="Heading3"/>
      </w:pPr>
      <w:bookmarkStart w:id="41" w:name="_Toc124528145"/>
      <w:r>
        <w:t>Program Python</w:t>
      </w:r>
      <w:bookmarkEnd w:id="41"/>
    </w:p>
    <w:p w14:paraId="42F155C3" w14:textId="77777777" w:rsidR="00C73EAB" w:rsidRDefault="00C73EAB" w:rsidP="0063072C">
      <w:pPr>
        <w:shd w:val="clear" w:color="auto" w:fill="1F3864" w:themeFill="accent1" w:themeFillShade="80"/>
      </w:pPr>
      <w:r>
        <w:t>######  PROGRAM MEMANGGIL WINDOWS PYQT5 ##########################</w:t>
      </w:r>
    </w:p>
    <w:p w14:paraId="3F73E884" w14:textId="77777777" w:rsidR="00C73EAB" w:rsidRDefault="00C73EAB" w:rsidP="0063072C">
      <w:pPr>
        <w:shd w:val="clear" w:color="auto" w:fill="1F3864" w:themeFill="accent1" w:themeFillShade="80"/>
      </w:pPr>
    </w:p>
    <w:p w14:paraId="5CABDF27" w14:textId="77777777" w:rsidR="00C73EAB" w:rsidRDefault="00C73EAB" w:rsidP="0063072C">
      <w:pPr>
        <w:shd w:val="clear" w:color="auto" w:fill="1F3864" w:themeFill="accent1" w:themeFillShade="80"/>
      </w:pPr>
      <w:r>
        <w:t>####### memanggil library PyQt5 untuk Graphical User Interface ##################################</w:t>
      </w:r>
    </w:p>
    <w:p w14:paraId="489CB4C8" w14:textId="77777777" w:rsidR="00C73EAB" w:rsidRDefault="00C73EAB" w:rsidP="0063072C">
      <w:pPr>
        <w:shd w:val="clear" w:color="auto" w:fill="1F3864" w:themeFill="accent1" w:themeFillShade="80"/>
      </w:pPr>
      <w:r>
        <w:t>#----------------------------------------------------------------#</w:t>
      </w:r>
    </w:p>
    <w:p w14:paraId="3ED03FC9" w14:textId="77777777" w:rsidR="00C73EAB" w:rsidRDefault="00C73EAB" w:rsidP="0063072C">
      <w:pPr>
        <w:shd w:val="clear" w:color="auto" w:fill="1F3864" w:themeFill="accent1" w:themeFillShade="80"/>
      </w:pPr>
      <w:r>
        <w:t xml:space="preserve">from PyQt5.QtCore import * </w:t>
      </w:r>
    </w:p>
    <w:p w14:paraId="562BE7C5" w14:textId="77777777" w:rsidR="00C73EAB" w:rsidRDefault="00C73EAB" w:rsidP="0063072C">
      <w:pPr>
        <w:shd w:val="clear" w:color="auto" w:fill="1F3864" w:themeFill="accent1" w:themeFillShade="80"/>
      </w:pPr>
      <w:r>
        <w:t xml:space="preserve">from PyQt5.QtGui import * </w:t>
      </w:r>
    </w:p>
    <w:p w14:paraId="6D676407" w14:textId="77777777" w:rsidR="00C73EAB" w:rsidRDefault="00C73EAB" w:rsidP="0063072C">
      <w:pPr>
        <w:shd w:val="clear" w:color="auto" w:fill="1F3864" w:themeFill="accent1" w:themeFillShade="80"/>
      </w:pPr>
      <w:r>
        <w:t xml:space="preserve">from PyQt5.QtQml import * </w:t>
      </w:r>
    </w:p>
    <w:p w14:paraId="32755D3A" w14:textId="77777777" w:rsidR="00C73EAB" w:rsidRDefault="00C73EAB" w:rsidP="0063072C">
      <w:pPr>
        <w:shd w:val="clear" w:color="auto" w:fill="1F3864" w:themeFill="accent1" w:themeFillShade="80"/>
      </w:pPr>
      <w:r>
        <w:t>from PyQt5.QtWidgets import *</w:t>
      </w:r>
    </w:p>
    <w:p w14:paraId="5B863723" w14:textId="77777777" w:rsidR="00C73EAB" w:rsidRDefault="00C73EAB" w:rsidP="0063072C">
      <w:pPr>
        <w:shd w:val="clear" w:color="auto" w:fill="1F3864" w:themeFill="accent1" w:themeFillShade="80"/>
      </w:pPr>
      <w:r>
        <w:t xml:space="preserve">from PyQt5.QtQuick import *  </w:t>
      </w:r>
    </w:p>
    <w:p w14:paraId="46FE14FA" w14:textId="77777777" w:rsidR="00C73EAB" w:rsidRDefault="00C73EAB" w:rsidP="0063072C">
      <w:pPr>
        <w:shd w:val="clear" w:color="auto" w:fill="1F3864" w:themeFill="accent1" w:themeFillShade="80"/>
      </w:pPr>
      <w:r>
        <w:t>import sys</w:t>
      </w:r>
    </w:p>
    <w:p w14:paraId="1C779DCE" w14:textId="77777777" w:rsidR="00C73EAB" w:rsidRDefault="00C73EAB" w:rsidP="0063072C">
      <w:pPr>
        <w:shd w:val="clear" w:color="auto" w:fill="1F3864" w:themeFill="accent1" w:themeFillShade="80"/>
      </w:pPr>
      <w:r>
        <w:t>import threading</w:t>
      </w:r>
    </w:p>
    <w:p w14:paraId="33ED994A" w14:textId="77777777" w:rsidR="00C73EAB" w:rsidRDefault="00C73EAB" w:rsidP="0063072C">
      <w:pPr>
        <w:shd w:val="clear" w:color="auto" w:fill="1F3864" w:themeFill="accent1" w:themeFillShade="80"/>
      </w:pPr>
      <w:r>
        <w:t>#----------------------------------------------------------------#</w:t>
      </w:r>
    </w:p>
    <w:p w14:paraId="3D1E813A" w14:textId="77777777" w:rsidR="00C73EAB" w:rsidRDefault="00C73EAB" w:rsidP="0063072C">
      <w:pPr>
        <w:shd w:val="clear" w:color="auto" w:fill="1F3864" w:themeFill="accent1" w:themeFillShade="80"/>
      </w:pPr>
      <w:r>
        <w:t>import pymodbus</w:t>
      </w:r>
    </w:p>
    <w:p w14:paraId="565063A3" w14:textId="77777777" w:rsidR="00C73EAB" w:rsidRDefault="00C73EAB" w:rsidP="0063072C">
      <w:pPr>
        <w:shd w:val="clear" w:color="auto" w:fill="1F3864" w:themeFill="accent1" w:themeFillShade="80"/>
      </w:pPr>
      <w:r>
        <w:t>from pymodbus.pdu import ModbusRequest</w:t>
      </w:r>
    </w:p>
    <w:p w14:paraId="650B4EB0" w14:textId="77777777" w:rsidR="00C73EAB" w:rsidRDefault="00C73EAB" w:rsidP="0063072C">
      <w:pPr>
        <w:shd w:val="clear" w:color="auto" w:fill="1F3864" w:themeFill="accent1" w:themeFillShade="80"/>
      </w:pPr>
      <w:r>
        <w:t>from pymodbus.client.sync import ModbusSerialClient as ModbusClient</w:t>
      </w:r>
    </w:p>
    <w:p w14:paraId="7DD6940B" w14:textId="77777777" w:rsidR="00C73EAB" w:rsidRDefault="00C73EAB" w:rsidP="0063072C">
      <w:pPr>
        <w:shd w:val="clear" w:color="auto" w:fill="1F3864" w:themeFill="accent1" w:themeFillShade="80"/>
      </w:pPr>
      <w:r>
        <w:t>from pymodbus.register_read_message import ReadInputRegistersResponse</w:t>
      </w:r>
    </w:p>
    <w:p w14:paraId="2BFA6F98" w14:textId="77777777" w:rsidR="00C73EAB" w:rsidRDefault="00C73EAB" w:rsidP="0063072C">
      <w:pPr>
        <w:shd w:val="clear" w:color="auto" w:fill="1F3864" w:themeFill="accent1" w:themeFillShade="80"/>
      </w:pPr>
      <w:r>
        <w:t>from pymodbus.transaction import ModbusRtuFramer</w:t>
      </w:r>
    </w:p>
    <w:p w14:paraId="4197EEF6" w14:textId="77777777" w:rsidR="00C73EAB" w:rsidRDefault="00C73EAB" w:rsidP="0063072C">
      <w:pPr>
        <w:shd w:val="clear" w:color="auto" w:fill="1F3864" w:themeFill="accent1" w:themeFillShade="80"/>
      </w:pPr>
      <w:r>
        <w:t>import serial</w:t>
      </w:r>
    </w:p>
    <w:p w14:paraId="7CB73DE9" w14:textId="77777777" w:rsidR="00C73EAB" w:rsidRDefault="00C73EAB" w:rsidP="0063072C">
      <w:pPr>
        <w:shd w:val="clear" w:color="auto" w:fill="1F3864" w:themeFill="accent1" w:themeFillShade="80"/>
      </w:pPr>
      <w:r>
        <w:t>import time</w:t>
      </w:r>
    </w:p>
    <w:p w14:paraId="1CCF1F17" w14:textId="77777777" w:rsidR="00C73EAB" w:rsidRDefault="00C73EAB" w:rsidP="0063072C">
      <w:pPr>
        <w:shd w:val="clear" w:color="auto" w:fill="1F3864" w:themeFill="accent1" w:themeFillShade="80"/>
      </w:pPr>
      <w:r>
        <w:lastRenderedPageBreak/>
        <w:t>###############DECLARE VARIABLES#############</w:t>
      </w:r>
    </w:p>
    <w:p w14:paraId="50E86A2E" w14:textId="77777777" w:rsidR="00C73EAB" w:rsidRDefault="00C73EAB" w:rsidP="0063072C">
      <w:pPr>
        <w:shd w:val="clear" w:color="auto" w:fill="1F3864" w:themeFill="accent1" w:themeFillShade="80"/>
      </w:pPr>
      <w:r>
        <w:t>indicator1_status = ""</w:t>
      </w:r>
    </w:p>
    <w:p w14:paraId="7F3E42B8" w14:textId="77777777" w:rsidR="00C73EAB" w:rsidRDefault="00C73EAB" w:rsidP="0063072C">
      <w:pPr>
        <w:shd w:val="clear" w:color="auto" w:fill="1F3864" w:themeFill="accent1" w:themeFillShade="80"/>
      </w:pPr>
      <w:r>
        <w:t>indicator2_status = ""</w:t>
      </w:r>
    </w:p>
    <w:p w14:paraId="12928F26" w14:textId="77777777" w:rsidR="00C73EAB" w:rsidRDefault="00C73EAB" w:rsidP="0063072C">
      <w:pPr>
        <w:shd w:val="clear" w:color="auto" w:fill="1F3864" w:themeFill="accent1" w:themeFillShade="80"/>
      </w:pPr>
    </w:p>
    <w:p w14:paraId="1B8A537D" w14:textId="77777777" w:rsidR="00C73EAB" w:rsidRDefault="00C73EAB" w:rsidP="0063072C">
      <w:pPr>
        <w:shd w:val="clear" w:color="auto" w:fill="1F3864" w:themeFill="accent1" w:themeFillShade="80"/>
      </w:pPr>
    </w:p>
    <w:p w14:paraId="24B19C1B" w14:textId="77777777" w:rsidR="00C73EAB" w:rsidRDefault="00C73EAB" w:rsidP="0063072C">
      <w:pPr>
        <w:shd w:val="clear" w:color="auto" w:fill="1F3864" w:themeFill="accent1" w:themeFillShade="80"/>
      </w:pPr>
    </w:p>
    <w:p w14:paraId="4CBE8C67" w14:textId="77777777" w:rsidR="00C73EAB" w:rsidRDefault="00C73EAB" w:rsidP="0063072C">
      <w:pPr>
        <w:shd w:val="clear" w:color="auto" w:fill="1F3864" w:themeFill="accent1" w:themeFillShade="80"/>
      </w:pPr>
    </w:p>
    <w:p w14:paraId="451D2808" w14:textId="77777777" w:rsidR="00C73EAB" w:rsidRDefault="00C73EAB" w:rsidP="0063072C">
      <w:pPr>
        <w:shd w:val="clear" w:color="auto" w:fill="1F3864" w:themeFill="accent1" w:themeFillShade="80"/>
      </w:pPr>
    </w:p>
    <w:p w14:paraId="0A9581DE" w14:textId="77777777" w:rsidR="00C73EAB" w:rsidRDefault="00C73EAB" w:rsidP="0063072C">
      <w:pPr>
        <w:shd w:val="clear" w:color="auto" w:fill="1F3864" w:themeFill="accent1" w:themeFillShade="80"/>
      </w:pPr>
      <w:r>
        <w:t>#---------------SCAN AVAILABLE MODBUS PORT -------------------#</w:t>
      </w:r>
    </w:p>
    <w:p w14:paraId="24A3D5A7" w14:textId="77777777" w:rsidR="00C73EAB" w:rsidRDefault="00C73EAB" w:rsidP="0063072C">
      <w:pPr>
        <w:shd w:val="clear" w:color="auto" w:fill="1F3864" w:themeFill="accent1" w:themeFillShade="80"/>
      </w:pPr>
    </w:p>
    <w:p w14:paraId="3C481D64" w14:textId="77777777" w:rsidR="00C73EAB" w:rsidRDefault="00C73EAB" w:rsidP="0063072C">
      <w:pPr>
        <w:shd w:val="clear" w:color="auto" w:fill="1F3864" w:themeFill="accent1" w:themeFillShade="80"/>
      </w:pPr>
      <w:r>
        <w:t>def serial_ports():</w:t>
      </w:r>
    </w:p>
    <w:p w14:paraId="359C683C" w14:textId="77777777" w:rsidR="00C73EAB" w:rsidRDefault="00C73EAB" w:rsidP="0063072C">
      <w:pPr>
        <w:shd w:val="clear" w:color="auto" w:fill="1F3864" w:themeFill="accent1" w:themeFillShade="80"/>
      </w:pPr>
      <w:r>
        <w:t xml:space="preserve">    </w:t>
      </w:r>
    </w:p>
    <w:p w14:paraId="4C5796A5" w14:textId="77777777" w:rsidR="00C73EAB" w:rsidRDefault="00C73EAB" w:rsidP="0063072C">
      <w:pPr>
        <w:shd w:val="clear" w:color="auto" w:fill="1F3864" w:themeFill="accent1" w:themeFillShade="80"/>
      </w:pPr>
      <w:r>
        <w:t xml:space="preserve">    if sys.platform.startswith('win'):</w:t>
      </w:r>
    </w:p>
    <w:p w14:paraId="573B1168" w14:textId="77777777" w:rsidR="00C73EAB" w:rsidRDefault="00C73EAB" w:rsidP="0063072C">
      <w:pPr>
        <w:shd w:val="clear" w:color="auto" w:fill="1F3864" w:themeFill="accent1" w:themeFillShade="80"/>
      </w:pPr>
      <w:r>
        <w:t xml:space="preserve">        ports = ['COM%s' % (i + 1) for i in range(256)]</w:t>
      </w:r>
    </w:p>
    <w:p w14:paraId="101797FA" w14:textId="77777777" w:rsidR="00C73EAB" w:rsidRDefault="00C73EAB" w:rsidP="0063072C">
      <w:pPr>
        <w:shd w:val="clear" w:color="auto" w:fill="1F3864" w:themeFill="accent1" w:themeFillShade="80"/>
      </w:pPr>
      <w:r>
        <w:t xml:space="preserve">    elif sys.platform.startswith('linux') or sys.platform.startswith('cygwin'):</w:t>
      </w:r>
    </w:p>
    <w:p w14:paraId="742E1973" w14:textId="77777777" w:rsidR="00C73EAB" w:rsidRDefault="00C73EAB" w:rsidP="0063072C">
      <w:pPr>
        <w:shd w:val="clear" w:color="auto" w:fill="1F3864" w:themeFill="accent1" w:themeFillShade="80"/>
      </w:pPr>
      <w:r>
        <w:t xml:space="preserve">        # this excludes your current terminal "/dev/tty"</w:t>
      </w:r>
    </w:p>
    <w:p w14:paraId="2793437F" w14:textId="77777777" w:rsidR="00C73EAB" w:rsidRDefault="00C73EAB" w:rsidP="0063072C">
      <w:pPr>
        <w:shd w:val="clear" w:color="auto" w:fill="1F3864" w:themeFill="accent1" w:themeFillShade="80"/>
      </w:pPr>
      <w:r>
        <w:t xml:space="preserve">        ports = glob.glob('/dev/tty[A-Za-z]*')</w:t>
      </w:r>
    </w:p>
    <w:p w14:paraId="57911635" w14:textId="77777777" w:rsidR="00C73EAB" w:rsidRDefault="00C73EAB" w:rsidP="0063072C">
      <w:pPr>
        <w:shd w:val="clear" w:color="auto" w:fill="1F3864" w:themeFill="accent1" w:themeFillShade="80"/>
      </w:pPr>
      <w:r>
        <w:t xml:space="preserve">    elif sys.platform.startswith('darwin'):</w:t>
      </w:r>
    </w:p>
    <w:p w14:paraId="740DDC7F" w14:textId="77777777" w:rsidR="00C73EAB" w:rsidRDefault="00C73EAB" w:rsidP="0063072C">
      <w:pPr>
        <w:shd w:val="clear" w:color="auto" w:fill="1F3864" w:themeFill="accent1" w:themeFillShade="80"/>
      </w:pPr>
      <w:r>
        <w:t xml:space="preserve">        ports = glob.glob('/dev/tty.*')</w:t>
      </w:r>
    </w:p>
    <w:p w14:paraId="52D0EDE5" w14:textId="77777777" w:rsidR="00C73EAB" w:rsidRDefault="00C73EAB" w:rsidP="0063072C">
      <w:pPr>
        <w:shd w:val="clear" w:color="auto" w:fill="1F3864" w:themeFill="accent1" w:themeFillShade="80"/>
      </w:pPr>
      <w:r>
        <w:t xml:space="preserve">    else:</w:t>
      </w:r>
    </w:p>
    <w:p w14:paraId="34434A7A" w14:textId="77777777" w:rsidR="00C73EAB" w:rsidRDefault="00C73EAB" w:rsidP="0063072C">
      <w:pPr>
        <w:shd w:val="clear" w:color="auto" w:fill="1F3864" w:themeFill="accent1" w:themeFillShade="80"/>
      </w:pPr>
      <w:r>
        <w:t xml:space="preserve">        raise EnvironmentError('Unsupported platform')</w:t>
      </w:r>
    </w:p>
    <w:p w14:paraId="148CED76" w14:textId="77777777" w:rsidR="00C73EAB" w:rsidRDefault="00C73EAB" w:rsidP="0063072C">
      <w:pPr>
        <w:shd w:val="clear" w:color="auto" w:fill="1F3864" w:themeFill="accent1" w:themeFillShade="80"/>
      </w:pPr>
    </w:p>
    <w:p w14:paraId="7D7E71C0" w14:textId="77777777" w:rsidR="00C73EAB" w:rsidRDefault="00C73EAB" w:rsidP="0063072C">
      <w:pPr>
        <w:shd w:val="clear" w:color="auto" w:fill="1F3864" w:themeFill="accent1" w:themeFillShade="80"/>
      </w:pPr>
      <w:r>
        <w:t xml:space="preserve">    result = []</w:t>
      </w:r>
    </w:p>
    <w:p w14:paraId="76DEC131" w14:textId="77777777" w:rsidR="00C73EAB" w:rsidRDefault="00C73EAB" w:rsidP="0063072C">
      <w:pPr>
        <w:shd w:val="clear" w:color="auto" w:fill="1F3864" w:themeFill="accent1" w:themeFillShade="80"/>
      </w:pPr>
      <w:r>
        <w:t xml:space="preserve">    for port in ports:</w:t>
      </w:r>
    </w:p>
    <w:p w14:paraId="5AA66B1C" w14:textId="77777777" w:rsidR="00C73EAB" w:rsidRDefault="00C73EAB" w:rsidP="0063072C">
      <w:pPr>
        <w:shd w:val="clear" w:color="auto" w:fill="1F3864" w:themeFill="accent1" w:themeFillShade="80"/>
      </w:pPr>
      <w:r>
        <w:t xml:space="preserve">        try:</w:t>
      </w:r>
    </w:p>
    <w:p w14:paraId="3D680A2E" w14:textId="77777777" w:rsidR="00C73EAB" w:rsidRDefault="00C73EAB" w:rsidP="0063072C">
      <w:pPr>
        <w:shd w:val="clear" w:color="auto" w:fill="1F3864" w:themeFill="accent1" w:themeFillShade="80"/>
      </w:pPr>
      <w:r>
        <w:t xml:space="preserve">            s = serial.Serial(port)</w:t>
      </w:r>
    </w:p>
    <w:p w14:paraId="5B5B6DF6" w14:textId="77777777" w:rsidR="00C73EAB" w:rsidRDefault="00C73EAB" w:rsidP="0063072C">
      <w:pPr>
        <w:shd w:val="clear" w:color="auto" w:fill="1F3864" w:themeFill="accent1" w:themeFillShade="80"/>
      </w:pPr>
      <w:r>
        <w:t xml:space="preserve">            s.close()</w:t>
      </w:r>
    </w:p>
    <w:p w14:paraId="5D965BBE" w14:textId="77777777" w:rsidR="00C73EAB" w:rsidRDefault="00C73EAB" w:rsidP="0063072C">
      <w:pPr>
        <w:shd w:val="clear" w:color="auto" w:fill="1F3864" w:themeFill="accent1" w:themeFillShade="80"/>
      </w:pPr>
      <w:r>
        <w:lastRenderedPageBreak/>
        <w:t xml:space="preserve">            result.append(port)</w:t>
      </w:r>
    </w:p>
    <w:p w14:paraId="6C4A7F02" w14:textId="77777777" w:rsidR="00C73EAB" w:rsidRDefault="00C73EAB" w:rsidP="0063072C">
      <w:pPr>
        <w:shd w:val="clear" w:color="auto" w:fill="1F3864" w:themeFill="accent1" w:themeFillShade="80"/>
      </w:pPr>
      <w:r>
        <w:t xml:space="preserve">        except (OSError, serial.SerialException):</w:t>
      </w:r>
    </w:p>
    <w:p w14:paraId="00F75AA7" w14:textId="77777777" w:rsidR="00C73EAB" w:rsidRDefault="00C73EAB" w:rsidP="0063072C">
      <w:pPr>
        <w:shd w:val="clear" w:color="auto" w:fill="1F3864" w:themeFill="accent1" w:themeFillShade="80"/>
      </w:pPr>
      <w:r>
        <w:t xml:space="preserve">            pass</w:t>
      </w:r>
    </w:p>
    <w:p w14:paraId="2C5D73F0" w14:textId="77777777" w:rsidR="00C73EAB" w:rsidRDefault="00C73EAB" w:rsidP="0063072C">
      <w:pPr>
        <w:shd w:val="clear" w:color="auto" w:fill="1F3864" w:themeFill="accent1" w:themeFillShade="80"/>
      </w:pPr>
      <w:r>
        <w:t xml:space="preserve">    return result</w:t>
      </w:r>
    </w:p>
    <w:p w14:paraId="18358BAB" w14:textId="77777777" w:rsidR="00C73EAB" w:rsidRDefault="00C73EAB" w:rsidP="0063072C">
      <w:pPr>
        <w:shd w:val="clear" w:color="auto" w:fill="1F3864" w:themeFill="accent1" w:themeFillShade="80"/>
      </w:pPr>
      <w:r>
        <w:t>print(str(serial_ports()))</w:t>
      </w:r>
    </w:p>
    <w:p w14:paraId="593BD70E" w14:textId="77777777" w:rsidR="00C73EAB" w:rsidRDefault="00C73EAB" w:rsidP="0063072C">
      <w:pPr>
        <w:shd w:val="clear" w:color="auto" w:fill="1F3864" w:themeFill="accent1" w:themeFillShade="80"/>
      </w:pPr>
    </w:p>
    <w:p w14:paraId="67B6118F" w14:textId="77777777" w:rsidR="00C73EAB" w:rsidRDefault="00C73EAB" w:rsidP="0063072C">
      <w:pPr>
        <w:shd w:val="clear" w:color="auto" w:fill="1F3864" w:themeFill="accent1" w:themeFillShade="80"/>
      </w:pPr>
      <w:r>
        <w:t>port = input("modbus port : ")</w:t>
      </w:r>
    </w:p>
    <w:p w14:paraId="4ECC7876" w14:textId="77777777" w:rsidR="00C73EAB" w:rsidRDefault="00C73EAB" w:rsidP="0063072C">
      <w:pPr>
        <w:shd w:val="clear" w:color="auto" w:fill="1F3864" w:themeFill="accent1" w:themeFillShade="80"/>
      </w:pPr>
    </w:p>
    <w:p w14:paraId="153614B8" w14:textId="77777777" w:rsidR="00C73EAB" w:rsidRDefault="00C73EAB" w:rsidP="0063072C">
      <w:pPr>
        <w:shd w:val="clear" w:color="auto" w:fill="1F3864" w:themeFill="accent1" w:themeFillShade="80"/>
      </w:pPr>
      <w:r>
        <w:t>baudrate = input("modbus baudrate : ")</w:t>
      </w:r>
    </w:p>
    <w:p w14:paraId="56C5A61E" w14:textId="77777777" w:rsidR="00C73EAB" w:rsidRDefault="00C73EAB" w:rsidP="0063072C">
      <w:pPr>
        <w:shd w:val="clear" w:color="auto" w:fill="1F3864" w:themeFill="accent1" w:themeFillShade="80"/>
      </w:pPr>
    </w:p>
    <w:p w14:paraId="7782AD7A" w14:textId="77777777" w:rsidR="00C73EAB" w:rsidRDefault="00C73EAB" w:rsidP="0063072C">
      <w:pPr>
        <w:shd w:val="clear" w:color="auto" w:fill="1F3864" w:themeFill="accent1" w:themeFillShade="80"/>
      </w:pPr>
      <w:r>
        <w:t>slave_id = input("slave id : ")</w:t>
      </w:r>
    </w:p>
    <w:p w14:paraId="6B4626B1" w14:textId="77777777" w:rsidR="00C73EAB" w:rsidRDefault="00C73EAB" w:rsidP="0063072C">
      <w:pPr>
        <w:shd w:val="clear" w:color="auto" w:fill="1F3864" w:themeFill="accent1" w:themeFillShade="80"/>
      </w:pPr>
    </w:p>
    <w:p w14:paraId="7D473A6D" w14:textId="77777777" w:rsidR="00C73EAB" w:rsidRDefault="00C73EAB" w:rsidP="0063072C">
      <w:pPr>
        <w:shd w:val="clear" w:color="auto" w:fill="1F3864" w:themeFill="accent1" w:themeFillShade="80"/>
      </w:pPr>
      <w:r>
        <w:t>client = ModbusClient(method='rtu', port=port, baudrate=int(baudrate), parity='N', timeout=4,strict=False)</w:t>
      </w:r>
    </w:p>
    <w:p w14:paraId="3099579E" w14:textId="77777777" w:rsidR="00C73EAB" w:rsidRDefault="00C73EAB" w:rsidP="0063072C">
      <w:pPr>
        <w:shd w:val="clear" w:color="auto" w:fill="1F3864" w:themeFill="accent1" w:themeFillShade="80"/>
      </w:pPr>
      <w:r>
        <w:t>connection = client.connect()</w:t>
      </w:r>
    </w:p>
    <w:p w14:paraId="05C31128" w14:textId="77777777" w:rsidR="00C73EAB" w:rsidRDefault="00C73EAB" w:rsidP="0063072C">
      <w:pPr>
        <w:shd w:val="clear" w:color="auto" w:fill="1F3864" w:themeFill="accent1" w:themeFillShade="80"/>
      </w:pPr>
    </w:p>
    <w:p w14:paraId="2775ED52" w14:textId="77777777" w:rsidR="00C73EAB" w:rsidRDefault="00C73EAB" w:rsidP="0063072C">
      <w:pPr>
        <w:shd w:val="clear" w:color="auto" w:fill="1F3864" w:themeFill="accent1" w:themeFillShade="80"/>
      </w:pPr>
    </w:p>
    <w:p w14:paraId="721E28B2" w14:textId="77777777" w:rsidR="00C73EAB" w:rsidRDefault="00C73EAB" w:rsidP="0063072C">
      <w:pPr>
        <w:shd w:val="clear" w:color="auto" w:fill="1F3864" w:themeFill="accent1" w:themeFillShade="80"/>
      </w:pPr>
    </w:p>
    <w:p w14:paraId="0A0C2090" w14:textId="77777777" w:rsidR="00C73EAB" w:rsidRDefault="00C73EAB" w:rsidP="0063072C">
      <w:pPr>
        <w:shd w:val="clear" w:color="auto" w:fill="1F3864" w:themeFill="accent1" w:themeFillShade="80"/>
      </w:pPr>
      <w:r>
        <w:t>########## mengisi class table dengan instruksi pyqt5#############</w:t>
      </w:r>
    </w:p>
    <w:p w14:paraId="0E49FD5F" w14:textId="77777777" w:rsidR="00C73EAB" w:rsidRDefault="00C73EAB" w:rsidP="0063072C">
      <w:pPr>
        <w:shd w:val="clear" w:color="auto" w:fill="1F3864" w:themeFill="accent1" w:themeFillShade="80"/>
      </w:pPr>
      <w:r>
        <w:t>#----------------------------------------------------------------#</w:t>
      </w:r>
    </w:p>
    <w:p w14:paraId="4789DCCF" w14:textId="77777777" w:rsidR="00C73EAB" w:rsidRDefault="00C73EAB" w:rsidP="0063072C">
      <w:pPr>
        <w:shd w:val="clear" w:color="auto" w:fill="1F3864" w:themeFill="accent1" w:themeFillShade="80"/>
      </w:pPr>
      <w:r>
        <w:t xml:space="preserve">class table(QObject):    </w:t>
      </w:r>
    </w:p>
    <w:p w14:paraId="0EE8CCFD" w14:textId="77777777" w:rsidR="00C73EAB" w:rsidRDefault="00C73EAB" w:rsidP="0063072C">
      <w:pPr>
        <w:shd w:val="clear" w:color="auto" w:fill="1F3864" w:themeFill="accent1" w:themeFillShade="80"/>
      </w:pPr>
      <w:r>
        <w:t xml:space="preserve">    def __init__(self, parent = None):</w:t>
      </w:r>
    </w:p>
    <w:p w14:paraId="140CCCF2" w14:textId="77777777" w:rsidR="00C73EAB" w:rsidRDefault="00C73EAB" w:rsidP="0063072C">
      <w:pPr>
        <w:shd w:val="clear" w:color="auto" w:fill="1F3864" w:themeFill="accent1" w:themeFillShade="80"/>
      </w:pPr>
      <w:r>
        <w:t xml:space="preserve">        super().__init__(parent)</w:t>
      </w:r>
    </w:p>
    <w:p w14:paraId="4A1F1AE2" w14:textId="77777777" w:rsidR="00C73EAB" w:rsidRDefault="00C73EAB" w:rsidP="0063072C">
      <w:pPr>
        <w:shd w:val="clear" w:color="auto" w:fill="1F3864" w:themeFill="accent1" w:themeFillShade="80"/>
      </w:pPr>
      <w:r>
        <w:t xml:space="preserve">        self.app = QApplication(sys.argv)</w:t>
      </w:r>
    </w:p>
    <w:p w14:paraId="26572812" w14:textId="77777777" w:rsidR="00C73EAB" w:rsidRDefault="00C73EAB" w:rsidP="0063072C">
      <w:pPr>
        <w:shd w:val="clear" w:color="auto" w:fill="1F3864" w:themeFill="accent1" w:themeFillShade="80"/>
      </w:pPr>
      <w:r>
        <w:t xml:space="preserve">        self.engine = QQmlApplicationEngine(self)</w:t>
      </w:r>
    </w:p>
    <w:p w14:paraId="78A8F774" w14:textId="77777777" w:rsidR="00C73EAB" w:rsidRDefault="00C73EAB" w:rsidP="0063072C">
      <w:pPr>
        <w:shd w:val="clear" w:color="auto" w:fill="1F3864" w:themeFill="accent1" w:themeFillShade="80"/>
      </w:pPr>
      <w:r>
        <w:t xml:space="preserve">        self.engine.rootContext().setContextProperty("backend", self)    </w:t>
      </w:r>
    </w:p>
    <w:p w14:paraId="052A10D5" w14:textId="77777777" w:rsidR="00C73EAB" w:rsidRDefault="00C73EAB" w:rsidP="0063072C">
      <w:pPr>
        <w:shd w:val="clear" w:color="auto" w:fill="1F3864" w:themeFill="accent1" w:themeFillShade="80"/>
      </w:pPr>
      <w:r>
        <w:t xml:space="preserve">        self.engine.load(QUrl("main.qml"))</w:t>
      </w:r>
    </w:p>
    <w:p w14:paraId="39D4803D" w14:textId="77777777" w:rsidR="00C73EAB" w:rsidRDefault="00C73EAB" w:rsidP="0063072C">
      <w:pPr>
        <w:shd w:val="clear" w:color="auto" w:fill="1F3864" w:themeFill="accent1" w:themeFillShade="80"/>
      </w:pPr>
      <w:r>
        <w:lastRenderedPageBreak/>
        <w:t xml:space="preserve">        sys.exit(self.app.exec_())</w:t>
      </w:r>
    </w:p>
    <w:p w14:paraId="28487B3B" w14:textId="77777777" w:rsidR="00C73EAB" w:rsidRDefault="00C73EAB" w:rsidP="0063072C">
      <w:pPr>
        <w:shd w:val="clear" w:color="auto" w:fill="1F3864" w:themeFill="accent1" w:themeFillShade="80"/>
      </w:pPr>
      <w:r>
        <w:t xml:space="preserve">        </w:t>
      </w:r>
    </w:p>
    <w:p w14:paraId="7FAC3C74" w14:textId="77777777" w:rsidR="00C73EAB" w:rsidRDefault="00C73EAB" w:rsidP="0063072C">
      <w:pPr>
        <w:shd w:val="clear" w:color="auto" w:fill="1F3864" w:themeFill="accent1" w:themeFillShade="80"/>
      </w:pPr>
      <w:r>
        <w:t xml:space="preserve">    @pyqtSlot(result=str)</w:t>
      </w:r>
    </w:p>
    <w:p w14:paraId="0D982CEC" w14:textId="77777777" w:rsidR="00C73EAB" w:rsidRDefault="00C73EAB" w:rsidP="0063072C">
      <w:pPr>
        <w:shd w:val="clear" w:color="auto" w:fill="1F3864" w:themeFill="accent1" w:themeFillShade="80"/>
      </w:pPr>
      <w:r>
        <w:t xml:space="preserve">    def indicator1_status(self):  return indicator1_status</w:t>
      </w:r>
    </w:p>
    <w:p w14:paraId="22001A1A" w14:textId="77777777" w:rsidR="00C73EAB" w:rsidRDefault="00C73EAB" w:rsidP="0063072C">
      <w:pPr>
        <w:shd w:val="clear" w:color="auto" w:fill="1F3864" w:themeFill="accent1" w:themeFillShade="80"/>
      </w:pPr>
      <w:r>
        <w:t xml:space="preserve">    </w:t>
      </w:r>
    </w:p>
    <w:p w14:paraId="78F60C0B" w14:textId="77777777" w:rsidR="00C73EAB" w:rsidRDefault="00C73EAB" w:rsidP="0063072C">
      <w:pPr>
        <w:shd w:val="clear" w:color="auto" w:fill="1F3864" w:themeFill="accent1" w:themeFillShade="80"/>
      </w:pPr>
      <w:r>
        <w:t xml:space="preserve">    @pyqtSlot(result=str)</w:t>
      </w:r>
    </w:p>
    <w:p w14:paraId="1238EF78" w14:textId="77777777" w:rsidR="00C73EAB" w:rsidRDefault="00C73EAB" w:rsidP="0063072C">
      <w:pPr>
        <w:shd w:val="clear" w:color="auto" w:fill="1F3864" w:themeFill="accent1" w:themeFillShade="80"/>
      </w:pPr>
      <w:r>
        <w:t xml:space="preserve">    def indicator2_status(self):  return indicator2_status</w:t>
      </w:r>
    </w:p>
    <w:p w14:paraId="2D47909B" w14:textId="77777777" w:rsidR="00C73EAB" w:rsidRDefault="00C73EAB" w:rsidP="0063072C">
      <w:pPr>
        <w:shd w:val="clear" w:color="auto" w:fill="1F3864" w:themeFill="accent1" w:themeFillShade="80"/>
      </w:pPr>
      <w:r>
        <w:t>#----------------------------------------------------------------#</w:t>
      </w:r>
    </w:p>
    <w:p w14:paraId="2D836520" w14:textId="77777777" w:rsidR="00C73EAB" w:rsidRDefault="00C73EAB" w:rsidP="0063072C">
      <w:pPr>
        <w:shd w:val="clear" w:color="auto" w:fill="1F3864" w:themeFill="accent1" w:themeFillShade="80"/>
      </w:pPr>
    </w:p>
    <w:p w14:paraId="24CB35CC" w14:textId="77777777" w:rsidR="00C73EAB" w:rsidRDefault="00C73EAB" w:rsidP="0063072C">
      <w:pPr>
        <w:shd w:val="clear" w:color="auto" w:fill="1F3864" w:themeFill="accent1" w:themeFillShade="80"/>
      </w:pPr>
      <w:r>
        <w:t>def modbus_data_process(num):</w:t>
      </w:r>
    </w:p>
    <w:p w14:paraId="22DB9D4A" w14:textId="77777777" w:rsidR="00C73EAB" w:rsidRDefault="00C73EAB" w:rsidP="0063072C">
      <w:pPr>
        <w:shd w:val="clear" w:color="auto" w:fill="1F3864" w:themeFill="accent1" w:themeFillShade="80"/>
      </w:pPr>
      <w:r>
        <w:t xml:space="preserve">    global request</w:t>
      </w:r>
    </w:p>
    <w:p w14:paraId="5E2DF2FA" w14:textId="77777777" w:rsidR="00C73EAB" w:rsidRDefault="00C73EAB" w:rsidP="0063072C">
      <w:pPr>
        <w:shd w:val="clear" w:color="auto" w:fill="1F3864" w:themeFill="accent1" w:themeFillShade="80"/>
      </w:pPr>
      <w:r>
        <w:t xml:space="preserve">    global request_coil</w:t>
      </w:r>
    </w:p>
    <w:p w14:paraId="23CF4B85" w14:textId="77777777" w:rsidR="00C73EAB" w:rsidRDefault="00C73EAB" w:rsidP="0063072C">
      <w:pPr>
        <w:shd w:val="clear" w:color="auto" w:fill="1F3864" w:themeFill="accent1" w:themeFillShade="80"/>
      </w:pPr>
      <w:r>
        <w:t xml:space="preserve">    global indicator1_status</w:t>
      </w:r>
    </w:p>
    <w:p w14:paraId="6290F9F7" w14:textId="77777777" w:rsidR="00C73EAB" w:rsidRDefault="00C73EAB" w:rsidP="0063072C">
      <w:pPr>
        <w:shd w:val="clear" w:color="auto" w:fill="1F3864" w:themeFill="accent1" w:themeFillShade="80"/>
      </w:pPr>
      <w:r>
        <w:t xml:space="preserve">    global indicator2_status</w:t>
      </w:r>
    </w:p>
    <w:p w14:paraId="6ED271F6" w14:textId="77777777" w:rsidR="00C73EAB" w:rsidRDefault="00C73EAB" w:rsidP="0063072C">
      <w:pPr>
        <w:shd w:val="clear" w:color="auto" w:fill="1F3864" w:themeFill="accent1" w:themeFillShade="80"/>
      </w:pPr>
      <w:r>
        <w:t xml:space="preserve">    </w:t>
      </w:r>
    </w:p>
    <w:p w14:paraId="1A6AE687" w14:textId="77777777" w:rsidR="00C73EAB" w:rsidRDefault="00C73EAB" w:rsidP="0063072C">
      <w:pPr>
        <w:shd w:val="clear" w:color="auto" w:fill="1F3864" w:themeFill="accent1" w:themeFillShade="80"/>
      </w:pPr>
      <w:r>
        <w:t xml:space="preserve">    while True:</w:t>
      </w:r>
    </w:p>
    <w:p w14:paraId="121A7BC6" w14:textId="77777777" w:rsidR="00C73EAB" w:rsidRDefault="00C73EAB" w:rsidP="0063072C">
      <w:pPr>
        <w:shd w:val="clear" w:color="auto" w:fill="1F3864" w:themeFill="accent1" w:themeFillShade="80"/>
      </w:pPr>
      <w:r>
        <w:t xml:space="preserve">        request_coil = client.read_coils(address=0,count=15,unit=int(slave_id))</w:t>
      </w:r>
    </w:p>
    <w:p w14:paraId="1D0B0D49" w14:textId="77777777" w:rsidR="00C73EAB" w:rsidRDefault="00C73EAB" w:rsidP="0063072C">
      <w:pPr>
        <w:shd w:val="clear" w:color="auto" w:fill="1F3864" w:themeFill="accent1" w:themeFillShade="80"/>
      </w:pPr>
      <w:r>
        <w:t xml:space="preserve">        request = client.read_holding_registers(address=0,count=0x7,unit=int(slave_id))</w:t>
      </w:r>
    </w:p>
    <w:p w14:paraId="4C095F64" w14:textId="77777777" w:rsidR="00C73EAB" w:rsidRDefault="00C73EAB" w:rsidP="0063072C">
      <w:pPr>
        <w:shd w:val="clear" w:color="auto" w:fill="1F3864" w:themeFill="accent1" w:themeFillShade="80"/>
      </w:pPr>
      <w:r>
        <w:t xml:space="preserve">        try:</w:t>
      </w:r>
    </w:p>
    <w:p w14:paraId="1E9D702C" w14:textId="77777777" w:rsidR="00C73EAB" w:rsidRDefault="00C73EAB" w:rsidP="0063072C">
      <w:pPr>
        <w:shd w:val="clear" w:color="auto" w:fill="1F3864" w:themeFill="accent1" w:themeFillShade="80"/>
      </w:pPr>
    </w:p>
    <w:p w14:paraId="18E51098" w14:textId="77777777" w:rsidR="00C73EAB" w:rsidRDefault="00C73EAB" w:rsidP="0063072C">
      <w:pPr>
        <w:shd w:val="clear" w:color="auto" w:fill="1F3864" w:themeFill="accent1" w:themeFillShade="80"/>
      </w:pPr>
      <w:r>
        <w:t xml:space="preserve">            print(request.registers)</w:t>
      </w:r>
    </w:p>
    <w:p w14:paraId="26BA4B12" w14:textId="77777777" w:rsidR="00C73EAB" w:rsidRDefault="00C73EAB" w:rsidP="0063072C">
      <w:pPr>
        <w:shd w:val="clear" w:color="auto" w:fill="1F3864" w:themeFill="accent1" w:themeFillShade="80"/>
      </w:pPr>
      <w:r>
        <w:t xml:space="preserve">            </w:t>
      </w:r>
    </w:p>
    <w:p w14:paraId="53DEBFB0" w14:textId="77777777" w:rsidR="00C73EAB" w:rsidRDefault="00C73EAB" w:rsidP="0063072C">
      <w:pPr>
        <w:shd w:val="clear" w:color="auto" w:fill="1F3864" w:themeFill="accent1" w:themeFillShade="80"/>
      </w:pPr>
      <w:r>
        <w:t xml:space="preserve">            #print(request_coil.bits[8], request_coil.bits[9], request_coil.bits[10], request_coil.bits[11])</w:t>
      </w:r>
    </w:p>
    <w:p w14:paraId="236CAE16" w14:textId="77777777" w:rsidR="00C73EAB" w:rsidRDefault="00C73EAB" w:rsidP="0063072C">
      <w:pPr>
        <w:shd w:val="clear" w:color="auto" w:fill="1F3864" w:themeFill="accent1" w:themeFillShade="80"/>
      </w:pPr>
      <w:r>
        <w:t xml:space="preserve">            if (request_coil.bits[8] == 0):</w:t>
      </w:r>
    </w:p>
    <w:p w14:paraId="1B5F5218" w14:textId="77777777" w:rsidR="00C73EAB" w:rsidRDefault="00C73EAB" w:rsidP="0063072C">
      <w:pPr>
        <w:shd w:val="clear" w:color="auto" w:fill="1F3864" w:themeFill="accent1" w:themeFillShade="80"/>
      </w:pPr>
      <w:r>
        <w:t xml:space="preserve">                indicator1_status = "off"</w:t>
      </w:r>
    </w:p>
    <w:p w14:paraId="32DD1CDD" w14:textId="77777777" w:rsidR="00C73EAB" w:rsidRDefault="00C73EAB" w:rsidP="0063072C">
      <w:pPr>
        <w:shd w:val="clear" w:color="auto" w:fill="1F3864" w:themeFill="accent1" w:themeFillShade="80"/>
      </w:pPr>
      <w:r>
        <w:t xml:space="preserve">            else:</w:t>
      </w:r>
    </w:p>
    <w:p w14:paraId="67A92253" w14:textId="77777777" w:rsidR="00C73EAB" w:rsidRDefault="00C73EAB" w:rsidP="0063072C">
      <w:pPr>
        <w:shd w:val="clear" w:color="auto" w:fill="1F3864" w:themeFill="accent1" w:themeFillShade="80"/>
      </w:pPr>
      <w:r>
        <w:lastRenderedPageBreak/>
        <w:t xml:space="preserve">                indicator1_status = "on"</w:t>
      </w:r>
    </w:p>
    <w:p w14:paraId="5E96B466" w14:textId="77777777" w:rsidR="00C73EAB" w:rsidRDefault="00C73EAB" w:rsidP="0063072C">
      <w:pPr>
        <w:shd w:val="clear" w:color="auto" w:fill="1F3864" w:themeFill="accent1" w:themeFillShade="80"/>
      </w:pPr>
      <w:r>
        <w:t xml:space="preserve">                </w:t>
      </w:r>
    </w:p>
    <w:p w14:paraId="56939C9F" w14:textId="77777777" w:rsidR="00C73EAB" w:rsidRDefault="00C73EAB" w:rsidP="0063072C">
      <w:pPr>
        <w:shd w:val="clear" w:color="auto" w:fill="1F3864" w:themeFill="accent1" w:themeFillShade="80"/>
      </w:pPr>
      <w:r>
        <w:t xml:space="preserve">            </w:t>
      </w:r>
    </w:p>
    <w:p w14:paraId="77EC6B5B" w14:textId="77777777" w:rsidR="00C73EAB" w:rsidRDefault="00C73EAB" w:rsidP="0063072C">
      <w:pPr>
        <w:shd w:val="clear" w:color="auto" w:fill="1F3864" w:themeFill="accent1" w:themeFillShade="80"/>
      </w:pPr>
      <w:r>
        <w:t xml:space="preserve">            if (request_coil.bits[9] == 0):</w:t>
      </w:r>
    </w:p>
    <w:p w14:paraId="43DF7BF8" w14:textId="77777777" w:rsidR="00C73EAB" w:rsidRDefault="00C73EAB" w:rsidP="0063072C">
      <w:pPr>
        <w:shd w:val="clear" w:color="auto" w:fill="1F3864" w:themeFill="accent1" w:themeFillShade="80"/>
      </w:pPr>
      <w:r>
        <w:t xml:space="preserve">                indicator2_status = "off"</w:t>
      </w:r>
    </w:p>
    <w:p w14:paraId="6FA3A0F3" w14:textId="77777777" w:rsidR="00C73EAB" w:rsidRDefault="00C73EAB" w:rsidP="0063072C">
      <w:pPr>
        <w:shd w:val="clear" w:color="auto" w:fill="1F3864" w:themeFill="accent1" w:themeFillShade="80"/>
      </w:pPr>
      <w:r>
        <w:t xml:space="preserve">            else:</w:t>
      </w:r>
    </w:p>
    <w:p w14:paraId="73626B88" w14:textId="77777777" w:rsidR="00C73EAB" w:rsidRDefault="00C73EAB" w:rsidP="0063072C">
      <w:pPr>
        <w:shd w:val="clear" w:color="auto" w:fill="1F3864" w:themeFill="accent1" w:themeFillShade="80"/>
      </w:pPr>
      <w:r>
        <w:t xml:space="preserve">                indicator2_status = "on"</w:t>
      </w:r>
    </w:p>
    <w:p w14:paraId="21C437EB" w14:textId="77777777" w:rsidR="00C73EAB" w:rsidRDefault="00C73EAB" w:rsidP="0063072C">
      <w:pPr>
        <w:shd w:val="clear" w:color="auto" w:fill="1F3864" w:themeFill="accent1" w:themeFillShade="80"/>
      </w:pPr>
      <w:r>
        <w:t xml:space="preserve">                </w:t>
      </w:r>
    </w:p>
    <w:p w14:paraId="7FA2016B" w14:textId="77777777" w:rsidR="00C73EAB" w:rsidRDefault="00C73EAB" w:rsidP="0063072C">
      <w:pPr>
        <w:shd w:val="clear" w:color="auto" w:fill="1F3864" w:themeFill="accent1" w:themeFillShade="80"/>
      </w:pPr>
      <w:r>
        <w:t xml:space="preserve">        except:</w:t>
      </w:r>
    </w:p>
    <w:p w14:paraId="051D57EA" w14:textId="77777777" w:rsidR="00C73EAB" w:rsidRDefault="00C73EAB" w:rsidP="0063072C">
      <w:pPr>
        <w:shd w:val="clear" w:color="auto" w:fill="1F3864" w:themeFill="accent1" w:themeFillShade="80"/>
      </w:pPr>
      <w:r>
        <w:t xml:space="preserve">            pass</w:t>
      </w:r>
    </w:p>
    <w:p w14:paraId="51C2712A" w14:textId="77777777" w:rsidR="00C73EAB" w:rsidRDefault="00C73EAB" w:rsidP="0063072C">
      <w:pPr>
        <w:shd w:val="clear" w:color="auto" w:fill="1F3864" w:themeFill="accent1" w:themeFillShade="80"/>
      </w:pPr>
    </w:p>
    <w:p w14:paraId="2B7C4B33" w14:textId="77777777" w:rsidR="00C73EAB" w:rsidRDefault="00C73EAB" w:rsidP="0063072C">
      <w:pPr>
        <w:shd w:val="clear" w:color="auto" w:fill="1F3864" w:themeFill="accent1" w:themeFillShade="80"/>
      </w:pPr>
      <w:r>
        <w:t>########## memanggil class table di mainloop######################</w:t>
      </w:r>
    </w:p>
    <w:p w14:paraId="5A5DAF6E" w14:textId="77777777" w:rsidR="00C73EAB" w:rsidRDefault="00C73EAB" w:rsidP="0063072C">
      <w:pPr>
        <w:shd w:val="clear" w:color="auto" w:fill="1F3864" w:themeFill="accent1" w:themeFillShade="80"/>
      </w:pPr>
      <w:r>
        <w:t xml:space="preserve">#----------------------------------------------------------------#    </w:t>
      </w:r>
    </w:p>
    <w:p w14:paraId="571FE8E0" w14:textId="77777777" w:rsidR="00C73EAB" w:rsidRDefault="00C73EAB" w:rsidP="0063072C">
      <w:pPr>
        <w:shd w:val="clear" w:color="auto" w:fill="1F3864" w:themeFill="accent1" w:themeFillShade="80"/>
      </w:pPr>
      <w:r>
        <w:t>if __name__ == "__main__":</w:t>
      </w:r>
    </w:p>
    <w:p w14:paraId="7E35B203" w14:textId="77777777" w:rsidR="00C73EAB" w:rsidRDefault="00C73EAB" w:rsidP="0063072C">
      <w:pPr>
        <w:shd w:val="clear" w:color="auto" w:fill="1F3864" w:themeFill="accent1" w:themeFillShade="80"/>
      </w:pPr>
      <w:r>
        <w:t xml:space="preserve">    </w:t>
      </w:r>
    </w:p>
    <w:p w14:paraId="6CFB18B8" w14:textId="77777777" w:rsidR="00C73EAB" w:rsidRDefault="00C73EAB" w:rsidP="0063072C">
      <w:pPr>
        <w:shd w:val="clear" w:color="auto" w:fill="1F3864" w:themeFill="accent1" w:themeFillShade="80"/>
      </w:pPr>
      <w:r>
        <w:t xml:space="preserve">    t1 = threading.Thread(target=modbus_data_process, args=(10,))</w:t>
      </w:r>
    </w:p>
    <w:p w14:paraId="77F03FF4" w14:textId="77777777" w:rsidR="00C73EAB" w:rsidRDefault="00C73EAB" w:rsidP="0063072C">
      <w:pPr>
        <w:shd w:val="clear" w:color="auto" w:fill="1F3864" w:themeFill="accent1" w:themeFillShade="80"/>
      </w:pPr>
      <w:r>
        <w:t xml:space="preserve">    t1.start()</w:t>
      </w:r>
    </w:p>
    <w:p w14:paraId="56D2703F" w14:textId="77777777" w:rsidR="00C73EAB" w:rsidRDefault="00C73EAB" w:rsidP="0063072C">
      <w:pPr>
        <w:shd w:val="clear" w:color="auto" w:fill="1F3864" w:themeFill="accent1" w:themeFillShade="80"/>
      </w:pPr>
      <w:r>
        <w:t xml:space="preserve">    </w:t>
      </w:r>
    </w:p>
    <w:p w14:paraId="6228FD6C" w14:textId="77777777" w:rsidR="00C73EAB" w:rsidRDefault="00C73EAB" w:rsidP="0063072C">
      <w:pPr>
        <w:shd w:val="clear" w:color="auto" w:fill="1F3864" w:themeFill="accent1" w:themeFillShade="80"/>
      </w:pPr>
      <w:r>
        <w:t xml:space="preserve">    main = table()</w:t>
      </w:r>
    </w:p>
    <w:p w14:paraId="598EFE96" w14:textId="77777777" w:rsidR="00C73EAB" w:rsidRDefault="00C73EAB" w:rsidP="0063072C">
      <w:pPr>
        <w:shd w:val="clear" w:color="auto" w:fill="1F3864" w:themeFill="accent1" w:themeFillShade="80"/>
      </w:pPr>
      <w:r>
        <w:t xml:space="preserve">    </w:t>
      </w:r>
    </w:p>
    <w:p w14:paraId="5DC99EFA" w14:textId="77777777" w:rsidR="00C73EAB" w:rsidRDefault="00C73EAB" w:rsidP="0063072C">
      <w:pPr>
        <w:shd w:val="clear" w:color="auto" w:fill="1F3864" w:themeFill="accent1" w:themeFillShade="80"/>
      </w:pPr>
      <w:r>
        <w:t xml:space="preserve">    </w:t>
      </w:r>
    </w:p>
    <w:p w14:paraId="5CB0B16A" w14:textId="1AE4B889" w:rsidR="00C73EAB" w:rsidRPr="00C73EAB" w:rsidRDefault="00C73EAB" w:rsidP="0063072C">
      <w:pPr>
        <w:shd w:val="clear" w:color="auto" w:fill="1F3864" w:themeFill="accent1" w:themeFillShade="80"/>
      </w:pPr>
      <w:r>
        <w:t>#----------------------------------------------------------------#</w:t>
      </w:r>
    </w:p>
    <w:p w14:paraId="1A54E817" w14:textId="77777777" w:rsidR="009E1B97" w:rsidRPr="00DC57E3" w:rsidRDefault="009E1B97" w:rsidP="009E1B97">
      <w:pPr>
        <w:pStyle w:val="Heading3"/>
      </w:pPr>
      <w:bookmarkStart w:id="42" w:name="_Toc124528146"/>
      <w:r>
        <w:t>Program QML</w:t>
      </w:r>
      <w:bookmarkEnd w:id="42"/>
    </w:p>
    <w:p w14:paraId="0DD310E5" w14:textId="77777777" w:rsidR="00655D18" w:rsidRDefault="00655D18" w:rsidP="0063072C">
      <w:pPr>
        <w:shd w:val="clear" w:color="auto" w:fill="70AD47" w:themeFill="accent6"/>
      </w:pPr>
      <w:r>
        <w:t>import QtQuick 2.12</w:t>
      </w:r>
    </w:p>
    <w:p w14:paraId="753BE812" w14:textId="77777777" w:rsidR="00655D18" w:rsidRDefault="00655D18" w:rsidP="0063072C">
      <w:pPr>
        <w:shd w:val="clear" w:color="auto" w:fill="70AD47" w:themeFill="accent6"/>
      </w:pPr>
      <w:r>
        <w:t>import QtQuick.Window 2.13</w:t>
      </w:r>
    </w:p>
    <w:p w14:paraId="1642F44D" w14:textId="77777777" w:rsidR="00655D18" w:rsidRDefault="00655D18" w:rsidP="0063072C">
      <w:pPr>
        <w:shd w:val="clear" w:color="auto" w:fill="70AD47" w:themeFill="accent6"/>
      </w:pPr>
      <w:r>
        <w:t>import QtQuick.Controls 2.0</w:t>
      </w:r>
    </w:p>
    <w:p w14:paraId="21A2E7E5" w14:textId="77777777" w:rsidR="00655D18" w:rsidRDefault="00655D18" w:rsidP="0063072C">
      <w:pPr>
        <w:shd w:val="clear" w:color="auto" w:fill="70AD47" w:themeFill="accent6"/>
      </w:pPr>
      <w:r>
        <w:t>import QtQuick.Controls.Styles 1.4</w:t>
      </w:r>
    </w:p>
    <w:p w14:paraId="01A6FF55" w14:textId="77777777" w:rsidR="00655D18" w:rsidRDefault="00655D18" w:rsidP="0063072C">
      <w:pPr>
        <w:shd w:val="clear" w:color="auto" w:fill="70AD47" w:themeFill="accent6"/>
      </w:pPr>
      <w:r>
        <w:lastRenderedPageBreak/>
        <w:t>import QtQuick.Extras 1.4</w:t>
      </w:r>
    </w:p>
    <w:p w14:paraId="7E9E09C3" w14:textId="77777777" w:rsidR="00655D18" w:rsidRDefault="00655D18" w:rsidP="0063072C">
      <w:pPr>
        <w:shd w:val="clear" w:color="auto" w:fill="70AD47" w:themeFill="accent6"/>
      </w:pPr>
      <w:r>
        <w:t>import QtQuick.Extras.Private 1.0</w:t>
      </w:r>
    </w:p>
    <w:p w14:paraId="0FE96C4A" w14:textId="77777777" w:rsidR="00655D18" w:rsidRDefault="00655D18" w:rsidP="0063072C">
      <w:pPr>
        <w:shd w:val="clear" w:color="auto" w:fill="70AD47" w:themeFill="accent6"/>
      </w:pPr>
    </w:p>
    <w:p w14:paraId="08EC07DC" w14:textId="77777777" w:rsidR="00655D18" w:rsidRDefault="00655D18" w:rsidP="0063072C">
      <w:pPr>
        <w:shd w:val="clear" w:color="auto" w:fill="70AD47" w:themeFill="accent6"/>
      </w:pPr>
    </w:p>
    <w:p w14:paraId="61F64681" w14:textId="77777777" w:rsidR="00655D18" w:rsidRDefault="00655D18" w:rsidP="0063072C">
      <w:pPr>
        <w:shd w:val="clear" w:color="auto" w:fill="70AD47" w:themeFill="accent6"/>
      </w:pPr>
      <w:r>
        <w:t>Window {</w:t>
      </w:r>
    </w:p>
    <w:p w14:paraId="3FFBBCEC" w14:textId="77777777" w:rsidR="00655D18" w:rsidRDefault="00655D18" w:rsidP="0063072C">
      <w:pPr>
        <w:shd w:val="clear" w:color="auto" w:fill="70AD47" w:themeFill="accent6"/>
      </w:pPr>
      <w:r>
        <w:tab/>
        <w:t>id : root</w:t>
      </w:r>
    </w:p>
    <w:p w14:paraId="378B7F74" w14:textId="77777777" w:rsidR="00655D18" w:rsidRDefault="00655D18" w:rsidP="0063072C">
      <w:pPr>
        <w:shd w:val="clear" w:color="auto" w:fill="70AD47" w:themeFill="accent6"/>
      </w:pPr>
      <w:r>
        <w:tab/>
        <w:t>width: 400</w:t>
      </w:r>
    </w:p>
    <w:p w14:paraId="7DA5572F" w14:textId="77777777" w:rsidR="00655D18" w:rsidRDefault="00655D18" w:rsidP="0063072C">
      <w:pPr>
        <w:shd w:val="clear" w:color="auto" w:fill="70AD47" w:themeFill="accent6"/>
      </w:pPr>
      <w:r>
        <w:tab/>
        <w:t>//maximumWidth : 1280</w:t>
      </w:r>
    </w:p>
    <w:p w14:paraId="4B0EA24E" w14:textId="77777777" w:rsidR="00655D18" w:rsidRDefault="00655D18" w:rsidP="0063072C">
      <w:pPr>
        <w:shd w:val="clear" w:color="auto" w:fill="70AD47" w:themeFill="accent6"/>
      </w:pPr>
      <w:r>
        <w:tab/>
        <w:t>//minimumWidth : width</w:t>
      </w:r>
    </w:p>
    <w:p w14:paraId="0B756A79" w14:textId="5BD99549" w:rsidR="00655D18" w:rsidRDefault="00655D18" w:rsidP="0063072C">
      <w:pPr>
        <w:shd w:val="clear" w:color="auto" w:fill="70AD47" w:themeFill="accent6"/>
      </w:pPr>
      <w:r>
        <w:t xml:space="preserve">   </w:t>
      </w:r>
      <w:r w:rsidR="00D95255">
        <w:tab/>
      </w:r>
      <w:r>
        <w:t xml:space="preserve"> height: 400</w:t>
      </w:r>
    </w:p>
    <w:p w14:paraId="32825928" w14:textId="77777777" w:rsidR="00655D18" w:rsidRDefault="00655D18" w:rsidP="0063072C">
      <w:pPr>
        <w:shd w:val="clear" w:color="auto" w:fill="70AD47" w:themeFill="accent6"/>
      </w:pPr>
      <w:r>
        <w:tab/>
        <w:t>//maximumHeight : 800</w:t>
      </w:r>
    </w:p>
    <w:p w14:paraId="4DA32C05" w14:textId="77777777" w:rsidR="00655D18" w:rsidRDefault="00655D18" w:rsidP="0063072C">
      <w:pPr>
        <w:shd w:val="clear" w:color="auto" w:fill="70AD47" w:themeFill="accent6"/>
      </w:pPr>
      <w:r>
        <w:tab/>
        <w:t>//minimumHeight : height</w:t>
      </w:r>
    </w:p>
    <w:p w14:paraId="07DCA984" w14:textId="77777777" w:rsidR="00655D18" w:rsidRDefault="00655D18" w:rsidP="0063072C">
      <w:pPr>
        <w:shd w:val="clear" w:color="auto" w:fill="70AD47" w:themeFill="accent6"/>
      </w:pPr>
      <w:r>
        <w:tab/>
        <w:t>title:"membuat MINI SCADA HMI"</w:t>
      </w:r>
    </w:p>
    <w:p w14:paraId="375FDD6F" w14:textId="77777777" w:rsidR="00655D18" w:rsidRDefault="00655D18" w:rsidP="0063072C">
      <w:pPr>
        <w:shd w:val="clear" w:color="auto" w:fill="70AD47" w:themeFill="accent6"/>
      </w:pPr>
      <w:r>
        <w:tab/>
        <w:t>color : "#FF96C5"</w:t>
      </w:r>
    </w:p>
    <w:p w14:paraId="73BEB2CE" w14:textId="4540E61D" w:rsidR="00655D18" w:rsidRDefault="00655D18" w:rsidP="0063072C">
      <w:pPr>
        <w:shd w:val="clear" w:color="auto" w:fill="70AD47" w:themeFill="accent6"/>
      </w:pPr>
      <w:r>
        <w:t xml:space="preserve">    </w:t>
      </w:r>
      <w:r w:rsidR="00D95255">
        <w:tab/>
      </w:r>
      <w:r>
        <w:t>visible: true</w:t>
      </w:r>
    </w:p>
    <w:p w14:paraId="75DE6D9D" w14:textId="65C8C325" w:rsidR="00655D18" w:rsidRDefault="00655D18" w:rsidP="0063072C">
      <w:pPr>
        <w:shd w:val="clear" w:color="auto" w:fill="70AD47" w:themeFill="accent6"/>
      </w:pPr>
      <w:r>
        <w:t xml:space="preserve">    </w:t>
      </w:r>
      <w:r w:rsidR="00D95255">
        <w:tab/>
      </w:r>
      <w:r>
        <w:t>//flags: Qt.WindowMaximized //Qt.Dialog</w:t>
      </w:r>
    </w:p>
    <w:p w14:paraId="712005B6" w14:textId="77777777" w:rsidR="00655D18" w:rsidRDefault="00655D18" w:rsidP="0063072C">
      <w:pPr>
        <w:shd w:val="clear" w:color="auto" w:fill="70AD47" w:themeFill="accent6"/>
      </w:pPr>
      <w:r>
        <w:tab/>
      </w:r>
    </w:p>
    <w:p w14:paraId="748803AF" w14:textId="77777777" w:rsidR="00655D18" w:rsidRDefault="00655D18" w:rsidP="0063072C">
      <w:pPr>
        <w:shd w:val="clear" w:color="auto" w:fill="70AD47" w:themeFill="accent6"/>
      </w:pPr>
      <w:r>
        <w:tab/>
        <w:t>Rectangle {</w:t>
      </w:r>
    </w:p>
    <w:p w14:paraId="2102586C" w14:textId="77777777" w:rsidR="00655D18" w:rsidRDefault="00655D18" w:rsidP="0063072C">
      <w:pPr>
        <w:shd w:val="clear" w:color="auto" w:fill="70AD47" w:themeFill="accent6"/>
      </w:pPr>
      <w:r>
        <w:tab/>
      </w:r>
      <w:r>
        <w:tab/>
        <w:t>id : indicator1_color</w:t>
      </w:r>
    </w:p>
    <w:p w14:paraId="7206E6D9" w14:textId="77777777" w:rsidR="00655D18" w:rsidRDefault="00655D18" w:rsidP="0063072C">
      <w:pPr>
        <w:shd w:val="clear" w:color="auto" w:fill="70AD47" w:themeFill="accent6"/>
      </w:pPr>
      <w:r>
        <w:tab/>
      </w:r>
      <w:r>
        <w:tab/>
        <w:t>x: 50</w:t>
      </w:r>
    </w:p>
    <w:p w14:paraId="0DD2F4D7" w14:textId="77777777" w:rsidR="00655D18" w:rsidRDefault="00655D18" w:rsidP="0063072C">
      <w:pPr>
        <w:shd w:val="clear" w:color="auto" w:fill="70AD47" w:themeFill="accent6"/>
      </w:pPr>
      <w:r>
        <w:tab/>
      </w:r>
      <w:r>
        <w:tab/>
        <w:t>y : 100</w:t>
      </w:r>
    </w:p>
    <w:p w14:paraId="7107A60F" w14:textId="77777777" w:rsidR="00655D18" w:rsidRDefault="00655D18" w:rsidP="0063072C">
      <w:pPr>
        <w:shd w:val="clear" w:color="auto" w:fill="70AD47" w:themeFill="accent6"/>
      </w:pPr>
      <w:r>
        <w:tab/>
      </w:r>
      <w:r>
        <w:tab/>
      </w:r>
    </w:p>
    <w:p w14:paraId="4D7A7201" w14:textId="77777777" w:rsidR="00655D18" w:rsidRDefault="00655D18" w:rsidP="0063072C">
      <w:pPr>
        <w:shd w:val="clear" w:color="auto" w:fill="70AD47" w:themeFill="accent6"/>
      </w:pPr>
      <w:r>
        <w:tab/>
      </w:r>
      <w:r>
        <w:tab/>
        <w:t>width : 250</w:t>
      </w:r>
    </w:p>
    <w:p w14:paraId="6D746135" w14:textId="77777777" w:rsidR="00655D18" w:rsidRDefault="00655D18" w:rsidP="0063072C">
      <w:pPr>
        <w:shd w:val="clear" w:color="auto" w:fill="70AD47" w:themeFill="accent6"/>
      </w:pPr>
      <w:r>
        <w:tab/>
      </w:r>
      <w:r>
        <w:tab/>
        <w:t>height : 40</w:t>
      </w:r>
    </w:p>
    <w:p w14:paraId="24C22E15" w14:textId="77777777" w:rsidR="00655D18" w:rsidRDefault="00655D18" w:rsidP="0063072C">
      <w:pPr>
        <w:shd w:val="clear" w:color="auto" w:fill="70AD47" w:themeFill="accent6"/>
      </w:pPr>
      <w:r>
        <w:tab/>
      </w:r>
      <w:r>
        <w:tab/>
        <w:t>color : "#340040"</w:t>
      </w:r>
    </w:p>
    <w:p w14:paraId="486EB0F9" w14:textId="77777777" w:rsidR="00655D18" w:rsidRDefault="00655D18" w:rsidP="0063072C">
      <w:pPr>
        <w:shd w:val="clear" w:color="auto" w:fill="70AD47" w:themeFill="accent6"/>
      </w:pPr>
      <w:r>
        <w:tab/>
      </w:r>
      <w:r>
        <w:tab/>
      </w:r>
    </w:p>
    <w:p w14:paraId="59881606" w14:textId="77777777" w:rsidR="00655D18" w:rsidRDefault="00655D18" w:rsidP="0063072C">
      <w:pPr>
        <w:shd w:val="clear" w:color="auto" w:fill="70AD47" w:themeFill="accent6"/>
      </w:pPr>
      <w:r>
        <w:tab/>
      </w:r>
      <w:r>
        <w:tab/>
        <w:t>Text {</w:t>
      </w:r>
    </w:p>
    <w:p w14:paraId="54C1CEA7" w14:textId="77777777" w:rsidR="00655D18" w:rsidRDefault="00655D18" w:rsidP="0063072C">
      <w:pPr>
        <w:shd w:val="clear" w:color="auto" w:fill="70AD47" w:themeFill="accent6"/>
      </w:pPr>
      <w:r>
        <w:lastRenderedPageBreak/>
        <w:tab/>
      </w:r>
      <w:r>
        <w:tab/>
      </w:r>
      <w:r>
        <w:tab/>
        <w:t>id : indicator1</w:t>
      </w:r>
    </w:p>
    <w:p w14:paraId="2A21BAC8" w14:textId="77777777" w:rsidR="00655D18" w:rsidRDefault="00655D18" w:rsidP="0063072C">
      <w:pPr>
        <w:shd w:val="clear" w:color="auto" w:fill="70AD47" w:themeFill="accent6"/>
      </w:pPr>
      <w:r>
        <w:tab/>
      </w:r>
      <w:r>
        <w:tab/>
      </w:r>
      <w:r>
        <w:tab/>
        <w:t>anchors.horizontalCenter: parent.horizontalCenter</w:t>
      </w:r>
    </w:p>
    <w:p w14:paraId="6B074386" w14:textId="77777777" w:rsidR="00655D18" w:rsidRDefault="00655D18" w:rsidP="0063072C">
      <w:pPr>
        <w:shd w:val="clear" w:color="auto" w:fill="70AD47" w:themeFill="accent6"/>
      </w:pPr>
      <w:r>
        <w:tab/>
      </w:r>
      <w:r>
        <w:tab/>
      </w:r>
      <w:r>
        <w:tab/>
        <w:t>anchors.verticalCenter: parent.verticalCenter</w:t>
      </w:r>
    </w:p>
    <w:p w14:paraId="10B666B7" w14:textId="77777777" w:rsidR="00655D18" w:rsidRDefault="00655D18" w:rsidP="0063072C">
      <w:pPr>
        <w:shd w:val="clear" w:color="auto" w:fill="70AD47" w:themeFill="accent6"/>
      </w:pPr>
      <w:r>
        <w:tab/>
      </w:r>
      <w:r>
        <w:tab/>
      </w:r>
      <w:r>
        <w:tab/>
        <w:t>font.family : "HarmoniaSansW01-Bold"</w:t>
      </w:r>
    </w:p>
    <w:p w14:paraId="408F37D9" w14:textId="77777777" w:rsidR="00655D18" w:rsidRDefault="00655D18" w:rsidP="0063072C">
      <w:pPr>
        <w:shd w:val="clear" w:color="auto" w:fill="70AD47" w:themeFill="accent6"/>
      </w:pPr>
      <w:r>
        <w:tab/>
      </w:r>
      <w:r>
        <w:tab/>
      </w:r>
      <w:r>
        <w:tab/>
        <w:t>font.pixelSize : 20</w:t>
      </w:r>
    </w:p>
    <w:p w14:paraId="515E509B" w14:textId="77777777" w:rsidR="00655D18" w:rsidRDefault="00655D18" w:rsidP="0063072C">
      <w:pPr>
        <w:shd w:val="clear" w:color="auto" w:fill="70AD47" w:themeFill="accent6"/>
      </w:pPr>
      <w:r>
        <w:tab/>
      </w:r>
      <w:r>
        <w:tab/>
      </w:r>
      <w:r>
        <w:tab/>
        <w:t>text : "R9"</w:t>
      </w:r>
    </w:p>
    <w:p w14:paraId="2A471CCE" w14:textId="77777777" w:rsidR="00655D18" w:rsidRDefault="00655D18" w:rsidP="0063072C">
      <w:pPr>
        <w:shd w:val="clear" w:color="auto" w:fill="70AD47" w:themeFill="accent6"/>
      </w:pPr>
      <w:r>
        <w:tab/>
      </w:r>
      <w:r>
        <w:tab/>
      </w:r>
      <w:r>
        <w:tab/>
        <w:t>color : "#07F2F2"</w:t>
      </w:r>
    </w:p>
    <w:p w14:paraId="0528E428" w14:textId="77777777" w:rsidR="00655D18" w:rsidRDefault="00655D18" w:rsidP="0063072C">
      <w:pPr>
        <w:shd w:val="clear" w:color="auto" w:fill="70AD47" w:themeFill="accent6"/>
      </w:pPr>
      <w:r>
        <w:tab/>
      </w:r>
      <w:r>
        <w:tab/>
        <w:t>}</w:t>
      </w:r>
    </w:p>
    <w:p w14:paraId="0CC5736E" w14:textId="77777777" w:rsidR="00655D18" w:rsidRDefault="00655D18" w:rsidP="0063072C">
      <w:pPr>
        <w:shd w:val="clear" w:color="auto" w:fill="70AD47" w:themeFill="accent6"/>
      </w:pPr>
      <w:r>
        <w:tab/>
      </w:r>
      <w:r>
        <w:tab/>
      </w:r>
    </w:p>
    <w:p w14:paraId="0DE9EC79" w14:textId="77777777" w:rsidR="00655D18" w:rsidRDefault="00655D18" w:rsidP="0063072C">
      <w:pPr>
        <w:shd w:val="clear" w:color="auto" w:fill="70AD47" w:themeFill="accent6"/>
      </w:pPr>
      <w:r>
        <w:tab/>
      </w:r>
      <w:r>
        <w:tab/>
      </w:r>
    </w:p>
    <w:p w14:paraId="6221A98F" w14:textId="77777777" w:rsidR="00655D18" w:rsidRDefault="00655D18" w:rsidP="0063072C">
      <w:pPr>
        <w:shd w:val="clear" w:color="auto" w:fill="70AD47" w:themeFill="accent6"/>
      </w:pPr>
      <w:r>
        <w:tab/>
        <w:t>}</w:t>
      </w:r>
    </w:p>
    <w:p w14:paraId="4072B75A" w14:textId="77777777" w:rsidR="00655D18" w:rsidRDefault="00655D18" w:rsidP="0063072C">
      <w:pPr>
        <w:shd w:val="clear" w:color="auto" w:fill="70AD47" w:themeFill="accent6"/>
      </w:pPr>
      <w:r>
        <w:tab/>
      </w:r>
    </w:p>
    <w:p w14:paraId="0BF0E0D3" w14:textId="77777777" w:rsidR="00655D18" w:rsidRDefault="00655D18" w:rsidP="0063072C">
      <w:pPr>
        <w:shd w:val="clear" w:color="auto" w:fill="70AD47" w:themeFill="accent6"/>
      </w:pPr>
      <w:r>
        <w:tab/>
      </w:r>
    </w:p>
    <w:p w14:paraId="32EDAC0F" w14:textId="77777777" w:rsidR="00655D18" w:rsidRDefault="00655D18" w:rsidP="0063072C">
      <w:pPr>
        <w:shd w:val="clear" w:color="auto" w:fill="70AD47" w:themeFill="accent6"/>
      </w:pPr>
      <w:r>
        <w:tab/>
        <w:t>Rectangle {</w:t>
      </w:r>
    </w:p>
    <w:p w14:paraId="62EE9822" w14:textId="77777777" w:rsidR="00655D18" w:rsidRDefault="00655D18" w:rsidP="0063072C">
      <w:pPr>
        <w:shd w:val="clear" w:color="auto" w:fill="70AD47" w:themeFill="accent6"/>
      </w:pPr>
      <w:r>
        <w:tab/>
      </w:r>
      <w:r>
        <w:tab/>
        <w:t>id : indicator2_color</w:t>
      </w:r>
    </w:p>
    <w:p w14:paraId="764F44A3" w14:textId="77777777" w:rsidR="00655D18" w:rsidRDefault="00655D18" w:rsidP="0063072C">
      <w:pPr>
        <w:shd w:val="clear" w:color="auto" w:fill="70AD47" w:themeFill="accent6"/>
      </w:pPr>
      <w:r>
        <w:tab/>
      </w:r>
      <w:r>
        <w:tab/>
        <w:t>x: 50</w:t>
      </w:r>
    </w:p>
    <w:p w14:paraId="5A091DD2" w14:textId="77777777" w:rsidR="00655D18" w:rsidRDefault="00655D18" w:rsidP="0063072C">
      <w:pPr>
        <w:shd w:val="clear" w:color="auto" w:fill="70AD47" w:themeFill="accent6"/>
      </w:pPr>
      <w:r>
        <w:tab/>
      </w:r>
      <w:r>
        <w:tab/>
        <w:t>y : 160</w:t>
      </w:r>
    </w:p>
    <w:p w14:paraId="2AC9DDD4" w14:textId="77777777" w:rsidR="00655D18" w:rsidRDefault="00655D18" w:rsidP="0063072C">
      <w:pPr>
        <w:shd w:val="clear" w:color="auto" w:fill="70AD47" w:themeFill="accent6"/>
      </w:pPr>
      <w:r>
        <w:tab/>
      </w:r>
      <w:r>
        <w:tab/>
      </w:r>
    </w:p>
    <w:p w14:paraId="1D4FCE02" w14:textId="77777777" w:rsidR="00655D18" w:rsidRDefault="00655D18" w:rsidP="0063072C">
      <w:pPr>
        <w:shd w:val="clear" w:color="auto" w:fill="70AD47" w:themeFill="accent6"/>
      </w:pPr>
      <w:r>
        <w:tab/>
      </w:r>
      <w:r>
        <w:tab/>
        <w:t>width : 250</w:t>
      </w:r>
    </w:p>
    <w:p w14:paraId="199EDADA" w14:textId="77777777" w:rsidR="00655D18" w:rsidRDefault="00655D18" w:rsidP="0063072C">
      <w:pPr>
        <w:shd w:val="clear" w:color="auto" w:fill="70AD47" w:themeFill="accent6"/>
      </w:pPr>
      <w:r>
        <w:tab/>
      </w:r>
      <w:r>
        <w:tab/>
        <w:t>height : 40</w:t>
      </w:r>
    </w:p>
    <w:p w14:paraId="7E3E928A" w14:textId="77777777" w:rsidR="00655D18" w:rsidRDefault="00655D18" w:rsidP="0063072C">
      <w:pPr>
        <w:shd w:val="clear" w:color="auto" w:fill="70AD47" w:themeFill="accent6"/>
      </w:pPr>
      <w:r>
        <w:tab/>
      </w:r>
      <w:r>
        <w:tab/>
        <w:t>color : "#340040"</w:t>
      </w:r>
    </w:p>
    <w:p w14:paraId="4188C4EC" w14:textId="77777777" w:rsidR="00655D18" w:rsidRDefault="00655D18" w:rsidP="0063072C">
      <w:pPr>
        <w:shd w:val="clear" w:color="auto" w:fill="70AD47" w:themeFill="accent6"/>
      </w:pPr>
      <w:r>
        <w:tab/>
      </w:r>
      <w:r>
        <w:tab/>
      </w:r>
    </w:p>
    <w:p w14:paraId="36F77743" w14:textId="77777777" w:rsidR="00655D18" w:rsidRDefault="00655D18" w:rsidP="0063072C">
      <w:pPr>
        <w:shd w:val="clear" w:color="auto" w:fill="70AD47" w:themeFill="accent6"/>
      </w:pPr>
      <w:r>
        <w:tab/>
      </w:r>
      <w:r>
        <w:tab/>
        <w:t>Text {</w:t>
      </w:r>
    </w:p>
    <w:p w14:paraId="4EA723E6" w14:textId="77777777" w:rsidR="00655D18" w:rsidRDefault="00655D18" w:rsidP="0063072C">
      <w:pPr>
        <w:shd w:val="clear" w:color="auto" w:fill="70AD47" w:themeFill="accent6"/>
      </w:pPr>
      <w:r>
        <w:tab/>
      </w:r>
      <w:r>
        <w:tab/>
      </w:r>
      <w:r>
        <w:tab/>
        <w:t>id : indicator2</w:t>
      </w:r>
    </w:p>
    <w:p w14:paraId="7D19113B" w14:textId="77777777" w:rsidR="00655D18" w:rsidRDefault="00655D18" w:rsidP="0063072C">
      <w:pPr>
        <w:shd w:val="clear" w:color="auto" w:fill="70AD47" w:themeFill="accent6"/>
      </w:pPr>
      <w:r>
        <w:tab/>
      </w:r>
      <w:r>
        <w:tab/>
      </w:r>
      <w:r>
        <w:tab/>
        <w:t>anchors.horizontalCenter: parent.horizontalCenter</w:t>
      </w:r>
    </w:p>
    <w:p w14:paraId="45B70D1A" w14:textId="77777777" w:rsidR="00655D18" w:rsidRDefault="00655D18" w:rsidP="0063072C">
      <w:pPr>
        <w:shd w:val="clear" w:color="auto" w:fill="70AD47" w:themeFill="accent6"/>
      </w:pPr>
      <w:r>
        <w:tab/>
      </w:r>
      <w:r>
        <w:tab/>
      </w:r>
      <w:r>
        <w:tab/>
        <w:t>anchors.verticalCenter: parent.verticalCenter</w:t>
      </w:r>
    </w:p>
    <w:p w14:paraId="1A7E8447" w14:textId="77777777" w:rsidR="00655D18" w:rsidRDefault="00655D18" w:rsidP="0063072C">
      <w:pPr>
        <w:shd w:val="clear" w:color="auto" w:fill="70AD47" w:themeFill="accent6"/>
      </w:pPr>
      <w:r>
        <w:tab/>
      </w:r>
      <w:r>
        <w:tab/>
      </w:r>
      <w:r>
        <w:tab/>
        <w:t>font.family : "HarmoniaSansW01-Bold"</w:t>
      </w:r>
    </w:p>
    <w:p w14:paraId="02A54581" w14:textId="77777777" w:rsidR="00655D18" w:rsidRDefault="00655D18" w:rsidP="0063072C">
      <w:pPr>
        <w:shd w:val="clear" w:color="auto" w:fill="70AD47" w:themeFill="accent6"/>
      </w:pPr>
      <w:r>
        <w:lastRenderedPageBreak/>
        <w:tab/>
      </w:r>
      <w:r>
        <w:tab/>
      </w:r>
      <w:r>
        <w:tab/>
        <w:t>font.pixelSize : 20</w:t>
      </w:r>
    </w:p>
    <w:p w14:paraId="196811B3" w14:textId="77777777" w:rsidR="00655D18" w:rsidRDefault="00655D18" w:rsidP="0063072C">
      <w:pPr>
        <w:shd w:val="clear" w:color="auto" w:fill="70AD47" w:themeFill="accent6"/>
      </w:pPr>
      <w:r>
        <w:tab/>
      </w:r>
      <w:r>
        <w:tab/>
      </w:r>
      <w:r>
        <w:tab/>
        <w:t>text : "R10"</w:t>
      </w:r>
    </w:p>
    <w:p w14:paraId="487BBD78" w14:textId="77777777" w:rsidR="00655D18" w:rsidRDefault="00655D18" w:rsidP="0063072C">
      <w:pPr>
        <w:shd w:val="clear" w:color="auto" w:fill="70AD47" w:themeFill="accent6"/>
      </w:pPr>
      <w:r>
        <w:tab/>
      </w:r>
      <w:r>
        <w:tab/>
      </w:r>
      <w:r>
        <w:tab/>
        <w:t>color : "#07F2F2"</w:t>
      </w:r>
    </w:p>
    <w:p w14:paraId="4E209356" w14:textId="77777777" w:rsidR="00655D18" w:rsidRDefault="00655D18" w:rsidP="0063072C">
      <w:pPr>
        <w:shd w:val="clear" w:color="auto" w:fill="70AD47" w:themeFill="accent6"/>
      </w:pPr>
      <w:r>
        <w:tab/>
      </w:r>
      <w:r>
        <w:tab/>
        <w:t>}</w:t>
      </w:r>
    </w:p>
    <w:p w14:paraId="52C135EA" w14:textId="77777777" w:rsidR="00655D18" w:rsidRDefault="00655D18" w:rsidP="0063072C">
      <w:pPr>
        <w:shd w:val="clear" w:color="auto" w:fill="70AD47" w:themeFill="accent6"/>
      </w:pPr>
      <w:r>
        <w:tab/>
      </w:r>
      <w:r>
        <w:tab/>
      </w:r>
    </w:p>
    <w:p w14:paraId="593E2C85" w14:textId="77777777" w:rsidR="00655D18" w:rsidRDefault="00655D18" w:rsidP="0063072C">
      <w:pPr>
        <w:shd w:val="clear" w:color="auto" w:fill="70AD47" w:themeFill="accent6"/>
      </w:pPr>
      <w:r>
        <w:tab/>
      </w:r>
      <w:r>
        <w:tab/>
      </w:r>
    </w:p>
    <w:p w14:paraId="413ED457" w14:textId="77777777" w:rsidR="00655D18" w:rsidRDefault="00655D18" w:rsidP="0063072C">
      <w:pPr>
        <w:shd w:val="clear" w:color="auto" w:fill="70AD47" w:themeFill="accent6"/>
      </w:pPr>
      <w:r>
        <w:tab/>
        <w:t>}</w:t>
      </w:r>
    </w:p>
    <w:p w14:paraId="521EEE1E" w14:textId="1099D594" w:rsidR="00655D18" w:rsidRDefault="00655D18" w:rsidP="0063072C">
      <w:pPr>
        <w:shd w:val="clear" w:color="auto" w:fill="70AD47" w:themeFill="accent6"/>
      </w:pPr>
      <w:r>
        <w:tab/>
      </w:r>
    </w:p>
    <w:p w14:paraId="07A1D5DC" w14:textId="77777777" w:rsidR="00655D18" w:rsidRDefault="00655D18" w:rsidP="0063072C">
      <w:pPr>
        <w:shd w:val="clear" w:color="auto" w:fill="70AD47" w:themeFill="accent6"/>
      </w:pPr>
      <w:r>
        <w:tab/>
        <w:t>Timer{</w:t>
      </w:r>
    </w:p>
    <w:p w14:paraId="66960E0B" w14:textId="77777777" w:rsidR="00655D18" w:rsidRDefault="00655D18" w:rsidP="0063072C">
      <w:pPr>
        <w:shd w:val="clear" w:color="auto" w:fill="70AD47" w:themeFill="accent6"/>
      </w:pPr>
      <w:r>
        <w:tab/>
      </w:r>
      <w:r>
        <w:tab/>
        <w:t>id:guitimer</w:t>
      </w:r>
    </w:p>
    <w:p w14:paraId="25A5B3E2" w14:textId="77777777" w:rsidR="00655D18" w:rsidRDefault="00655D18" w:rsidP="0063072C">
      <w:pPr>
        <w:shd w:val="clear" w:color="auto" w:fill="70AD47" w:themeFill="accent6"/>
      </w:pPr>
      <w:r>
        <w:tab/>
      </w:r>
      <w:r>
        <w:tab/>
        <w:t>interval: 200</w:t>
      </w:r>
    </w:p>
    <w:p w14:paraId="60F2B08D" w14:textId="77777777" w:rsidR="00655D18" w:rsidRDefault="00655D18" w:rsidP="0063072C">
      <w:pPr>
        <w:shd w:val="clear" w:color="auto" w:fill="70AD47" w:themeFill="accent6"/>
      </w:pPr>
      <w:r>
        <w:tab/>
      </w:r>
      <w:r>
        <w:tab/>
        <w:t>repeat: true</w:t>
      </w:r>
    </w:p>
    <w:p w14:paraId="596C0E0D" w14:textId="77777777" w:rsidR="00655D18" w:rsidRDefault="00655D18" w:rsidP="0063072C">
      <w:pPr>
        <w:shd w:val="clear" w:color="auto" w:fill="70AD47" w:themeFill="accent6"/>
      </w:pPr>
      <w:r>
        <w:tab/>
      </w:r>
      <w:r>
        <w:tab/>
        <w:t>running: true</w:t>
      </w:r>
    </w:p>
    <w:p w14:paraId="2163FA17" w14:textId="77777777" w:rsidR="00655D18" w:rsidRDefault="00655D18" w:rsidP="0063072C">
      <w:pPr>
        <w:shd w:val="clear" w:color="auto" w:fill="70AD47" w:themeFill="accent6"/>
      </w:pPr>
      <w:r>
        <w:tab/>
      </w:r>
      <w:r>
        <w:tab/>
        <w:t>onTriggered: {</w:t>
      </w:r>
    </w:p>
    <w:p w14:paraId="137E1761" w14:textId="77777777" w:rsidR="00655D18" w:rsidRDefault="00655D18" w:rsidP="0063072C">
      <w:pPr>
        <w:shd w:val="clear" w:color="auto" w:fill="70AD47" w:themeFill="accent6"/>
      </w:pPr>
      <w:r>
        <w:tab/>
      </w:r>
      <w:r>
        <w:tab/>
      </w:r>
    </w:p>
    <w:p w14:paraId="6753A19A" w14:textId="77777777" w:rsidR="00655D18" w:rsidRDefault="00655D18" w:rsidP="0063072C">
      <w:pPr>
        <w:shd w:val="clear" w:color="auto" w:fill="70AD47" w:themeFill="accent6"/>
      </w:pPr>
      <w:r>
        <w:tab/>
      </w:r>
      <w:r>
        <w:tab/>
        <w:t>if (backend.indicator1_status() == "off"){</w:t>
      </w:r>
    </w:p>
    <w:p w14:paraId="0E6B8816" w14:textId="77777777" w:rsidR="00655D18" w:rsidRDefault="00655D18" w:rsidP="0063072C">
      <w:pPr>
        <w:shd w:val="clear" w:color="auto" w:fill="70AD47" w:themeFill="accent6"/>
      </w:pPr>
      <w:r>
        <w:tab/>
      </w:r>
      <w:r>
        <w:tab/>
      </w:r>
      <w:r>
        <w:tab/>
        <w:t>indicator1.text = "R9 : 0"</w:t>
      </w:r>
    </w:p>
    <w:p w14:paraId="4E506020" w14:textId="77777777" w:rsidR="00655D18" w:rsidRDefault="00655D18" w:rsidP="0063072C">
      <w:pPr>
        <w:shd w:val="clear" w:color="auto" w:fill="70AD47" w:themeFill="accent6"/>
      </w:pPr>
      <w:r>
        <w:tab/>
      </w:r>
      <w:r>
        <w:tab/>
      </w:r>
      <w:r>
        <w:tab/>
        <w:t>indicator1_color.color = "#340040"</w:t>
      </w:r>
    </w:p>
    <w:p w14:paraId="7C8484F0" w14:textId="77777777" w:rsidR="00655D18" w:rsidRDefault="00655D18" w:rsidP="0063072C">
      <w:pPr>
        <w:shd w:val="clear" w:color="auto" w:fill="70AD47" w:themeFill="accent6"/>
      </w:pPr>
      <w:r>
        <w:tab/>
      </w:r>
      <w:r>
        <w:tab/>
        <w:t>}</w:t>
      </w:r>
    </w:p>
    <w:p w14:paraId="02ECD8D0" w14:textId="77777777" w:rsidR="00655D18" w:rsidRDefault="00655D18" w:rsidP="0063072C">
      <w:pPr>
        <w:shd w:val="clear" w:color="auto" w:fill="70AD47" w:themeFill="accent6"/>
      </w:pPr>
      <w:r>
        <w:tab/>
      </w:r>
      <w:r>
        <w:tab/>
      </w:r>
    </w:p>
    <w:p w14:paraId="53464D26" w14:textId="77777777" w:rsidR="00655D18" w:rsidRDefault="00655D18" w:rsidP="0063072C">
      <w:pPr>
        <w:shd w:val="clear" w:color="auto" w:fill="70AD47" w:themeFill="accent6"/>
      </w:pPr>
      <w:r>
        <w:tab/>
      </w:r>
      <w:r>
        <w:tab/>
        <w:t>if (backend.indicator1_status() == "on"){</w:t>
      </w:r>
    </w:p>
    <w:p w14:paraId="4B0A7D61" w14:textId="77777777" w:rsidR="00655D18" w:rsidRDefault="00655D18" w:rsidP="0063072C">
      <w:pPr>
        <w:shd w:val="clear" w:color="auto" w:fill="70AD47" w:themeFill="accent6"/>
      </w:pPr>
      <w:r>
        <w:tab/>
      </w:r>
      <w:r>
        <w:tab/>
      </w:r>
      <w:r>
        <w:tab/>
        <w:t>indicator1.text = "R9 : 1"</w:t>
      </w:r>
    </w:p>
    <w:p w14:paraId="6C78C329" w14:textId="77777777" w:rsidR="00655D18" w:rsidRDefault="00655D18" w:rsidP="0063072C">
      <w:pPr>
        <w:shd w:val="clear" w:color="auto" w:fill="70AD47" w:themeFill="accent6"/>
      </w:pPr>
      <w:r>
        <w:tab/>
      </w:r>
      <w:r>
        <w:tab/>
      </w:r>
      <w:r>
        <w:tab/>
        <w:t>indicator1_color.color = "#F2055C"</w:t>
      </w:r>
    </w:p>
    <w:p w14:paraId="6FE3DC53" w14:textId="77777777" w:rsidR="00655D18" w:rsidRDefault="00655D18" w:rsidP="0063072C">
      <w:pPr>
        <w:shd w:val="clear" w:color="auto" w:fill="70AD47" w:themeFill="accent6"/>
      </w:pPr>
      <w:r>
        <w:tab/>
      </w:r>
      <w:r>
        <w:tab/>
        <w:t>}</w:t>
      </w:r>
    </w:p>
    <w:p w14:paraId="138853AA" w14:textId="77777777" w:rsidR="00655D18" w:rsidRDefault="00655D18" w:rsidP="0063072C">
      <w:pPr>
        <w:shd w:val="clear" w:color="auto" w:fill="70AD47" w:themeFill="accent6"/>
      </w:pPr>
      <w:r>
        <w:tab/>
      </w:r>
      <w:r>
        <w:tab/>
      </w:r>
    </w:p>
    <w:p w14:paraId="6FFE6FCE" w14:textId="77777777" w:rsidR="00655D18" w:rsidRDefault="00655D18" w:rsidP="0063072C">
      <w:pPr>
        <w:shd w:val="clear" w:color="auto" w:fill="70AD47" w:themeFill="accent6"/>
      </w:pPr>
      <w:r>
        <w:tab/>
      </w:r>
      <w:r>
        <w:tab/>
        <w:t>if (backend.indicator2_status() == "off"){</w:t>
      </w:r>
    </w:p>
    <w:p w14:paraId="0F1423E1" w14:textId="77777777" w:rsidR="00655D18" w:rsidRDefault="00655D18" w:rsidP="0063072C">
      <w:pPr>
        <w:shd w:val="clear" w:color="auto" w:fill="70AD47" w:themeFill="accent6"/>
      </w:pPr>
      <w:r>
        <w:tab/>
      </w:r>
      <w:r>
        <w:tab/>
      </w:r>
      <w:r>
        <w:tab/>
        <w:t>indicator2.text = "R10 : 0"</w:t>
      </w:r>
    </w:p>
    <w:p w14:paraId="12B133E6" w14:textId="77777777" w:rsidR="00655D18" w:rsidRDefault="00655D18" w:rsidP="0063072C">
      <w:pPr>
        <w:shd w:val="clear" w:color="auto" w:fill="70AD47" w:themeFill="accent6"/>
      </w:pPr>
      <w:r>
        <w:lastRenderedPageBreak/>
        <w:tab/>
      </w:r>
      <w:r>
        <w:tab/>
      </w:r>
      <w:r>
        <w:tab/>
        <w:t>indicator2_color.color = "#340040"</w:t>
      </w:r>
    </w:p>
    <w:p w14:paraId="3320CB22" w14:textId="77777777" w:rsidR="00655D18" w:rsidRDefault="00655D18" w:rsidP="0063072C">
      <w:pPr>
        <w:shd w:val="clear" w:color="auto" w:fill="70AD47" w:themeFill="accent6"/>
      </w:pPr>
      <w:r>
        <w:tab/>
      </w:r>
      <w:r>
        <w:tab/>
        <w:t>}</w:t>
      </w:r>
    </w:p>
    <w:p w14:paraId="0C1DA342" w14:textId="77777777" w:rsidR="00655D18" w:rsidRDefault="00655D18" w:rsidP="0063072C">
      <w:pPr>
        <w:shd w:val="clear" w:color="auto" w:fill="70AD47" w:themeFill="accent6"/>
      </w:pPr>
      <w:r>
        <w:tab/>
      </w:r>
      <w:r>
        <w:tab/>
      </w:r>
    </w:p>
    <w:p w14:paraId="680CCE86" w14:textId="77777777" w:rsidR="00655D18" w:rsidRDefault="00655D18" w:rsidP="0063072C">
      <w:pPr>
        <w:shd w:val="clear" w:color="auto" w:fill="70AD47" w:themeFill="accent6"/>
      </w:pPr>
      <w:r>
        <w:tab/>
      </w:r>
      <w:r>
        <w:tab/>
        <w:t>if (backend.indicator2_status() == "on"){</w:t>
      </w:r>
    </w:p>
    <w:p w14:paraId="4E5BE9AF" w14:textId="77777777" w:rsidR="00655D18" w:rsidRDefault="00655D18" w:rsidP="0063072C">
      <w:pPr>
        <w:shd w:val="clear" w:color="auto" w:fill="70AD47" w:themeFill="accent6"/>
      </w:pPr>
      <w:r>
        <w:tab/>
      </w:r>
      <w:r>
        <w:tab/>
      </w:r>
      <w:r>
        <w:tab/>
        <w:t>indicator2.text = "R10 : 1"</w:t>
      </w:r>
    </w:p>
    <w:p w14:paraId="3720B3D8" w14:textId="77777777" w:rsidR="00655D18" w:rsidRDefault="00655D18" w:rsidP="0063072C">
      <w:pPr>
        <w:shd w:val="clear" w:color="auto" w:fill="70AD47" w:themeFill="accent6"/>
      </w:pPr>
      <w:r>
        <w:tab/>
      </w:r>
      <w:r>
        <w:tab/>
      </w:r>
      <w:r>
        <w:tab/>
        <w:t>indicator2_color.color = "#F2055C"</w:t>
      </w:r>
    </w:p>
    <w:p w14:paraId="16FB612E" w14:textId="5B180E13" w:rsidR="00655D18" w:rsidRDefault="00655D18" w:rsidP="0063072C">
      <w:pPr>
        <w:shd w:val="clear" w:color="auto" w:fill="70AD47" w:themeFill="accent6"/>
      </w:pPr>
      <w:r>
        <w:tab/>
      </w:r>
      <w:r>
        <w:tab/>
        <w:t>}</w:t>
      </w:r>
    </w:p>
    <w:p w14:paraId="5145976F" w14:textId="6639880C" w:rsidR="00655D18" w:rsidRDefault="00655D18" w:rsidP="0063072C">
      <w:pPr>
        <w:shd w:val="clear" w:color="auto" w:fill="70AD47" w:themeFill="accent6"/>
      </w:pPr>
      <w:r>
        <w:tab/>
      </w:r>
      <w:r>
        <w:tab/>
        <w:t>}</w:t>
      </w:r>
    </w:p>
    <w:p w14:paraId="75CF56EF" w14:textId="77777777" w:rsidR="00655D18" w:rsidRDefault="00655D18" w:rsidP="0063072C">
      <w:pPr>
        <w:shd w:val="clear" w:color="auto" w:fill="70AD47" w:themeFill="accent6"/>
      </w:pPr>
      <w:r>
        <w:tab/>
        <w:t>}</w:t>
      </w:r>
    </w:p>
    <w:p w14:paraId="2E471852" w14:textId="77777777" w:rsidR="00655D18" w:rsidRDefault="00655D18" w:rsidP="0063072C">
      <w:pPr>
        <w:shd w:val="clear" w:color="auto" w:fill="70AD47" w:themeFill="accent6"/>
      </w:pPr>
      <w:r>
        <w:tab/>
      </w:r>
    </w:p>
    <w:p w14:paraId="787CC140" w14:textId="77777777" w:rsidR="00655D18" w:rsidRDefault="00655D18" w:rsidP="0063072C">
      <w:pPr>
        <w:shd w:val="clear" w:color="auto" w:fill="70AD47" w:themeFill="accent6"/>
      </w:pPr>
      <w:r>
        <w:t>}</w:t>
      </w:r>
    </w:p>
    <w:p w14:paraId="650EAEAE" w14:textId="77777777" w:rsidR="00655D18" w:rsidRDefault="00655D18" w:rsidP="00655D18"/>
    <w:p w14:paraId="7F5041EB" w14:textId="77777777" w:rsidR="00655D18" w:rsidRDefault="00655D18" w:rsidP="00655D18"/>
    <w:p w14:paraId="44FDC61D" w14:textId="77777777" w:rsidR="00655D18" w:rsidRDefault="00655D18" w:rsidP="00655D18"/>
    <w:p w14:paraId="56A6162F" w14:textId="77777777" w:rsidR="00655D18" w:rsidRDefault="00655D18" w:rsidP="00655D18"/>
    <w:p w14:paraId="3CADE623" w14:textId="77777777" w:rsidR="00655D18" w:rsidRDefault="00655D18" w:rsidP="00655D18"/>
    <w:p w14:paraId="7662971E" w14:textId="77777777" w:rsidR="00655D18" w:rsidRDefault="00655D18" w:rsidP="00655D18"/>
    <w:p w14:paraId="3F4C41E6" w14:textId="77777777" w:rsidR="00655D18" w:rsidRDefault="00655D18" w:rsidP="00655D18"/>
    <w:p w14:paraId="6B88F2E3" w14:textId="77777777" w:rsidR="00655D18" w:rsidRDefault="00655D18" w:rsidP="00655D18"/>
    <w:p w14:paraId="7FDAE29A" w14:textId="77777777" w:rsidR="00655D18" w:rsidRDefault="00655D18" w:rsidP="00655D18"/>
    <w:p w14:paraId="0B341CC5" w14:textId="77777777" w:rsidR="00655D18" w:rsidRDefault="00655D18" w:rsidP="00655D18"/>
    <w:p w14:paraId="6940578E" w14:textId="77777777" w:rsidR="00655D18" w:rsidRDefault="00655D18" w:rsidP="00655D18"/>
    <w:p w14:paraId="646BBFF2" w14:textId="77777777" w:rsidR="00655D18" w:rsidRDefault="00655D18" w:rsidP="00655D18"/>
    <w:p w14:paraId="2E99B6DE" w14:textId="50AAC0CC" w:rsidR="009E1B97" w:rsidRDefault="009E1B97" w:rsidP="00DC57E3"/>
    <w:p w14:paraId="41B33C82" w14:textId="14251E5F" w:rsidR="004B60E4" w:rsidRDefault="004B60E4" w:rsidP="00DC57E3"/>
    <w:p w14:paraId="25E44E01" w14:textId="42915454" w:rsidR="004B60E4" w:rsidRDefault="004B60E4" w:rsidP="00DC57E3"/>
    <w:p w14:paraId="7681486F" w14:textId="7F3B4759" w:rsidR="004B60E4" w:rsidRDefault="004B60E4" w:rsidP="004B60E4">
      <w:pPr>
        <w:pStyle w:val="Heading1"/>
      </w:pPr>
      <w:bookmarkStart w:id="43" w:name="_Toc124528147"/>
      <w:r>
        <w:lastRenderedPageBreak/>
        <w:t>Jobsheet 3 : Analog Input</w:t>
      </w:r>
      <w:bookmarkEnd w:id="43"/>
    </w:p>
    <w:p w14:paraId="58C4B58C" w14:textId="077FBE30" w:rsidR="004B60E4" w:rsidRDefault="00E2313F" w:rsidP="004B60E4">
      <w:r>
        <w:t xml:space="preserve">Target : Membuat Program minimal untuk membaca </w:t>
      </w:r>
      <w:r>
        <w:t>potensiometer</w:t>
      </w:r>
      <w:r>
        <w:t xml:space="preserve"> dengan python, qml, dan modbus  </w:t>
      </w:r>
    </w:p>
    <w:p w14:paraId="0D759301" w14:textId="1C9B884E" w:rsidR="004B60E4" w:rsidRDefault="004B60E4" w:rsidP="004B60E4">
      <w:pPr>
        <w:pStyle w:val="Heading2"/>
      </w:pPr>
      <w:bookmarkStart w:id="44" w:name="_Toc124528148"/>
      <w:r>
        <w:t>Basic</w:t>
      </w:r>
      <w:bookmarkEnd w:id="44"/>
    </w:p>
    <w:p w14:paraId="72954A5A" w14:textId="256A86B7" w:rsidR="004B60E4" w:rsidRDefault="004B60E4" w:rsidP="004B60E4">
      <w:pPr>
        <w:pStyle w:val="Heading3"/>
      </w:pPr>
      <w:bookmarkStart w:id="45" w:name="_Toc124528149"/>
      <w:r>
        <w:t>Program Ladder</w:t>
      </w:r>
      <w:bookmarkEnd w:id="45"/>
    </w:p>
    <w:p w14:paraId="02BED108" w14:textId="738B07A3" w:rsidR="007429B5" w:rsidRPr="007429B5" w:rsidRDefault="007429B5" w:rsidP="007429B5">
      <w:r w:rsidRPr="007429B5">
        <w:rPr>
          <w:noProof/>
        </w:rPr>
        <w:drawing>
          <wp:inline distT="0" distB="0" distL="0" distR="0" wp14:anchorId="37B0F92B" wp14:editId="5C36E505">
            <wp:extent cx="5943600" cy="2986405"/>
            <wp:effectExtent l="0" t="0" r="0" b="4445"/>
            <wp:docPr id="2" name="Picture 4">
              <a:extLst xmlns:a="http://schemas.openxmlformats.org/drawingml/2006/main">
                <a:ext uri="{FF2B5EF4-FFF2-40B4-BE49-F238E27FC236}">
                  <a16:creationId xmlns:a16="http://schemas.microsoft.com/office/drawing/2014/main" id="{55AF38AE-D9E2-4964-ADD7-5CCF7B19C6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5AF38AE-D9E2-4964-ADD7-5CCF7B19C639}"/>
                        </a:ext>
                      </a:extLst>
                    </pic:cNvPr>
                    <pic:cNvPicPr>
                      <a:picLocks noChangeAspect="1"/>
                    </pic:cNvPicPr>
                  </pic:nvPicPr>
                  <pic:blipFill>
                    <a:blip r:embed="rId25"/>
                    <a:stretch>
                      <a:fillRect/>
                    </a:stretch>
                  </pic:blipFill>
                  <pic:spPr>
                    <a:xfrm>
                      <a:off x="0" y="0"/>
                      <a:ext cx="5943600" cy="2986405"/>
                    </a:xfrm>
                    <a:prstGeom prst="rect">
                      <a:avLst/>
                    </a:prstGeom>
                  </pic:spPr>
                </pic:pic>
              </a:graphicData>
            </a:graphic>
          </wp:inline>
        </w:drawing>
      </w:r>
    </w:p>
    <w:p w14:paraId="6452595A" w14:textId="18CF1BCA" w:rsidR="004B60E4" w:rsidRDefault="004B60E4" w:rsidP="004B60E4">
      <w:pPr>
        <w:pStyle w:val="Heading3"/>
      </w:pPr>
      <w:bookmarkStart w:id="46" w:name="_Toc124528150"/>
      <w:r>
        <w:t>Program Python</w:t>
      </w:r>
      <w:bookmarkEnd w:id="46"/>
    </w:p>
    <w:p w14:paraId="596DCA72" w14:textId="77777777" w:rsidR="00AF6889" w:rsidRDefault="00AF6889" w:rsidP="0063072C">
      <w:pPr>
        <w:shd w:val="clear" w:color="auto" w:fill="1F3864" w:themeFill="accent1" w:themeFillShade="80"/>
      </w:pPr>
      <w:r>
        <w:t>######  PROGRAM MEMANGGIL WINDOWS PYQT5 ##########################</w:t>
      </w:r>
    </w:p>
    <w:p w14:paraId="63FC51C7" w14:textId="77777777" w:rsidR="00AF6889" w:rsidRDefault="00AF6889" w:rsidP="0063072C">
      <w:pPr>
        <w:shd w:val="clear" w:color="auto" w:fill="1F3864" w:themeFill="accent1" w:themeFillShade="80"/>
      </w:pPr>
    </w:p>
    <w:p w14:paraId="61DA1B61" w14:textId="77777777" w:rsidR="00AF6889" w:rsidRDefault="00AF6889" w:rsidP="0063072C">
      <w:pPr>
        <w:shd w:val="clear" w:color="auto" w:fill="1F3864" w:themeFill="accent1" w:themeFillShade="80"/>
      </w:pPr>
      <w:r>
        <w:t>####### memanggil library PyQt5 untuk Graphical User Interface ##################################</w:t>
      </w:r>
    </w:p>
    <w:p w14:paraId="07593B26" w14:textId="77777777" w:rsidR="00AF6889" w:rsidRDefault="00AF6889" w:rsidP="0063072C">
      <w:pPr>
        <w:shd w:val="clear" w:color="auto" w:fill="1F3864" w:themeFill="accent1" w:themeFillShade="80"/>
      </w:pPr>
      <w:r>
        <w:t>#----------------------------------------------------------------#</w:t>
      </w:r>
    </w:p>
    <w:p w14:paraId="053ECB4B" w14:textId="77777777" w:rsidR="00AF6889" w:rsidRDefault="00AF6889" w:rsidP="0063072C">
      <w:pPr>
        <w:shd w:val="clear" w:color="auto" w:fill="1F3864" w:themeFill="accent1" w:themeFillShade="80"/>
      </w:pPr>
      <w:r>
        <w:t xml:space="preserve">from PyQt5.QtCore import * </w:t>
      </w:r>
    </w:p>
    <w:p w14:paraId="5509AF59" w14:textId="77777777" w:rsidR="00AF6889" w:rsidRDefault="00AF6889" w:rsidP="0063072C">
      <w:pPr>
        <w:shd w:val="clear" w:color="auto" w:fill="1F3864" w:themeFill="accent1" w:themeFillShade="80"/>
      </w:pPr>
      <w:r>
        <w:t xml:space="preserve">from PyQt5.QtGui import * </w:t>
      </w:r>
    </w:p>
    <w:p w14:paraId="6F98BE86" w14:textId="77777777" w:rsidR="00AF6889" w:rsidRDefault="00AF6889" w:rsidP="0063072C">
      <w:pPr>
        <w:shd w:val="clear" w:color="auto" w:fill="1F3864" w:themeFill="accent1" w:themeFillShade="80"/>
      </w:pPr>
      <w:r>
        <w:t xml:space="preserve">from PyQt5.QtQml import * </w:t>
      </w:r>
    </w:p>
    <w:p w14:paraId="51D208AC" w14:textId="77777777" w:rsidR="00AF6889" w:rsidRDefault="00AF6889" w:rsidP="0063072C">
      <w:pPr>
        <w:shd w:val="clear" w:color="auto" w:fill="1F3864" w:themeFill="accent1" w:themeFillShade="80"/>
      </w:pPr>
      <w:r>
        <w:t>from PyQt5.QtWidgets import *</w:t>
      </w:r>
    </w:p>
    <w:p w14:paraId="01A3A134" w14:textId="77777777" w:rsidR="00AF6889" w:rsidRDefault="00AF6889" w:rsidP="0063072C">
      <w:pPr>
        <w:shd w:val="clear" w:color="auto" w:fill="1F3864" w:themeFill="accent1" w:themeFillShade="80"/>
      </w:pPr>
      <w:r>
        <w:t xml:space="preserve">from PyQt5.QtQuick import *  </w:t>
      </w:r>
    </w:p>
    <w:p w14:paraId="7D6BFEE2" w14:textId="77777777" w:rsidR="00AF6889" w:rsidRDefault="00AF6889" w:rsidP="0063072C">
      <w:pPr>
        <w:shd w:val="clear" w:color="auto" w:fill="1F3864" w:themeFill="accent1" w:themeFillShade="80"/>
      </w:pPr>
      <w:r>
        <w:t>import sys</w:t>
      </w:r>
    </w:p>
    <w:p w14:paraId="331E30BF" w14:textId="77777777" w:rsidR="00AF6889" w:rsidRDefault="00AF6889" w:rsidP="0063072C">
      <w:pPr>
        <w:shd w:val="clear" w:color="auto" w:fill="1F3864" w:themeFill="accent1" w:themeFillShade="80"/>
      </w:pPr>
      <w:r>
        <w:t>import threading</w:t>
      </w:r>
    </w:p>
    <w:p w14:paraId="2840CC28" w14:textId="77777777" w:rsidR="00AF6889" w:rsidRDefault="00AF6889" w:rsidP="0063072C">
      <w:pPr>
        <w:shd w:val="clear" w:color="auto" w:fill="1F3864" w:themeFill="accent1" w:themeFillShade="80"/>
      </w:pPr>
      <w:r>
        <w:t>#----------------------------------------------------------------#</w:t>
      </w:r>
    </w:p>
    <w:p w14:paraId="58E4D9EB" w14:textId="77777777" w:rsidR="00AF6889" w:rsidRDefault="00AF6889" w:rsidP="0063072C">
      <w:pPr>
        <w:shd w:val="clear" w:color="auto" w:fill="1F3864" w:themeFill="accent1" w:themeFillShade="80"/>
      </w:pPr>
      <w:r>
        <w:lastRenderedPageBreak/>
        <w:t>import pymodbus</w:t>
      </w:r>
    </w:p>
    <w:p w14:paraId="5E88FFD6" w14:textId="77777777" w:rsidR="00AF6889" w:rsidRDefault="00AF6889" w:rsidP="0063072C">
      <w:pPr>
        <w:shd w:val="clear" w:color="auto" w:fill="1F3864" w:themeFill="accent1" w:themeFillShade="80"/>
      </w:pPr>
      <w:r>
        <w:t>from pymodbus.pdu import ModbusRequest</w:t>
      </w:r>
    </w:p>
    <w:p w14:paraId="48CB8B0F" w14:textId="77777777" w:rsidR="00AF6889" w:rsidRDefault="00AF6889" w:rsidP="0063072C">
      <w:pPr>
        <w:shd w:val="clear" w:color="auto" w:fill="1F3864" w:themeFill="accent1" w:themeFillShade="80"/>
      </w:pPr>
      <w:r>
        <w:t>from pymodbus.client.sync import ModbusSerialClient as ModbusClient</w:t>
      </w:r>
    </w:p>
    <w:p w14:paraId="43A2A1E1" w14:textId="77777777" w:rsidR="00AF6889" w:rsidRDefault="00AF6889" w:rsidP="0063072C">
      <w:pPr>
        <w:shd w:val="clear" w:color="auto" w:fill="1F3864" w:themeFill="accent1" w:themeFillShade="80"/>
      </w:pPr>
      <w:r>
        <w:t>from pymodbus.register_read_message import ReadInputRegistersResponse</w:t>
      </w:r>
    </w:p>
    <w:p w14:paraId="51291000" w14:textId="77777777" w:rsidR="00AF6889" w:rsidRDefault="00AF6889" w:rsidP="0063072C">
      <w:pPr>
        <w:shd w:val="clear" w:color="auto" w:fill="1F3864" w:themeFill="accent1" w:themeFillShade="80"/>
      </w:pPr>
      <w:r>
        <w:t>from pymodbus.transaction import ModbusRtuFramer</w:t>
      </w:r>
    </w:p>
    <w:p w14:paraId="2F57B2FB" w14:textId="77777777" w:rsidR="00AF6889" w:rsidRDefault="00AF6889" w:rsidP="0063072C">
      <w:pPr>
        <w:shd w:val="clear" w:color="auto" w:fill="1F3864" w:themeFill="accent1" w:themeFillShade="80"/>
      </w:pPr>
      <w:r>
        <w:t>import serial</w:t>
      </w:r>
    </w:p>
    <w:p w14:paraId="527A1F00" w14:textId="77777777" w:rsidR="00AF6889" w:rsidRDefault="00AF6889" w:rsidP="0063072C">
      <w:pPr>
        <w:shd w:val="clear" w:color="auto" w:fill="1F3864" w:themeFill="accent1" w:themeFillShade="80"/>
      </w:pPr>
      <w:r>
        <w:t>import time</w:t>
      </w:r>
    </w:p>
    <w:p w14:paraId="32041858" w14:textId="77777777" w:rsidR="00AF6889" w:rsidRDefault="00AF6889" w:rsidP="0063072C">
      <w:pPr>
        <w:shd w:val="clear" w:color="auto" w:fill="1F3864" w:themeFill="accent1" w:themeFillShade="80"/>
      </w:pPr>
      <w:r>
        <w:t>##########################################</w:t>
      </w:r>
    </w:p>
    <w:p w14:paraId="6226BD89" w14:textId="77777777" w:rsidR="00AF6889" w:rsidRDefault="00AF6889" w:rsidP="0063072C">
      <w:pPr>
        <w:shd w:val="clear" w:color="auto" w:fill="1F3864" w:themeFill="accent1" w:themeFillShade="80"/>
      </w:pPr>
      <w:r>
        <w:t>analog = 0</w:t>
      </w:r>
    </w:p>
    <w:p w14:paraId="03421B3F" w14:textId="77777777" w:rsidR="00AF6889" w:rsidRDefault="00AF6889" w:rsidP="0063072C">
      <w:pPr>
        <w:shd w:val="clear" w:color="auto" w:fill="1F3864" w:themeFill="accent1" w:themeFillShade="80"/>
      </w:pPr>
    </w:p>
    <w:p w14:paraId="1A1BF7A3" w14:textId="77777777" w:rsidR="00AF6889" w:rsidRDefault="00AF6889" w:rsidP="0063072C">
      <w:pPr>
        <w:shd w:val="clear" w:color="auto" w:fill="1F3864" w:themeFill="accent1" w:themeFillShade="80"/>
      </w:pPr>
    </w:p>
    <w:p w14:paraId="3DF7E117" w14:textId="77777777" w:rsidR="00AF6889" w:rsidRDefault="00AF6889" w:rsidP="0063072C">
      <w:pPr>
        <w:shd w:val="clear" w:color="auto" w:fill="1F3864" w:themeFill="accent1" w:themeFillShade="80"/>
      </w:pPr>
    </w:p>
    <w:p w14:paraId="6982F4A9" w14:textId="77777777" w:rsidR="00AF6889" w:rsidRDefault="00AF6889" w:rsidP="0063072C">
      <w:pPr>
        <w:shd w:val="clear" w:color="auto" w:fill="1F3864" w:themeFill="accent1" w:themeFillShade="80"/>
      </w:pPr>
    </w:p>
    <w:p w14:paraId="5FF0F845" w14:textId="77777777" w:rsidR="00AF6889" w:rsidRDefault="00AF6889" w:rsidP="0063072C">
      <w:pPr>
        <w:shd w:val="clear" w:color="auto" w:fill="1F3864" w:themeFill="accent1" w:themeFillShade="80"/>
      </w:pPr>
      <w:r>
        <w:t>#---------------SCAN AVAILABLE MODBUS PORT -------------------#</w:t>
      </w:r>
    </w:p>
    <w:p w14:paraId="3A715917" w14:textId="77777777" w:rsidR="00AF6889" w:rsidRDefault="00AF6889" w:rsidP="0063072C">
      <w:pPr>
        <w:shd w:val="clear" w:color="auto" w:fill="1F3864" w:themeFill="accent1" w:themeFillShade="80"/>
      </w:pPr>
    </w:p>
    <w:p w14:paraId="2973A205" w14:textId="77777777" w:rsidR="00AF6889" w:rsidRDefault="00AF6889" w:rsidP="0063072C">
      <w:pPr>
        <w:shd w:val="clear" w:color="auto" w:fill="1F3864" w:themeFill="accent1" w:themeFillShade="80"/>
      </w:pPr>
      <w:r>
        <w:t>def serial_ports():</w:t>
      </w:r>
    </w:p>
    <w:p w14:paraId="541B6B6A" w14:textId="77777777" w:rsidR="00AF6889" w:rsidRDefault="00AF6889" w:rsidP="0063072C">
      <w:pPr>
        <w:shd w:val="clear" w:color="auto" w:fill="1F3864" w:themeFill="accent1" w:themeFillShade="80"/>
      </w:pPr>
      <w:r>
        <w:t xml:space="preserve">    </w:t>
      </w:r>
    </w:p>
    <w:p w14:paraId="3AF493EE" w14:textId="77777777" w:rsidR="00AF6889" w:rsidRDefault="00AF6889" w:rsidP="0063072C">
      <w:pPr>
        <w:shd w:val="clear" w:color="auto" w:fill="1F3864" w:themeFill="accent1" w:themeFillShade="80"/>
      </w:pPr>
      <w:r>
        <w:t xml:space="preserve">    if sys.platform.startswith('win'):</w:t>
      </w:r>
    </w:p>
    <w:p w14:paraId="53DBE3CE" w14:textId="77777777" w:rsidR="00AF6889" w:rsidRDefault="00AF6889" w:rsidP="0063072C">
      <w:pPr>
        <w:shd w:val="clear" w:color="auto" w:fill="1F3864" w:themeFill="accent1" w:themeFillShade="80"/>
      </w:pPr>
      <w:r>
        <w:t xml:space="preserve">        ports = ['COM%s' % (i + 1) for i in range(256)]</w:t>
      </w:r>
    </w:p>
    <w:p w14:paraId="35BF4794" w14:textId="77777777" w:rsidR="00AF6889" w:rsidRDefault="00AF6889" w:rsidP="0063072C">
      <w:pPr>
        <w:shd w:val="clear" w:color="auto" w:fill="1F3864" w:themeFill="accent1" w:themeFillShade="80"/>
      </w:pPr>
      <w:r>
        <w:t xml:space="preserve">    elif sys.platform.startswith('linux') or sys.platform.startswith('cygwin'):</w:t>
      </w:r>
    </w:p>
    <w:p w14:paraId="0629C845" w14:textId="77777777" w:rsidR="00AF6889" w:rsidRDefault="00AF6889" w:rsidP="0063072C">
      <w:pPr>
        <w:shd w:val="clear" w:color="auto" w:fill="1F3864" w:themeFill="accent1" w:themeFillShade="80"/>
      </w:pPr>
      <w:r>
        <w:t xml:space="preserve">        # this excludes your current terminal "/dev/tty"</w:t>
      </w:r>
    </w:p>
    <w:p w14:paraId="0BF4A7D5" w14:textId="77777777" w:rsidR="00AF6889" w:rsidRDefault="00AF6889" w:rsidP="0063072C">
      <w:pPr>
        <w:shd w:val="clear" w:color="auto" w:fill="1F3864" w:themeFill="accent1" w:themeFillShade="80"/>
      </w:pPr>
      <w:r>
        <w:t xml:space="preserve">        ports = glob.glob('/dev/tty[A-Za-z]*')</w:t>
      </w:r>
    </w:p>
    <w:p w14:paraId="43D742A9" w14:textId="77777777" w:rsidR="00AF6889" w:rsidRDefault="00AF6889" w:rsidP="0063072C">
      <w:pPr>
        <w:shd w:val="clear" w:color="auto" w:fill="1F3864" w:themeFill="accent1" w:themeFillShade="80"/>
      </w:pPr>
      <w:r>
        <w:t xml:space="preserve">    elif sys.platform.startswith('darwin'):</w:t>
      </w:r>
    </w:p>
    <w:p w14:paraId="342534A6" w14:textId="77777777" w:rsidR="00AF6889" w:rsidRDefault="00AF6889" w:rsidP="0063072C">
      <w:pPr>
        <w:shd w:val="clear" w:color="auto" w:fill="1F3864" w:themeFill="accent1" w:themeFillShade="80"/>
      </w:pPr>
      <w:r>
        <w:t xml:space="preserve">        ports = glob.glob('/dev/tty.*')</w:t>
      </w:r>
    </w:p>
    <w:p w14:paraId="12618353" w14:textId="77777777" w:rsidR="00AF6889" w:rsidRDefault="00AF6889" w:rsidP="0063072C">
      <w:pPr>
        <w:shd w:val="clear" w:color="auto" w:fill="1F3864" w:themeFill="accent1" w:themeFillShade="80"/>
      </w:pPr>
      <w:r>
        <w:t xml:space="preserve">    else:</w:t>
      </w:r>
    </w:p>
    <w:p w14:paraId="41F7B16A" w14:textId="77777777" w:rsidR="00AF6889" w:rsidRDefault="00AF6889" w:rsidP="0063072C">
      <w:pPr>
        <w:shd w:val="clear" w:color="auto" w:fill="1F3864" w:themeFill="accent1" w:themeFillShade="80"/>
      </w:pPr>
      <w:r>
        <w:t xml:space="preserve">        raise EnvironmentError('Unsupported platform')</w:t>
      </w:r>
    </w:p>
    <w:p w14:paraId="565DF411" w14:textId="77777777" w:rsidR="00AF6889" w:rsidRDefault="00AF6889" w:rsidP="0063072C">
      <w:pPr>
        <w:shd w:val="clear" w:color="auto" w:fill="1F3864" w:themeFill="accent1" w:themeFillShade="80"/>
      </w:pPr>
    </w:p>
    <w:p w14:paraId="6D6911BB" w14:textId="77777777" w:rsidR="00AF6889" w:rsidRDefault="00AF6889" w:rsidP="0063072C">
      <w:pPr>
        <w:shd w:val="clear" w:color="auto" w:fill="1F3864" w:themeFill="accent1" w:themeFillShade="80"/>
      </w:pPr>
      <w:r>
        <w:lastRenderedPageBreak/>
        <w:t xml:space="preserve">    result = []</w:t>
      </w:r>
    </w:p>
    <w:p w14:paraId="72DA1FCD" w14:textId="77777777" w:rsidR="00AF6889" w:rsidRDefault="00AF6889" w:rsidP="0063072C">
      <w:pPr>
        <w:shd w:val="clear" w:color="auto" w:fill="1F3864" w:themeFill="accent1" w:themeFillShade="80"/>
      </w:pPr>
      <w:r>
        <w:t xml:space="preserve">    for port in ports:</w:t>
      </w:r>
    </w:p>
    <w:p w14:paraId="3502F8D4" w14:textId="77777777" w:rsidR="00AF6889" w:rsidRDefault="00AF6889" w:rsidP="0063072C">
      <w:pPr>
        <w:shd w:val="clear" w:color="auto" w:fill="1F3864" w:themeFill="accent1" w:themeFillShade="80"/>
      </w:pPr>
      <w:r>
        <w:t xml:space="preserve">        try:</w:t>
      </w:r>
    </w:p>
    <w:p w14:paraId="4E10B282" w14:textId="77777777" w:rsidR="00AF6889" w:rsidRDefault="00AF6889" w:rsidP="0063072C">
      <w:pPr>
        <w:shd w:val="clear" w:color="auto" w:fill="1F3864" w:themeFill="accent1" w:themeFillShade="80"/>
      </w:pPr>
      <w:r>
        <w:t xml:space="preserve">            s = serial.Serial(port)</w:t>
      </w:r>
    </w:p>
    <w:p w14:paraId="719D08BB" w14:textId="77777777" w:rsidR="00AF6889" w:rsidRDefault="00AF6889" w:rsidP="0063072C">
      <w:pPr>
        <w:shd w:val="clear" w:color="auto" w:fill="1F3864" w:themeFill="accent1" w:themeFillShade="80"/>
      </w:pPr>
      <w:r>
        <w:t xml:space="preserve">            s.close()</w:t>
      </w:r>
    </w:p>
    <w:p w14:paraId="3064D02A" w14:textId="77777777" w:rsidR="00AF6889" w:rsidRDefault="00AF6889" w:rsidP="0063072C">
      <w:pPr>
        <w:shd w:val="clear" w:color="auto" w:fill="1F3864" w:themeFill="accent1" w:themeFillShade="80"/>
      </w:pPr>
      <w:r>
        <w:t xml:space="preserve">            result.append(port)</w:t>
      </w:r>
    </w:p>
    <w:p w14:paraId="2692BA32" w14:textId="77777777" w:rsidR="00AF6889" w:rsidRDefault="00AF6889" w:rsidP="0063072C">
      <w:pPr>
        <w:shd w:val="clear" w:color="auto" w:fill="1F3864" w:themeFill="accent1" w:themeFillShade="80"/>
      </w:pPr>
      <w:r>
        <w:t xml:space="preserve">        except (OSError, serial.SerialException):</w:t>
      </w:r>
    </w:p>
    <w:p w14:paraId="65FDC8F5" w14:textId="77777777" w:rsidR="00AF6889" w:rsidRDefault="00AF6889" w:rsidP="0063072C">
      <w:pPr>
        <w:shd w:val="clear" w:color="auto" w:fill="1F3864" w:themeFill="accent1" w:themeFillShade="80"/>
      </w:pPr>
      <w:r>
        <w:t xml:space="preserve">            pass</w:t>
      </w:r>
    </w:p>
    <w:p w14:paraId="54135311" w14:textId="77777777" w:rsidR="00AF6889" w:rsidRDefault="00AF6889" w:rsidP="0063072C">
      <w:pPr>
        <w:shd w:val="clear" w:color="auto" w:fill="1F3864" w:themeFill="accent1" w:themeFillShade="80"/>
      </w:pPr>
      <w:r>
        <w:t xml:space="preserve">    return result</w:t>
      </w:r>
    </w:p>
    <w:p w14:paraId="04669AE1" w14:textId="77777777" w:rsidR="00AF6889" w:rsidRDefault="00AF6889" w:rsidP="0063072C">
      <w:pPr>
        <w:shd w:val="clear" w:color="auto" w:fill="1F3864" w:themeFill="accent1" w:themeFillShade="80"/>
      </w:pPr>
      <w:r>
        <w:t>print(str(serial_ports()))</w:t>
      </w:r>
    </w:p>
    <w:p w14:paraId="6F506C32" w14:textId="77777777" w:rsidR="00AF6889" w:rsidRDefault="00AF6889" w:rsidP="0063072C">
      <w:pPr>
        <w:shd w:val="clear" w:color="auto" w:fill="1F3864" w:themeFill="accent1" w:themeFillShade="80"/>
      </w:pPr>
    </w:p>
    <w:p w14:paraId="7B53BEC9" w14:textId="77777777" w:rsidR="00AF6889" w:rsidRDefault="00AF6889" w:rsidP="0063072C">
      <w:pPr>
        <w:shd w:val="clear" w:color="auto" w:fill="1F3864" w:themeFill="accent1" w:themeFillShade="80"/>
      </w:pPr>
      <w:r>
        <w:t>port = input("modbus port : ")</w:t>
      </w:r>
    </w:p>
    <w:p w14:paraId="56CB1257" w14:textId="77777777" w:rsidR="00AF6889" w:rsidRDefault="00AF6889" w:rsidP="0063072C">
      <w:pPr>
        <w:shd w:val="clear" w:color="auto" w:fill="1F3864" w:themeFill="accent1" w:themeFillShade="80"/>
      </w:pPr>
    </w:p>
    <w:p w14:paraId="478B6E0B" w14:textId="77777777" w:rsidR="00AF6889" w:rsidRDefault="00AF6889" w:rsidP="0063072C">
      <w:pPr>
        <w:shd w:val="clear" w:color="auto" w:fill="1F3864" w:themeFill="accent1" w:themeFillShade="80"/>
      </w:pPr>
      <w:r>
        <w:t>baudrate = input("modbus baudrate : ")</w:t>
      </w:r>
    </w:p>
    <w:p w14:paraId="4B097F0D" w14:textId="77777777" w:rsidR="00AF6889" w:rsidRDefault="00AF6889" w:rsidP="0063072C">
      <w:pPr>
        <w:shd w:val="clear" w:color="auto" w:fill="1F3864" w:themeFill="accent1" w:themeFillShade="80"/>
      </w:pPr>
    </w:p>
    <w:p w14:paraId="465BF482" w14:textId="77777777" w:rsidR="00AF6889" w:rsidRDefault="00AF6889" w:rsidP="0063072C">
      <w:pPr>
        <w:shd w:val="clear" w:color="auto" w:fill="1F3864" w:themeFill="accent1" w:themeFillShade="80"/>
      </w:pPr>
      <w:r>
        <w:t>slave_id = input("slave id : ")</w:t>
      </w:r>
    </w:p>
    <w:p w14:paraId="50BFF073" w14:textId="77777777" w:rsidR="00AF6889" w:rsidRDefault="00AF6889" w:rsidP="0063072C">
      <w:pPr>
        <w:shd w:val="clear" w:color="auto" w:fill="1F3864" w:themeFill="accent1" w:themeFillShade="80"/>
      </w:pPr>
    </w:p>
    <w:p w14:paraId="6E7841B8" w14:textId="77777777" w:rsidR="00AF6889" w:rsidRDefault="00AF6889" w:rsidP="0063072C">
      <w:pPr>
        <w:shd w:val="clear" w:color="auto" w:fill="1F3864" w:themeFill="accent1" w:themeFillShade="80"/>
      </w:pPr>
      <w:r>
        <w:t>client = ModbusClient(method='rtu', port=port, baudrate=int(baudrate), parity='N', timeout=4,strict=False)</w:t>
      </w:r>
    </w:p>
    <w:p w14:paraId="167E16CC" w14:textId="77777777" w:rsidR="00AF6889" w:rsidRDefault="00AF6889" w:rsidP="0063072C">
      <w:pPr>
        <w:shd w:val="clear" w:color="auto" w:fill="1F3864" w:themeFill="accent1" w:themeFillShade="80"/>
      </w:pPr>
      <w:r>
        <w:t>connection = client.connect()</w:t>
      </w:r>
    </w:p>
    <w:p w14:paraId="7E3D59C3" w14:textId="77777777" w:rsidR="00AF6889" w:rsidRDefault="00AF6889" w:rsidP="0063072C">
      <w:pPr>
        <w:shd w:val="clear" w:color="auto" w:fill="1F3864" w:themeFill="accent1" w:themeFillShade="80"/>
      </w:pPr>
    </w:p>
    <w:p w14:paraId="12A97CE3" w14:textId="77777777" w:rsidR="00AF6889" w:rsidRDefault="00AF6889" w:rsidP="0063072C">
      <w:pPr>
        <w:shd w:val="clear" w:color="auto" w:fill="1F3864" w:themeFill="accent1" w:themeFillShade="80"/>
      </w:pPr>
    </w:p>
    <w:p w14:paraId="0B28CB70" w14:textId="77777777" w:rsidR="00AF6889" w:rsidRDefault="00AF6889" w:rsidP="0063072C">
      <w:pPr>
        <w:shd w:val="clear" w:color="auto" w:fill="1F3864" w:themeFill="accent1" w:themeFillShade="80"/>
      </w:pPr>
    </w:p>
    <w:p w14:paraId="3711394A" w14:textId="77777777" w:rsidR="00AF6889" w:rsidRDefault="00AF6889" w:rsidP="0063072C">
      <w:pPr>
        <w:shd w:val="clear" w:color="auto" w:fill="1F3864" w:themeFill="accent1" w:themeFillShade="80"/>
      </w:pPr>
      <w:r>
        <w:t>########## mengisi class table dengan instruksi pyqt5#############</w:t>
      </w:r>
    </w:p>
    <w:p w14:paraId="2ACFAF2A" w14:textId="77777777" w:rsidR="00AF6889" w:rsidRDefault="00AF6889" w:rsidP="0063072C">
      <w:pPr>
        <w:shd w:val="clear" w:color="auto" w:fill="1F3864" w:themeFill="accent1" w:themeFillShade="80"/>
      </w:pPr>
      <w:r>
        <w:t>#----------------------------------------------------------------#</w:t>
      </w:r>
    </w:p>
    <w:p w14:paraId="7C7FAB95" w14:textId="77777777" w:rsidR="00AF6889" w:rsidRDefault="00AF6889" w:rsidP="0063072C">
      <w:pPr>
        <w:shd w:val="clear" w:color="auto" w:fill="1F3864" w:themeFill="accent1" w:themeFillShade="80"/>
      </w:pPr>
      <w:r>
        <w:t xml:space="preserve">class table(QObject):    </w:t>
      </w:r>
    </w:p>
    <w:p w14:paraId="48E65E5A" w14:textId="77777777" w:rsidR="00AF6889" w:rsidRDefault="00AF6889" w:rsidP="0063072C">
      <w:pPr>
        <w:shd w:val="clear" w:color="auto" w:fill="1F3864" w:themeFill="accent1" w:themeFillShade="80"/>
      </w:pPr>
      <w:r>
        <w:t xml:space="preserve">    def __init__(self, parent = None):</w:t>
      </w:r>
    </w:p>
    <w:p w14:paraId="48BE79D6" w14:textId="77777777" w:rsidR="00AF6889" w:rsidRDefault="00AF6889" w:rsidP="0063072C">
      <w:pPr>
        <w:shd w:val="clear" w:color="auto" w:fill="1F3864" w:themeFill="accent1" w:themeFillShade="80"/>
      </w:pPr>
      <w:r>
        <w:lastRenderedPageBreak/>
        <w:t xml:space="preserve">        super().__init__(parent)</w:t>
      </w:r>
    </w:p>
    <w:p w14:paraId="4E54EA19" w14:textId="77777777" w:rsidR="00AF6889" w:rsidRDefault="00AF6889" w:rsidP="0063072C">
      <w:pPr>
        <w:shd w:val="clear" w:color="auto" w:fill="1F3864" w:themeFill="accent1" w:themeFillShade="80"/>
      </w:pPr>
      <w:r>
        <w:t xml:space="preserve">        self.app = QApplication(sys.argv)</w:t>
      </w:r>
    </w:p>
    <w:p w14:paraId="2AA59561" w14:textId="77777777" w:rsidR="00AF6889" w:rsidRDefault="00AF6889" w:rsidP="0063072C">
      <w:pPr>
        <w:shd w:val="clear" w:color="auto" w:fill="1F3864" w:themeFill="accent1" w:themeFillShade="80"/>
      </w:pPr>
      <w:r>
        <w:t xml:space="preserve">        self.engine = QQmlApplicationEngine(self)</w:t>
      </w:r>
    </w:p>
    <w:p w14:paraId="2D606AFA" w14:textId="77777777" w:rsidR="00AF6889" w:rsidRDefault="00AF6889" w:rsidP="0063072C">
      <w:pPr>
        <w:shd w:val="clear" w:color="auto" w:fill="1F3864" w:themeFill="accent1" w:themeFillShade="80"/>
      </w:pPr>
      <w:r>
        <w:t xml:space="preserve">        self.engine.rootContext().setContextProperty("backend", self)    </w:t>
      </w:r>
    </w:p>
    <w:p w14:paraId="66F4D042" w14:textId="77777777" w:rsidR="00AF6889" w:rsidRDefault="00AF6889" w:rsidP="0063072C">
      <w:pPr>
        <w:shd w:val="clear" w:color="auto" w:fill="1F3864" w:themeFill="accent1" w:themeFillShade="80"/>
      </w:pPr>
      <w:r>
        <w:t xml:space="preserve">        self.engine.load(QUrl("main.qml"))</w:t>
      </w:r>
    </w:p>
    <w:p w14:paraId="58E67334" w14:textId="77777777" w:rsidR="00AF6889" w:rsidRDefault="00AF6889" w:rsidP="0063072C">
      <w:pPr>
        <w:shd w:val="clear" w:color="auto" w:fill="1F3864" w:themeFill="accent1" w:themeFillShade="80"/>
      </w:pPr>
      <w:r>
        <w:t xml:space="preserve">        sys.exit(self.app.exec_())</w:t>
      </w:r>
    </w:p>
    <w:p w14:paraId="1BDE7C11" w14:textId="77777777" w:rsidR="00AF6889" w:rsidRDefault="00AF6889" w:rsidP="0063072C">
      <w:pPr>
        <w:shd w:val="clear" w:color="auto" w:fill="1F3864" w:themeFill="accent1" w:themeFillShade="80"/>
      </w:pPr>
      <w:r>
        <w:t xml:space="preserve">        </w:t>
      </w:r>
    </w:p>
    <w:p w14:paraId="414A5A6A" w14:textId="77777777" w:rsidR="00AF6889" w:rsidRDefault="00AF6889" w:rsidP="0063072C">
      <w:pPr>
        <w:shd w:val="clear" w:color="auto" w:fill="1F3864" w:themeFill="accent1" w:themeFillShade="80"/>
      </w:pPr>
      <w:r>
        <w:t xml:space="preserve">    @pyqtSlot(result=int)</w:t>
      </w:r>
    </w:p>
    <w:p w14:paraId="5C7B5DDC" w14:textId="77777777" w:rsidR="00AF6889" w:rsidRDefault="00AF6889" w:rsidP="0063072C">
      <w:pPr>
        <w:shd w:val="clear" w:color="auto" w:fill="1F3864" w:themeFill="accent1" w:themeFillShade="80"/>
      </w:pPr>
      <w:r>
        <w:t xml:space="preserve">    def sensor(self):  return analog</w:t>
      </w:r>
    </w:p>
    <w:p w14:paraId="03CCBA76" w14:textId="77777777" w:rsidR="00AF6889" w:rsidRDefault="00AF6889" w:rsidP="0063072C">
      <w:pPr>
        <w:shd w:val="clear" w:color="auto" w:fill="1F3864" w:themeFill="accent1" w:themeFillShade="80"/>
      </w:pPr>
      <w:r>
        <w:t>#----------------------------------------------------------------#</w:t>
      </w:r>
    </w:p>
    <w:p w14:paraId="6019E5CE" w14:textId="77777777" w:rsidR="00AF6889" w:rsidRDefault="00AF6889" w:rsidP="0063072C">
      <w:pPr>
        <w:shd w:val="clear" w:color="auto" w:fill="1F3864" w:themeFill="accent1" w:themeFillShade="80"/>
      </w:pPr>
    </w:p>
    <w:p w14:paraId="5C91FEBA" w14:textId="77777777" w:rsidR="00AF6889" w:rsidRDefault="00AF6889" w:rsidP="0063072C">
      <w:pPr>
        <w:shd w:val="clear" w:color="auto" w:fill="1F3864" w:themeFill="accent1" w:themeFillShade="80"/>
      </w:pPr>
      <w:r>
        <w:t>def modbus_data_process(num):</w:t>
      </w:r>
    </w:p>
    <w:p w14:paraId="67E61F2D" w14:textId="77777777" w:rsidR="00AF6889" w:rsidRDefault="00AF6889" w:rsidP="0063072C">
      <w:pPr>
        <w:shd w:val="clear" w:color="auto" w:fill="1F3864" w:themeFill="accent1" w:themeFillShade="80"/>
      </w:pPr>
      <w:r>
        <w:t xml:space="preserve">    global request</w:t>
      </w:r>
    </w:p>
    <w:p w14:paraId="0246F9FC" w14:textId="77777777" w:rsidR="00AF6889" w:rsidRDefault="00AF6889" w:rsidP="0063072C">
      <w:pPr>
        <w:shd w:val="clear" w:color="auto" w:fill="1F3864" w:themeFill="accent1" w:themeFillShade="80"/>
      </w:pPr>
      <w:r>
        <w:t xml:space="preserve">    global request_coil</w:t>
      </w:r>
    </w:p>
    <w:p w14:paraId="77F0FCF4" w14:textId="77777777" w:rsidR="00AF6889" w:rsidRDefault="00AF6889" w:rsidP="0063072C">
      <w:pPr>
        <w:shd w:val="clear" w:color="auto" w:fill="1F3864" w:themeFill="accent1" w:themeFillShade="80"/>
      </w:pPr>
      <w:r>
        <w:t xml:space="preserve">    global analog</w:t>
      </w:r>
    </w:p>
    <w:p w14:paraId="732516A0" w14:textId="77777777" w:rsidR="00AF6889" w:rsidRDefault="00AF6889" w:rsidP="0063072C">
      <w:pPr>
        <w:shd w:val="clear" w:color="auto" w:fill="1F3864" w:themeFill="accent1" w:themeFillShade="80"/>
      </w:pPr>
      <w:r>
        <w:t xml:space="preserve">    </w:t>
      </w:r>
    </w:p>
    <w:p w14:paraId="70E1DDF3" w14:textId="77777777" w:rsidR="00AF6889" w:rsidRDefault="00AF6889" w:rsidP="0063072C">
      <w:pPr>
        <w:shd w:val="clear" w:color="auto" w:fill="1F3864" w:themeFill="accent1" w:themeFillShade="80"/>
      </w:pPr>
      <w:r>
        <w:t xml:space="preserve">    </w:t>
      </w:r>
    </w:p>
    <w:p w14:paraId="240CADCA" w14:textId="77777777" w:rsidR="00AF6889" w:rsidRDefault="00AF6889" w:rsidP="0063072C">
      <w:pPr>
        <w:shd w:val="clear" w:color="auto" w:fill="1F3864" w:themeFill="accent1" w:themeFillShade="80"/>
      </w:pPr>
      <w:r>
        <w:t xml:space="preserve">    while True:</w:t>
      </w:r>
    </w:p>
    <w:p w14:paraId="1573D143" w14:textId="77777777" w:rsidR="00AF6889" w:rsidRDefault="00AF6889" w:rsidP="0063072C">
      <w:pPr>
        <w:shd w:val="clear" w:color="auto" w:fill="1F3864" w:themeFill="accent1" w:themeFillShade="80"/>
      </w:pPr>
      <w:r>
        <w:t xml:space="preserve">        request = client.read_holding_registers(address=0,count=0x7,unit=int(slave_id))</w:t>
      </w:r>
    </w:p>
    <w:p w14:paraId="172FB7A2" w14:textId="77777777" w:rsidR="00AF6889" w:rsidRDefault="00AF6889" w:rsidP="0063072C">
      <w:pPr>
        <w:shd w:val="clear" w:color="auto" w:fill="1F3864" w:themeFill="accent1" w:themeFillShade="80"/>
      </w:pPr>
      <w:r>
        <w:t xml:space="preserve">        request_coil = client.read_coils(address=0,count=15,unit=int(slave_id))</w:t>
      </w:r>
    </w:p>
    <w:p w14:paraId="1CA46F7C" w14:textId="77777777" w:rsidR="00AF6889" w:rsidRDefault="00AF6889" w:rsidP="0063072C">
      <w:pPr>
        <w:shd w:val="clear" w:color="auto" w:fill="1F3864" w:themeFill="accent1" w:themeFillShade="80"/>
      </w:pPr>
      <w:r>
        <w:t xml:space="preserve">        </w:t>
      </w:r>
    </w:p>
    <w:p w14:paraId="6B55B346" w14:textId="77777777" w:rsidR="00AF6889" w:rsidRDefault="00AF6889" w:rsidP="0063072C">
      <w:pPr>
        <w:shd w:val="clear" w:color="auto" w:fill="1F3864" w:themeFill="accent1" w:themeFillShade="80"/>
      </w:pPr>
      <w:r>
        <w:t xml:space="preserve">        try:</w:t>
      </w:r>
    </w:p>
    <w:p w14:paraId="51CB6C5B" w14:textId="77777777" w:rsidR="00AF6889" w:rsidRDefault="00AF6889" w:rsidP="0063072C">
      <w:pPr>
        <w:shd w:val="clear" w:color="auto" w:fill="1F3864" w:themeFill="accent1" w:themeFillShade="80"/>
      </w:pPr>
      <w:r>
        <w:t xml:space="preserve">            analog = request.registers[0]</w:t>
      </w:r>
    </w:p>
    <w:p w14:paraId="0408B681" w14:textId="77777777" w:rsidR="00AF6889" w:rsidRDefault="00AF6889" w:rsidP="0063072C">
      <w:pPr>
        <w:shd w:val="clear" w:color="auto" w:fill="1F3864" w:themeFill="accent1" w:themeFillShade="80"/>
      </w:pPr>
      <w:r>
        <w:t xml:space="preserve">            </w:t>
      </w:r>
    </w:p>
    <w:p w14:paraId="5D4E255D" w14:textId="77777777" w:rsidR="00AF6889" w:rsidRDefault="00AF6889" w:rsidP="0063072C">
      <w:pPr>
        <w:shd w:val="clear" w:color="auto" w:fill="1F3864" w:themeFill="accent1" w:themeFillShade="80"/>
      </w:pPr>
      <w:r>
        <w:t xml:space="preserve">        except:</w:t>
      </w:r>
    </w:p>
    <w:p w14:paraId="19FC4AF6" w14:textId="77777777" w:rsidR="00AF6889" w:rsidRDefault="00AF6889" w:rsidP="0063072C">
      <w:pPr>
        <w:shd w:val="clear" w:color="auto" w:fill="1F3864" w:themeFill="accent1" w:themeFillShade="80"/>
      </w:pPr>
      <w:r>
        <w:t xml:space="preserve">            pass</w:t>
      </w:r>
    </w:p>
    <w:p w14:paraId="7ED4819A" w14:textId="77777777" w:rsidR="00AF6889" w:rsidRDefault="00AF6889" w:rsidP="0063072C">
      <w:pPr>
        <w:shd w:val="clear" w:color="auto" w:fill="1F3864" w:themeFill="accent1" w:themeFillShade="80"/>
      </w:pPr>
    </w:p>
    <w:p w14:paraId="397CE0AA" w14:textId="77777777" w:rsidR="00AF6889" w:rsidRDefault="00AF6889" w:rsidP="0063072C">
      <w:pPr>
        <w:shd w:val="clear" w:color="auto" w:fill="1F3864" w:themeFill="accent1" w:themeFillShade="80"/>
      </w:pPr>
    </w:p>
    <w:p w14:paraId="06C3AD02" w14:textId="77777777" w:rsidR="00AF6889" w:rsidRDefault="00AF6889" w:rsidP="0063072C">
      <w:pPr>
        <w:shd w:val="clear" w:color="auto" w:fill="1F3864" w:themeFill="accent1" w:themeFillShade="80"/>
      </w:pPr>
      <w:r>
        <w:t>########## memanggil class table di mainloop######################</w:t>
      </w:r>
    </w:p>
    <w:p w14:paraId="1BD0D1A3" w14:textId="77777777" w:rsidR="00AF6889" w:rsidRDefault="00AF6889" w:rsidP="0063072C">
      <w:pPr>
        <w:shd w:val="clear" w:color="auto" w:fill="1F3864" w:themeFill="accent1" w:themeFillShade="80"/>
      </w:pPr>
      <w:r>
        <w:t xml:space="preserve">#----------------------------------------------------------------#    </w:t>
      </w:r>
    </w:p>
    <w:p w14:paraId="35071EA0" w14:textId="77777777" w:rsidR="00AF6889" w:rsidRDefault="00AF6889" w:rsidP="0063072C">
      <w:pPr>
        <w:shd w:val="clear" w:color="auto" w:fill="1F3864" w:themeFill="accent1" w:themeFillShade="80"/>
      </w:pPr>
      <w:r>
        <w:t>if __name__ == "__main__":</w:t>
      </w:r>
    </w:p>
    <w:p w14:paraId="6D2EB3BE" w14:textId="77777777" w:rsidR="00AF6889" w:rsidRDefault="00AF6889" w:rsidP="0063072C">
      <w:pPr>
        <w:shd w:val="clear" w:color="auto" w:fill="1F3864" w:themeFill="accent1" w:themeFillShade="80"/>
      </w:pPr>
      <w:r>
        <w:t xml:space="preserve">    </w:t>
      </w:r>
    </w:p>
    <w:p w14:paraId="33B27523" w14:textId="77777777" w:rsidR="00AF6889" w:rsidRDefault="00AF6889" w:rsidP="0063072C">
      <w:pPr>
        <w:shd w:val="clear" w:color="auto" w:fill="1F3864" w:themeFill="accent1" w:themeFillShade="80"/>
      </w:pPr>
      <w:r>
        <w:t xml:space="preserve">    t1 = threading.Thread(target=modbus_data_process, args=(10,))</w:t>
      </w:r>
    </w:p>
    <w:p w14:paraId="604495F5" w14:textId="77777777" w:rsidR="00AF6889" w:rsidRDefault="00AF6889" w:rsidP="0063072C">
      <w:pPr>
        <w:shd w:val="clear" w:color="auto" w:fill="1F3864" w:themeFill="accent1" w:themeFillShade="80"/>
      </w:pPr>
      <w:r>
        <w:t xml:space="preserve">    t1.start()</w:t>
      </w:r>
    </w:p>
    <w:p w14:paraId="4239B477" w14:textId="77777777" w:rsidR="00AF6889" w:rsidRDefault="00AF6889" w:rsidP="0063072C">
      <w:pPr>
        <w:shd w:val="clear" w:color="auto" w:fill="1F3864" w:themeFill="accent1" w:themeFillShade="80"/>
      </w:pPr>
      <w:r>
        <w:t xml:space="preserve">    </w:t>
      </w:r>
    </w:p>
    <w:p w14:paraId="3ACD189D" w14:textId="77777777" w:rsidR="00AF6889" w:rsidRDefault="00AF6889" w:rsidP="0063072C">
      <w:pPr>
        <w:shd w:val="clear" w:color="auto" w:fill="1F3864" w:themeFill="accent1" w:themeFillShade="80"/>
      </w:pPr>
      <w:r>
        <w:t xml:space="preserve">    main = table()</w:t>
      </w:r>
    </w:p>
    <w:p w14:paraId="693621A3" w14:textId="77777777" w:rsidR="00AF6889" w:rsidRDefault="00AF6889" w:rsidP="0063072C">
      <w:pPr>
        <w:shd w:val="clear" w:color="auto" w:fill="1F3864" w:themeFill="accent1" w:themeFillShade="80"/>
      </w:pPr>
      <w:r>
        <w:t xml:space="preserve">    </w:t>
      </w:r>
    </w:p>
    <w:p w14:paraId="5CB56BEA" w14:textId="77777777" w:rsidR="00AF6889" w:rsidRDefault="00AF6889" w:rsidP="0063072C">
      <w:pPr>
        <w:shd w:val="clear" w:color="auto" w:fill="1F3864" w:themeFill="accent1" w:themeFillShade="80"/>
      </w:pPr>
      <w:r>
        <w:t xml:space="preserve">    </w:t>
      </w:r>
    </w:p>
    <w:p w14:paraId="5C69C862" w14:textId="36F9D9F5" w:rsidR="00AF6889" w:rsidRPr="00AF6889" w:rsidRDefault="00AF6889" w:rsidP="0063072C">
      <w:pPr>
        <w:shd w:val="clear" w:color="auto" w:fill="1F3864" w:themeFill="accent1" w:themeFillShade="80"/>
      </w:pPr>
      <w:r>
        <w:t>#----------------------------------------------------------------#</w:t>
      </w:r>
    </w:p>
    <w:p w14:paraId="463AB8DF" w14:textId="77777777" w:rsidR="004B60E4" w:rsidRDefault="004B60E4" w:rsidP="004B60E4">
      <w:pPr>
        <w:pStyle w:val="Heading3"/>
      </w:pPr>
      <w:bookmarkStart w:id="47" w:name="_Toc124528151"/>
      <w:r>
        <w:t>Program QML</w:t>
      </w:r>
      <w:bookmarkEnd w:id="47"/>
    </w:p>
    <w:p w14:paraId="6AD9ED74" w14:textId="77777777" w:rsidR="00622961" w:rsidRDefault="00622961" w:rsidP="0063072C">
      <w:pPr>
        <w:shd w:val="clear" w:color="auto" w:fill="70AD47" w:themeFill="accent6"/>
      </w:pPr>
      <w:r>
        <w:t>import QtQuick 2.12</w:t>
      </w:r>
    </w:p>
    <w:p w14:paraId="45776876" w14:textId="77777777" w:rsidR="00622961" w:rsidRDefault="00622961" w:rsidP="0063072C">
      <w:pPr>
        <w:shd w:val="clear" w:color="auto" w:fill="70AD47" w:themeFill="accent6"/>
      </w:pPr>
      <w:r>
        <w:t>import QtQuick.Window 2.13</w:t>
      </w:r>
    </w:p>
    <w:p w14:paraId="10EF514F" w14:textId="77777777" w:rsidR="00622961" w:rsidRDefault="00622961" w:rsidP="0063072C">
      <w:pPr>
        <w:shd w:val="clear" w:color="auto" w:fill="70AD47" w:themeFill="accent6"/>
      </w:pPr>
      <w:r>
        <w:t>import QtQuick.Controls 2.0</w:t>
      </w:r>
    </w:p>
    <w:p w14:paraId="480F0064" w14:textId="77777777" w:rsidR="00622961" w:rsidRDefault="00622961" w:rsidP="0063072C">
      <w:pPr>
        <w:shd w:val="clear" w:color="auto" w:fill="70AD47" w:themeFill="accent6"/>
      </w:pPr>
      <w:r>
        <w:t>import QtQuick.Controls.Styles 1.4</w:t>
      </w:r>
    </w:p>
    <w:p w14:paraId="028EDB1E" w14:textId="77777777" w:rsidR="00622961" w:rsidRDefault="00622961" w:rsidP="0063072C">
      <w:pPr>
        <w:shd w:val="clear" w:color="auto" w:fill="70AD47" w:themeFill="accent6"/>
      </w:pPr>
      <w:r>
        <w:t>import QtQuick.Extras 1.4</w:t>
      </w:r>
    </w:p>
    <w:p w14:paraId="3D78B8C2" w14:textId="77777777" w:rsidR="00622961" w:rsidRDefault="00622961" w:rsidP="0063072C">
      <w:pPr>
        <w:shd w:val="clear" w:color="auto" w:fill="70AD47" w:themeFill="accent6"/>
      </w:pPr>
      <w:r>
        <w:t>import QtQuick.Extras.Private 1.0</w:t>
      </w:r>
    </w:p>
    <w:p w14:paraId="5B54C06C" w14:textId="77777777" w:rsidR="00622961" w:rsidRDefault="00622961" w:rsidP="0063072C">
      <w:pPr>
        <w:shd w:val="clear" w:color="auto" w:fill="70AD47" w:themeFill="accent6"/>
      </w:pPr>
    </w:p>
    <w:p w14:paraId="5D66C6D3" w14:textId="77777777" w:rsidR="00622961" w:rsidRDefault="00622961" w:rsidP="0063072C">
      <w:pPr>
        <w:shd w:val="clear" w:color="auto" w:fill="70AD47" w:themeFill="accent6"/>
      </w:pPr>
    </w:p>
    <w:p w14:paraId="4AE67374" w14:textId="77777777" w:rsidR="00622961" w:rsidRDefault="00622961" w:rsidP="0063072C">
      <w:pPr>
        <w:shd w:val="clear" w:color="auto" w:fill="70AD47" w:themeFill="accent6"/>
      </w:pPr>
      <w:r>
        <w:t>Window {</w:t>
      </w:r>
    </w:p>
    <w:p w14:paraId="05E80B13" w14:textId="77777777" w:rsidR="00622961" w:rsidRDefault="00622961" w:rsidP="0063072C">
      <w:pPr>
        <w:shd w:val="clear" w:color="auto" w:fill="70AD47" w:themeFill="accent6"/>
      </w:pPr>
      <w:r>
        <w:tab/>
        <w:t>id : root</w:t>
      </w:r>
    </w:p>
    <w:p w14:paraId="31FD9AE4" w14:textId="77777777" w:rsidR="00622961" w:rsidRDefault="00622961" w:rsidP="0063072C">
      <w:pPr>
        <w:shd w:val="clear" w:color="auto" w:fill="70AD47" w:themeFill="accent6"/>
      </w:pPr>
      <w:r>
        <w:tab/>
        <w:t>width: 400</w:t>
      </w:r>
    </w:p>
    <w:p w14:paraId="692BDF23" w14:textId="77777777" w:rsidR="00622961" w:rsidRDefault="00622961" w:rsidP="0063072C">
      <w:pPr>
        <w:shd w:val="clear" w:color="auto" w:fill="70AD47" w:themeFill="accent6"/>
      </w:pPr>
      <w:r>
        <w:tab/>
        <w:t>//maximumWidth : 1280</w:t>
      </w:r>
    </w:p>
    <w:p w14:paraId="531C3867" w14:textId="77777777" w:rsidR="00622961" w:rsidRDefault="00622961" w:rsidP="0063072C">
      <w:pPr>
        <w:shd w:val="clear" w:color="auto" w:fill="70AD47" w:themeFill="accent6"/>
      </w:pPr>
      <w:r>
        <w:tab/>
        <w:t>//minimumWidth : width</w:t>
      </w:r>
    </w:p>
    <w:p w14:paraId="7CAC9677" w14:textId="77777777" w:rsidR="00622961" w:rsidRDefault="00622961" w:rsidP="0063072C">
      <w:pPr>
        <w:shd w:val="clear" w:color="auto" w:fill="70AD47" w:themeFill="accent6"/>
      </w:pPr>
      <w:r>
        <w:t xml:space="preserve">    height: 400</w:t>
      </w:r>
    </w:p>
    <w:p w14:paraId="04154546" w14:textId="77777777" w:rsidR="00622961" w:rsidRDefault="00622961" w:rsidP="0063072C">
      <w:pPr>
        <w:shd w:val="clear" w:color="auto" w:fill="70AD47" w:themeFill="accent6"/>
      </w:pPr>
      <w:r>
        <w:lastRenderedPageBreak/>
        <w:tab/>
        <w:t>//maximumHeight : 800</w:t>
      </w:r>
    </w:p>
    <w:p w14:paraId="3F0F5397" w14:textId="77777777" w:rsidR="00622961" w:rsidRDefault="00622961" w:rsidP="0063072C">
      <w:pPr>
        <w:shd w:val="clear" w:color="auto" w:fill="70AD47" w:themeFill="accent6"/>
      </w:pPr>
      <w:r>
        <w:tab/>
        <w:t>//minimumHeight : height</w:t>
      </w:r>
    </w:p>
    <w:p w14:paraId="4A06946F" w14:textId="77777777" w:rsidR="00622961" w:rsidRDefault="00622961" w:rsidP="0063072C">
      <w:pPr>
        <w:shd w:val="clear" w:color="auto" w:fill="70AD47" w:themeFill="accent6"/>
      </w:pPr>
      <w:r>
        <w:tab/>
        <w:t>title:"membuat MINI SCADA HMI"</w:t>
      </w:r>
    </w:p>
    <w:p w14:paraId="79793239" w14:textId="77777777" w:rsidR="00622961" w:rsidRDefault="00622961" w:rsidP="0063072C">
      <w:pPr>
        <w:shd w:val="clear" w:color="auto" w:fill="70AD47" w:themeFill="accent6"/>
      </w:pPr>
      <w:r>
        <w:tab/>
        <w:t>color : "black"</w:t>
      </w:r>
    </w:p>
    <w:p w14:paraId="3988B4FC" w14:textId="77777777" w:rsidR="00622961" w:rsidRDefault="00622961" w:rsidP="0063072C">
      <w:pPr>
        <w:shd w:val="clear" w:color="auto" w:fill="70AD47" w:themeFill="accent6"/>
      </w:pPr>
      <w:r>
        <w:t xml:space="preserve">    visible: true</w:t>
      </w:r>
    </w:p>
    <w:p w14:paraId="4C940030" w14:textId="77777777" w:rsidR="00622961" w:rsidRDefault="00622961" w:rsidP="0063072C">
      <w:pPr>
        <w:shd w:val="clear" w:color="auto" w:fill="70AD47" w:themeFill="accent6"/>
      </w:pPr>
      <w:r>
        <w:t xml:space="preserve">    //flags: Qt.WindowMaximized //Qt.Dialog</w:t>
      </w:r>
    </w:p>
    <w:p w14:paraId="64D806B4" w14:textId="77777777" w:rsidR="00622961" w:rsidRDefault="00622961" w:rsidP="0063072C">
      <w:pPr>
        <w:shd w:val="clear" w:color="auto" w:fill="70AD47" w:themeFill="accent6"/>
      </w:pPr>
      <w:r>
        <w:tab/>
      </w:r>
    </w:p>
    <w:p w14:paraId="4E861C5A" w14:textId="77777777" w:rsidR="00622961" w:rsidRDefault="00622961" w:rsidP="0063072C">
      <w:pPr>
        <w:shd w:val="clear" w:color="auto" w:fill="70AD47" w:themeFill="accent6"/>
      </w:pPr>
      <w:r>
        <w:tab/>
        <w:t>CircularGauge {</w:t>
      </w:r>
    </w:p>
    <w:p w14:paraId="09FA974B" w14:textId="77777777" w:rsidR="00622961" w:rsidRDefault="00622961" w:rsidP="0063072C">
      <w:pPr>
        <w:shd w:val="clear" w:color="auto" w:fill="70AD47" w:themeFill="accent6"/>
      </w:pPr>
      <w:r>
        <w:tab/>
      </w:r>
      <w:r>
        <w:tab/>
        <w:t>id : gauge</w:t>
      </w:r>
    </w:p>
    <w:p w14:paraId="6D8ACF9E" w14:textId="77777777" w:rsidR="00622961" w:rsidRDefault="00622961" w:rsidP="0063072C">
      <w:pPr>
        <w:shd w:val="clear" w:color="auto" w:fill="70AD47" w:themeFill="accent6"/>
      </w:pPr>
      <w:r>
        <w:tab/>
      </w:r>
      <w:r>
        <w:tab/>
        <w:t>x: 10</w:t>
      </w:r>
    </w:p>
    <w:p w14:paraId="014BC328" w14:textId="77777777" w:rsidR="00622961" w:rsidRDefault="00622961" w:rsidP="0063072C">
      <w:pPr>
        <w:shd w:val="clear" w:color="auto" w:fill="70AD47" w:themeFill="accent6"/>
      </w:pPr>
      <w:r>
        <w:tab/>
      </w:r>
      <w:r>
        <w:tab/>
        <w:t>y: 70</w:t>
      </w:r>
    </w:p>
    <w:p w14:paraId="528A9897" w14:textId="77777777" w:rsidR="00622961" w:rsidRDefault="00622961" w:rsidP="0063072C">
      <w:pPr>
        <w:shd w:val="clear" w:color="auto" w:fill="70AD47" w:themeFill="accent6"/>
      </w:pPr>
      <w:r>
        <w:tab/>
      </w:r>
      <w:r>
        <w:tab/>
        <w:t>height : 250</w:t>
      </w:r>
    </w:p>
    <w:p w14:paraId="2A0CC880" w14:textId="77777777" w:rsidR="00622961" w:rsidRDefault="00622961" w:rsidP="0063072C">
      <w:pPr>
        <w:shd w:val="clear" w:color="auto" w:fill="70AD47" w:themeFill="accent6"/>
      </w:pPr>
      <w:r>
        <w:tab/>
      </w:r>
      <w:r>
        <w:tab/>
        <w:t>width : 250</w:t>
      </w:r>
    </w:p>
    <w:p w14:paraId="4774AE2A" w14:textId="77777777" w:rsidR="00622961" w:rsidRDefault="00622961" w:rsidP="0063072C">
      <w:pPr>
        <w:shd w:val="clear" w:color="auto" w:fill="70AD47" w:themeFill="accent6"/>
      </w:pPr>
      <w:r>
        <w:tab/>
      </w:r>
      <w:r>
        <w:tab/>
        <w:t>value: 0</w:t>
      </w:r>
    </w:p>
    <w:p w14:paraId="624A6F07" w14:textId="77777777" w:rsidR="00622961" w:rsidRDefault="00622961" w:rsidP="0063072C">
      <w:pPr>
        <w:shd w:val="clear" w:color="auto" w:fill="70AD47" w:themeFill="accent6"/>
      </w:pPr>
      <w:r>
        <w:tab/>
      </w:r>
      <w:r>
        <w:tab/>
        <w:t>minimumValue: 0</w:t>
      </w:r>
    </w:p>
    <w:p w14:paraId="5C923D5A" w14:textId="77777777" w:rsidR="00622961" w:rsidRDefault="00622961" w:rsidP="0063072C">
      <w:pPr>
        <w:shd w:val="clear" w:color="auto" w:fill="70AD47" w:themeFill="accent6"/>
      </w:pPr>
      <w:r>
        <w:tab/>
      </w:r>
      <w:r>
        <w:tab/>
        <w:t>maximumValue: 100</w:t>
      </w:r>
    </w:p>
    <w:p w14:paraId="71488F6B" w14:textId="77777777" w:rsidR="00622961" w:rsidRDefault="00622961" w:rsidP="0063072C">
      <w:pPr>
        <w:shd w:val="clear" w:color="auto" w:fill="70AD47" w:themeFill="accent6"/>
      </w:pPr>
      <w:r>
        <w:tab/>
      </w:r>
      <w:r>
        <w:tab/>
      </w:r>
    </w:p>
    <w:p w14:paraId="07B2E107" w14:textId="77777777" w:rsidR="00622961" w:rsidRDefault="00622961" w:rsidP="0063072C">
      <w:pPr>
        <w:shd w:val="clear" w:color="auto" w:fill="70AD47" w:themeFill="accent6"/>
      </w:pPr>
      <w:r>
        <w:tab/>
      </w:r>
      <w:r>
        <w:tab/>
        <w:t>style: CircularGaugeStyle {</w:t>
      </w:r>
    </w:p>
    <w:p w14:paraId="746F8568" w14:textId="77777777" w:rsidR="00622961" w:rsidRDefault="00622961" w:rsidP="0063072C">
      <w:pPr>
        <w:shd w:val="clear" w:color="auto" w:fill="70AD47" w:themeFill="accent6"/>
      </w:pPr>
      <w:r>
        <w:tab/>
      </w:r>
      <w:r>
        <w:tab/>
      </w:r>
      <w:r>
        <w:tab/>
        <w:t>labelStepSize: 10</w:t>
      </w:r>
    </w:p>
    <w:p w14:paraId="755DEC00" w14:textId="77777777" w:rsidR="00622961" w:rsidRDefault="00622961" w:rsidP="0063072C">
      <w:pPr>
        <w:shd w:val="clear" w:color="auto" w:fill="70AD47" w:themeFill="accent6"/>
      </w:pPr>
      <w:r>
        <w:tab/>
      </w:r>
      <w:r>
        <w:tab/>
        <w:t>}</w:t>
      </w:r>
    </w:p>
    <w:p w14:paraId="2F33BAB5" w14:textId="77777777" w:rsidR="00622961" w:rsidRDefault="00622961" w:rsidP="0063072C">
      <w:pPr>
        <w:shd w:val="clear" w:color="auto" w:fill="70AD47" w:themeFill="accent6"/>
      </w:pPr>
      <w:r>
        <w:tab/>
      </w:r>
      <w:r>
        <w:tab/>
      </w:r>
    </w:p>
    <w:p w14:paraId="6E8E6B39" w14:textId="77777777" w:rsidR="00622961" w:rsidRDefault="00622961" w:rsidP="0063072C">
      <w:pPr>
        <w:shd w:val="clear" w:color="auto" w:fill="70AD47" w:themeFill="accent6"/>
      </w:pPr>
      <w:r>
        <w:tab/>
        <w:t>}</w:t>
      </w:r>
    </w:p>
    <w:p w14:paraId="68B44FC2" w14:textId="77777777" w:rsidR="00622961" w:rsidRDefault="00622961" w:rsidP="0063072C">
      <w:pPr>
        <w:shd w:val="clear" w:color="auto" w:fill="70AD47" w:themeFill="accent6"/>
      </w:pPr>
      <w:r>
        <w:tab/>
      </w:r>
    </w:p>
    <w:p w14:paraId="6864AE99" w14:textId="77777777" w:rsidR="00622961" w:rsidRDefault="00622961" w:rsidP="0063072C">
      <w:pPr>
        <w:shd w:val="clear" w:color="auto" w:fill="70AD47" w:themeFill="accent6"/>
      </w:pPr>
      <w:r>
        <w:tab/>
        <w:t>Timer{</w:t>
      </w:r>
    </w:p>
    <w:p w14:paraId="798B1DB6" w14:textId="77777777" w:rsidR="00622961" w:rsidRDefault="00622961" w:rsidP="0063072C">
      <w:pPr>
        <w:shd w:val="clear" w:color="auto" w:fill="70AD47" w:themeFill="accent6"/>
      </w:pPr>
      <w:r>
        <w:tab/>
      </w:r>
      <w:r>
        <w:tab/>
        <w:t>id:tmgauge</w:t>
      </w:r>
    </w:p>
    <w:p w14:paraId="68FFD22A" w14:textId="77777777" w:rsidR="00622961" w:rsidRDefault="00622961" w:rsidP="0063072C">
      <w:pPr>
        <w:shd w:val="clear" w:color="auto" w:fill="70AD47" w:themeFill="accent6"/>
      </w:pPr>
      <w:r>
        <w:tab/>
      </w:r>
      <w:r>
        <w:tab/>
        <w:t>interval: 200</w:t>
      </w:r>
    </w:p>
    <w:p w14:paraId="392E899F" w14:textId="77777777" w:rsidR="00622961" w:rsidRDefault="00622961" w:rsidP="0063072C">
      <w:pPr>
        <w:shd w:val="clear" w:color="auto" w:fill="70AD47" w:themeFill="accent6"/>
      </w:pPr>
      <w:r>
        <w:tab/>
      </w:r>
      <w:r>
        <w:tab/>
        <w:t>repeat: true</w:t>
      </w:r>
    </w:p>
    <w:p w14:paraId="496275F9" w14:textId="77777777" w:rsidR="00622961" w:rsidRDefault="00622961" w:rsidP="0063072C">
      <w:pPr>
        <w:shd w:val="clear" w:color="auto" w:fill="70AD47" w:themeFill="accent6"/>
      </w:pPr>
      <w:r>
        <w:lastRenderedPageBreak/>
        <w:tab/>
      </w:r>
      <w:r>
        <w:tab/>
        <w:t>running: true</w:t>
      </w:r>
    </w:p>
    <w:p w14:paraId="6154A9CC" w14:textId="77777777" w:rsidR="00622961" w:rsidRDefault="00622961" w:rsidP="0063072C">
      <w:pPr>
        <w:shd w:val="clear" w:color="auto" w:fill="70AD47" w:themeFill="accent6"/>
      </w:pPr>
      <w:r>
        <w:tab/>
      </w:r>
      <w:r>
        <w:tab/>
        <w:t>onTriggered: {</w:t>
      </w:r>
    </w:p>
    <w:p w14:paraId="0802D6DF" w14:textId="77777777" w:rsidR="00622961" w:rsidRDefault="00622961" w:rsidP="0063072C">
      <w:pPr>
        <w:shd w:val="clear" w:color="auto" w:fill="70AD47" w:themeFill="accent6"/>
      </w:pPr>
      <w:r>
        <w:tab/>
      </w:r>
      <w:r>
        <w:tab/>
      </w:r>
      <w:r>
        <w:tab/>
        <w:t>gauge.value = backend.sensor()</w:t>
      </w:r>
    </w:p>
    <w:p w14:paraId="6FF9E1BB" w14:textId="77777777" w:rsidR="00622961" w:rsidRDefault="00622961" w:rsidP="0063072C">
      <w:pPr>
        <w:shd w:val="clear" w:color="auto" w:fill="70AD47" w:themeFill="accent6"/>
      </w:pPr>
      <w:r>
        <w:tab/>
      </w:r>
      <w:r>
        <w:tab/>
        <w:t>}</w:t>
      </w:r>
    </w:p>
    <w:p w14:paraId="6055B007" w14:textId="77777777" w:rsidR="00622961" w:rsidRDefault="00622961" w:rsidP="0063072C">
      <w:pPr>
        <w:shd w:val="clear" w:color="auto" w:fill="70AD47" w:themeFill="accent6"/>
      </w:pPr>
      <w:r>
        <w:tab/>
      </w:r>
      <w:r>
        <w:tab/>
      </w:r>
    </w:p>
    <w:p w14:paraId="524EE85D" w14:textId="77777777" w:rsidR="00622961" w:rsidRDefault="00622961" w:rsidP="0063072C">
      <w:pPr>
        <w:shd w:val="clear" w:color="auto" w:fill="70AD47" w:themeFill="accent6"/>
      </w:pPr>
      <w:r>
        <w:tab/>
        <w:t>}</w:t>
      </w:r>
    </w:p>
    <w:p w14:paraId="3835203C" w14:textId="77777777" w:rsidR="00622961" w:rsidRDefault="00622961" w:rsidP="0063072C">
      <w:pPr>
        <w:shd w:val="clear" w:color="auto" w:fill="70AD47" w:themeFill="accent6"/>
      </w:pPr>
      <w:r>
        <w:tab/>
      </w:r>
    </w:p>
    <w:p w14:paraId="69227F93" w14:textId="77777777" w:rsidR="00622961" w:rsidRDefault="00622961" w:rsidP="0063072C">
      <w:pPr>
        <w:shd w:val="clear" w:color="auto" w:fill="70AD47" w:themeFill="accent6"/>
      </w:pPr>
      <w:r>
        <w:tab/>
      </w:r>
    </w:p>
    <w:p w14:paraId="6B852C2D" w14:textId="77777777" w:rsidR="00622961" w:rsidRDefault="00622961" w:rsidP="0063072C">
      <w:pPr>
        <w:shd w:val="clear" w:color="auto" w:fill="70AD47" w:themeFill="accent6"/>
      </w:pPr>
      <w:r>
        <w:t>}</w:t>
      </w:r>
    </w:p>
    <w:p w14:paraId="6EFCAB43" w14:textId="77777777" w:rsidR="00622961" w:rsidRDefault="00622961" w:rsidP="00622961"/>
    <w:p w14:paraId="6E431F59" w14:textId="77777777" w:rsidR="00622961" w:rsidRDefault="00622961" w:rsidP="00622961"/>
    <w:p w14:paraId="20169CD5" w14:textId="77777777" w:rsidR="00622961" w:rsidRDefault="00622961" w:rsidP="00622961"/>
    <w:p w14:paraId="1E8B68D4" w14:textId="77777777" w:rsidR="00622961" w:rsidRDefault="00622961" w:rsidP="00622961"/>
    <w:p w14:paraId="65415180" w14:textId="77777777" w:rsidR="00622961" w:rsidRDefault="00622961" w:rsidP="00622961"/>
    <w:p w14:paraId="15E07617" w14:textId="77777777" w:rsidR="00622961" w:rsidRDefault="00622961" w:rsidP="00622961"/>
    <w:p w14:paraId="5F1F1AFC" w14:textId="77777777" w:rsidR="00622961" w:rsidRDefault="00622961" w:rsidP="00622961"/>
    <w:p w14:paraId="475B0C17" w14:textId="77777777" w:rsidR="00622961" w:rsidRDefault="00622961" w:rsidP="00622961"/>
    <w:p w14:paraId="0AEBA055" w14:textId="77777777" w:rsidR="00622961" w:rsidRDefault="00622961" w:rsidP="00622961"/>
    <w:p w14:paraId="0C72856B" w14:textId="77777777" w:rsidR="00622961" w:rsidRDefault="00622961" w:rsidP="00622961"/>
    <w:p w14:paraId="2075179D" w14:textId="77777777" w:rsidR="00622961" w:rsidRDefault="00622961" w:rsidP="00622961"/>
    <w:p w14:paraId="4717AF49" w14:textId="77777777" w:rsidR="00622961" w:rsidRDefault="00622961" w:rsidP="00622961"/>
    <w:p w14:paraId="55D3216C" w14:textId="77777777" w:rsidR="004B60E4" w:rsidRDefault="004B60E4" w:rsidP="004B60E4"/>
    <w:p w14:paraId="1FB600FB" w14:textId="77777777" w:rsidR="004B60E4" w:rsidRDefault="004B60E4" w:rsidP="004B60E4"/>
    <w:p w14:paraId="2450615F" w14:textId="08F46C1C" w:rsidR="004B60E4" w:rsidRDefault="004B60E4" w:rsidP="004B60E4">
      <w:pPr>
        <w:pStyle w:val="Heading2"/>
      </w:pPr>
      <w:bookmarkStart w:id="48" w:name="_Toc124528152"/>
      <w:r>
        <w:lastRenderedPageBreak/>
        <w:t>Customize</w:t>
      </w:r>
      <w:bookmarkEnd w:id="48"/>
    </w:p>
    <w:p w14:paraId="3AB4383A" w14:textId="52A09C7A" w:rsidR="004B60E4" w:rsidRDefault="004B60E4" w:rsidP="004B60E4">
      <w:pPr>
        <w:pStyle w:val="Heading3"/>
      </w:pPr>
      <w:bookmarkStart w:id="49" w:name="_Toc124528153"/>
      <w:r>
        <w:t>Program Ladder</w:t>
      </w:r>
      <w:bookmarkEnd w:id="49"/>
    </w:p>
    <w:p w14:paraId="769FC7A3" w14:textId="35448BD3" w:rsidR="00EA2F4D" w:rsidRPr="00EA2F4D" w:rsidRDefault="00EA2F4D" w:rsidP="00EA2F4D">
      <w:r w:rsidRPr="00EA2F4D">
        <w:rPr>
          <w:noProof/>
        </w:rPr>
        <w:drawing>
          <wp:inline distT="0" distB="0" distL="0" distR="0" wp14:anchorId="21B4F027" wp14:editId="69D39C67">
            <wp:extent cx="5943600" cy="2986405"/>
            <wp:effectExtent l="0" t="0" r="0" b="4445"/>
            <wp:docPr id="3" name="Picture 4">
              <a:extLst xmlns:a="http://schemas.openxmlformats.org/drawingml/2006/main">
                <a:ext uri="{FF2B5EF4-FFF2-40B4-BE49-F238E27FC236}">
                  <a16:creationId xmlns:a16="http://schemas.microsoft.com/office/drawing/2014/main" id="{55AF38AE-D9E2-4964-ADD7-5CCF7B19C6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5AF38AE-D9E2-4964-ADD7-5CCF7B19C639}"/>
                        </a:ext>
                      </a:extLst>
                    </pic:cNvPr>
                    <pic:cNvPicPr>
                      <a:picLocks noChangeAspect="1"/>
                    </pic:cNvPicPr>
                  </pic:nvPicPr>
                  <pic:blipFill>
                    <a:blip r:embed="rId25"/>
                    <a:stretch>
                      <a:fillRect/>
                    </a:stretch>
                  </pic:blipFill>
                  <pic:spPr>
                    <a:xfrm>
                      <a:off x="0" y="0"/>
                      <a:ext cx="5943600" cy="2986405"/>
                    </a:xfrm>
                    <a:prstGeom prst="rect">
                      <a:avLst/>
                    </a:prstGeom>
                  </pic:spPr>
                </pic:pic>
              </a:graphicData>
            </a:graphic>
          </wp:inline>
        </w:drawing>
      </w:r>
    </w:p>
    <w:p w14:paraId="2EDDE42F" w14:textId="19B7E4FE" w:rsidR="004B60E4" w:rsidRDefault="004B60E4" w:rsidP="004B60E4">
      <w:pPr>
        <w:pStyle w:val="Heading3"/>
      </w:pPr>
      <w:bookmarkStart w:id="50" w:name="_Toc124528154"/>
      <w:r>
        <w:t>Program Python</w:t>
      </w:r>
      <w:bookmarkEnd w:id="50"/>
    </w:p>
    <w:p w14:paraId="3ED89760" w14:textId="16341312" w:rsidR="00F549C0" w:rsidRDefault="00F549C0" w:rsidP="00F549C0"/>
    <w:p w14:paraId="20EC549B" w14:textId="77777777" w:rsidR="00F549C0" w:rsidRDefault="00F549C0" w:rsidP="0063072C">
      <w:pPr>
        <w:shd w:val="clear" w:color="auto" w:fill="1F3864" w:themeFill="accent1" w:themeFillShade="80"/>
      </w:pPr>
      <w:r>
        <w:t>######  PROGRAM MEMANGGIL WINDOWS PYQT5 ##########################</w:t>
      </w:r>
    </w:p>
    <w:p w14:paraId="257692FB" w14:textId="77777777" w:rsidR="00F549C0" w:rsidRDefault="00F549C0" w:rsidP="0063072C">
      <w:pPr>
        <w:shd w:val="clear" w:color="auto" w:fill="1F3864" w:themeFill="accent1" w:themeFillShade="80"/>
      </w:pPr>
    </w:p>
    <w:p w14:paraId="50F16466" w14:textId="77777777" w:rsidR="00F549C0" w:rsidRDefault="00F549C0" w:rsidP="0063072C">
      <w:pPr>
        <w:shd w:val="clear" w:color="auto" w:fill="1F3864" w:themeFill="accent1" w:themeFillShade="80"/>
      </w:pPr>
      <w:r>
        <w:t>####### memanggil library PyQt5 untuk Graphical User Interface ##################################</w:t>
      </w:r>
    </w:p>
    <w:p w14:paraId="57A58641" w14:textId="77777777" w:rsidR="00F549C0" w:rsidRDefault="00F549C0" w:rsidP="0063072C">
      <w:pPr>
        <w:shd w:val="clear" w:color="auto" w:fill="1F3864" w:themeFill="accent1" w:themeFillShade="80"/>
      </w:pPr>
      <w:r>
        <w:t>#----------------------------------------------------------------#</w:t>
      </w:r>
    </w:p>
    <w:p w14:paraId="041C465B" w14:textId="77777777" w:rsidR="00F549C0" w:rsidRDefault="00F549C0" w:rsidP="0063072C">
      <w:pPr>
        <w:shd w:val="clear" w:color="auto" w:fill="1F3864" w:themeFill="accent1" w:themeFillShade="80"/>
      </w:pPr>
      <w:r>
        <w:t xml:space="preserve">from PyQt5.QtCore import * </w:t>
      </w:r>
    </w:p>
    <w:p w14:paraId="4BC3C343" w14:textId="77777777" w:rsidR="00F549C0" w:rsidRDefault="00F549C0" w:rsidP="0063072C">
      <w:pPr>
        <w:shd w:val="clear" w:color="auto" w:fill="1F3864" w:themeFill="accent1" w:themeFillShade="80"/>
      </w:pPr>
      <w:r>
        <w:t xml:space="preserve">from PyQt5.QtGui import * </w:t>
      </w:r>
    </w:p>
    <w:p w14:paraId="3026AFA4" w14:textId="77777777" w:rsidR="00F549C0" w:rsidRDefault="00F549C0" w:rsidP="0063072C">
      <w:pPr>
        <w:shd w:val="clear" w:color="auto" w:fill="1F3864" w:themeFill="accent1" w:themeFillShade="80"/>
      </w:pPr>
      <w:r>
        <w:t xml:space="preserve">from PyQt5.QtQml import * </w:t>
      </w:r>
    </w:p>
    <w:p w14:paraId="572CF94C" w14:textId="77777777" w:rsidR="00F549C0" w:rsidRDefault="00F549C0" w:rsidP="0063072C">
      <w:pPr>
        <w:shd w:val="clear" w:color="auto" w:fill="1F3864" w:themeFill="accent1" w:themeFillShade="80"/>
      </w:pPr>
      <w:r>
        <w:t>from PyQt5.QtWidgets import *</w:t>
      </w:r>
    </w:p>
    <w:p w14:paraId="7364C6D3" w14:textId="77777777" w:rsidR="00F549C0" w:rsidRDefault="00F549C0" w:rsidP="0063072C">
      <w:pPr>
        <w:shd w:val="clear" w:color="auto" w:fill="1F3864" w:themeFill="accent1" w:themeFillShade="80"/>
      </w:pPr>
      <w:r>
        <w:t xml:space="preserve">from PyQt5.QtQuick import *  </w:t>
      </w:r>
    </w:p>
    <w:p w14:paraId="7C2C9445" w14:textId="77777777" w:rsidR="00F549C0" w:rsidRDefault="00F549C0" w:rsidP="0063072C">
      <w:pPr>
        <w:shd w:val="clear" w:color="auto" w:fill="1F3864" w:themeFill="accent1" w:themeFillShade="80"/>
      </w:pPr>
      <w:r>
        <w:t>import sys</w:t>
      </w:r>
    </w:p>
    <w:p w14:paraId="55411293" w14:textId="77777777" w:rsidR="00F549C0" w:rsidRDefault="00F549C0" w:rsidP="0063072C">
      <w:pPr>
        <w:shd w:val="clear" w:color="auto" w:fill="1F3864" w:themeFill="accent1" w:themeFillShade="80"/>
      </w:pPr>
      <w:r>
        <w:t>import threading</w:t>
      </w:r>
    </w:p>
    <w:p w14:paraId="3C7286D1" w14:textId="77777777" w:rsidR="00F549C0" w:rsidRDefault="00F549C0" w:rsidP="0063072C">
      <w:pPr>
        <w:shd w:val="clear" w:color="auto" w:fill="1F3864" w:themeFill="accent1" w:themeFillShade="80"/>
      </w:pPr>
      <w:r>
        <w:t>#----------------------------------------------------------------#</w:t>
      </w:r>
    </w:p>
    <w:p w14:paraId="10AACB9B" w14:textId="77777777" w:rsidR="00F549C0" w:rsidRDefault="00F549C0" w:rsidP="0063072C">
      <w:pPr>
        <w:shd w:val="clear" w:color="auto" w:fill="1F3864" w:themeFill="accent1" w:themeFillShade="80"/>
      </w:pPr>
      <w:r>
        <w:t>import pymodbus</w:t>
      </w:r>
    </w:p>
    <w:p w14:paraId="0351BE52" w14:textId="77777777" w:rsidR="00F549C0" w:rsidRDefault="00F549C0" w:rsidP="0063072C">
      <w:pPr>
        <w:shd w:val="clear" w:color="auto" w:fill="1F3864" w:themeFill="accent1" w:themeFillShade="80"/>
      </w:pPr>
      <w:r>
        <w:lastRenderedPageBreak/>
        <w:t>from pymodbus.pdu import ModbusRequest</w:t>
      </w:r>
    </w:p>
    <w:p w14:paraId="71FF0E6D" w14:textId="77777777" w:rsidR="00F549C0" w:rsidRDefault="00F549C0" w:rsidP="0063072C">
      <w:pPr>
        <w:shd w:val="clear" w:color="auto" w:fill="1F3864" w:themeFill="accent1" w:themeFillShade="80"/>
      </w:pPr>
      <w:r>
        <w:t>from pymodbus.client.sync import ModbusSerialClient as ModbusClient</w:t>
      </w:r>
    </w:p>
    <w:p w14:paraId="60D9661B" w14:textId="77777777" w:rsidR="00F549C0" w:rsidRDefault="00F549C0" w:rsidP="0063072C">
      <w:pPr>
        <w:shd w:val="clear" w:color="auto" w:fill="1F3864" w:themeFill="accent1" w:themeFillShade="80"/>
      </w:pPr>
      <w:r>
        <w:t>from pymodbus.register_read_message import ReadInputRegistersResponse</w:t>
      </w:r>
    </w:p>
    <w:p w14:paraId="0F2F09FB" w14:textId="77777777" w:rsidR="00F549C0" w:rsidRDefault="00F549C0" w:rsidP="0063072C">
      <w:pPr>
        <w:shd w:val="clear" w:color="auto" w:fill="1F3864" w:themeFill="accent1" w:themeFillShade="80"/>
      </w:pPr>
      <w:r>
        <w:t>from pymodbus.transaction import ModbusRtuFramer</w:t>
      </w:r>
    </w:p>
    <w:p w14:paraId="1A9E9271" w14:textId="77777777" w:rsidR="00F549C0" w:rsidRDefault="00F549C0" w:rsidP="0063072C">
      <w:pPr>
        <w:shd w:val="clear" w:color="auto" w:fill="1F3864" w:themeFill="accent1" w:themeFillShade="80"/>
      </w:pPr>
      <w:r>
        <w:t>import serial</w:t>
      </w:r>
    </w:p>
    <w:p w14:paraId="5064ABA0" w14:textId="77777777" w:rsidR="00F549C0" w:rsidRDefault="00F549C0" w:rsidP="0063072C">
      <w:pPr>
        <w:shd w:val="clear" w:color="auto" w:fill="1F3864" w:themeFill="accent1" w:themeFillShade="80"/>
      </w:pPr>
      <w:r>
        <w:t>import time</w:t>
      </w:r>
    </w:p>
    <w:p w14:paraId="41190A44" w14:textId="77777777" w:rsidR="00F549C0" w:rsidRDefault="00F549C0" w:rsidP="0063072C">
      <w:pPr>
        <w:shd w:val="clear" w:color="auto" w:fill="1F3864" w:themeFill="accent1" w:themeFillShade="80"/>
      </w:pPr>
      <w:r>
        <w:t>##########################################</w:t>
      </w:r>
    </w:p>
    <w:p w14:paraId="78ABB72E" w14:textId="77777777" w:rsidR="00F549C0" w:rsidRDefault="00F549C0" w:rsidP="0063072C">
      <w:pPr>
        <w:shd w:val="clear" w:color="auto" w:fill="1F3864" w:themeFill="accent1" w:themeFillShade="80"/>
      </w:pPr>
      <w:r>
        <w:t>analog = 0</w:t>
      </w:r>
    </w:p>
    <w:p w14:paraId="6E9F4FCD" w14:textId="77777777" w:rsidR="00F549C0" w:rsidRDefault="00F549C0" w:rsidP="0063072C">
      <w:pPr>
        <w:shd w:val="clear" w:color="auto" w:fill="1F3864" w:themeFill="accent1" w:themeFillShade="80"/>
      </w:pPr>
    </w:p>
    <w:p w14:paraId="70C5617B" w14:textId="77777777" w:rsidR="00F549C0" w:rsidRDefault="00F549C0" w:rsidP="0063072C">
      <w:pPr>
        <w:shd w:val="clear" w:color="auto" w:fill="1F3864" w:themeFill="accent1" w:themeFillShade="80"/>
      </w:pPr>
    </w:p>
    <w:p w14:paraId="5F39AF2E" w14:textId="77777777" w:rsidR="00F549C0" w:rsidRDefault="00F549C0" w:rsidP="0063072C">
      <w:pPr>
        <w:shd w:val="clear" w:color="auto" w:fill="1F3864" w:themeFill="accent1" w:themeFillShade="80"/>
      </w:pPr>
    </w:p>
    <w:p w14:paraId="43026F85" w14:textId="77777777" w:rsidR="00F549C0" w:rsidRDefault="00F549C0" w:rsidP="0063072C">
      <w:pPr>
        <w:shd w:val="clear" w:color="auto" w:fill="1F3864" w:themeFill="accent1" w:themeFillShade="80"/>
      </w:pPr>
    </w:p>
    <w:p w14:paraId="4F7D2C2A" w14:textId="77777777" w:rsidR="00F549C0" w:rsidRDefault="00F549C0" w:rsidP="0063072C">
      <w:pPr>
        <w:shd w:val="clear" w:color="auto" w:fill="1F3864" w:themeFill="accent1" w:themeFillShade="80"/>
      </w:pPr>
      <w:r>
        <w:t>#---------------SCAN AVAILABLE MODBUS PORT -------------------#</w:t>
      </w:r>
    </w:p>
    <w:p w14:paraId="101421D9" w14:textId="77777777" w:rsidR="00F549C0" w:rsidRDefault="00F549C0" w:rsidP="0063072C">
      <w:pPr>
        <w:shd w:val="clear" w:color="auto" w:fill="1F3864" w:themeFill="accent1" w:themeFillShade="80"/>
      </w:pPr>
    </w:p>
    <w:p w14:paraId="6F634C75" w14:textId="77777777" w:rsidR="00F549C0" w:rsidRDefault="00F549C0" w:rsidP="0063072C">
      <w:pPr>
        <w:shd w:val="clear" w:color="auto" w:fill="1F3864" w:themeFill="accent1" w:themeFillShade="80"/>
      </w:pPr>
      <w:r>
        <w:t>def serial_ports():</w:t>
      </w:r>
    </w:p>
    <w:p w14:paraId="4F792169" w14:textId="77777777" w:rsidR="00F549C0" w:rsidRDefault="00F549C0" w:rsidP="0063072C">
      <w:pPr>
        <w:shd w:val="clear" w:color="auto" w:fill="1F3864" w:themeFill="accent1" w:themeFillShade="80"/>
      </w:pPr>
      <w:r>
        <w:t xml:space="preserve">    </w:t>
      </w:r>
    </w:p>
    <w:p w14:paraId="75038B30" w14:textId="77777777" w:rsidR="00F549C0" w:rsidRDefault="00F549C0" w:rsidP="0063072C">
      <w:pPr>
        <w:shd w:val="clear" w:color="auto" w:fill="1F3864" w:themeFill="accent1" w:themeFillShade="80"/>
      </w:pPr>
      <w:r>
        <w:t xml:space="preserve">    if sys.platform.startswith('win'):</w:t>
      </w:r>
    </w:p>
    <w:p w14:paraId="23FFACAC" w14:textId="77777777" w:rsidR="00F549C0" w:rsidRDefault="00F549C0" w:rsidP="0063072C">
      <w:pPr>
        <w:shd w:val="clear" w:color="auto" w:fill="1F3864" w:themeFill="accent1" w:themeFillShade="80"/>
      </w:pPr>
      <w:r>
        <w:t xml:space="preserve">        ports = ['COM%s' % (i + 1) for i in range(256)]</w:t>
      </w:r>
    </w:p>
    <w:p w14:paraId="228FFC42" w14:textId="77777777" w:rsidR="00F549C0" w:rsidRDefault="00F549C0" w:rsidP="0063072C">
      <w:pPr>
        <w:shd w:val="clear" w:color="auto" w:fill="1F3864" w:themeFill="accent1" w:themeFillShade="80"/>
      </w:pPr>
      <w:r>
        <w:t xml:space="preserve">    elif sys.platform.startswith('linux') or sys.platform.startswith('cygwin'):</w:t>
      </w:r>
    </w:p>
    <w:p w14:paraId="08CD252E" w14:textId="77777777" w:rsidR="00F549C0" w:rsidRDefault="00F549C0" w:rsidP="0063072C">
      <w:pPr>
        <w:shd w:val="clear" w:color="auto" w:fill="1F3864" w:themeFill="accent1" w:themeFillShade="80"/>
      </w:pPr>
      <w:r>
        <w:t xml:space="preserve">        # this excludes your current terminal "/dev/tty"</w:t>
      </w:r>
    </w:p>
    <w:p w14:paraId="411807D7" w14:textId="77777777" w:rsidR="00F549C0" w:rsidRDefault="00F549C0" w:rsidP="0063072C">
      <w:pPr>
        <w:shd w:val="clear" w:color="auto" w:fill="1F3864" w:themeFill="accent1" w:themeFillShade="80"/>
      </w:pPr>
      <w:r>
        <w:t xml:space="preserve">        ports = glob.glob('/dev/tty[A-Za-z]*')</w:t>
      </w:r>
    </w:p>
    <w:p w14:paraId="51F18A70" w14:textId="77777777" w:rsidR="00F549C0" w:rsidRDefault="00F549C0" w:rsidP="0063072C">
      <w:pPr>
        <w:shd w:val="clear" w:color="auto" w:fill="1F3864" w:themeFill="accent1" w:themeFillShade="80"/>
      </w:pPr>
      <w:r>
        <w:t xml:space="preserve">    elif sys.platform.startswith('darwin'):</w:t>
      </w:r>
    </w:p>
    <w:p w14:paraId="3A58C188" w14:textId="77777777" w:rsidR="00F549C0" w:rsidRDefault="00F549C0" w:rsidP="0063072C">
      <w:pPr>
        <w:shd w:val="clear" w:color="auto" w:fill="1F3864" w:themeFill="accent1" w:themeFillShade="80"/>
      </w:pPr>
      <w:r>
        <w:t xml:space="preserve">        ports = glob.glob('/dev/tty.*')</w:t>
      </w:r>
    </w:p>
    <w:p w14:paraId="7A0545E2" w14:textId="77777777" w:rsidR="00F549C0" w:rsidRDefault="00F549C0" w:rsidP="0063072C">
      <w:pPr>
        <w:shd w:val="clear" w:color="auto" w:fill="1F3864" w:themeFill="accent1" w:themeFillShade="80"/>
      </w:pPr>
      <w:r>
        <w:t xml:space="preserve">    else:</w:t>
      </w:r>
    </w:p>
    <w:p w14:paraId="3756FA3F" w14:textId="77777777" w:rsidR="00F549C0" w:rsidRDefault="00F549C0" w:rsidP="0063072C">
      <w:pPr>
        <w:shd w:val="clear" w:color="auto" w:fill="1F3864" w:themeFill="accent1" w:themeFillShade="80"/>
      </w:pPr>
      <w:r>
        <w:t xml:space="preserve">        raise EnvironmentError('Unsupported platform')</w:t>
      </w:r>
    </w:p>
    <w:p w14:paraId="1ECB0234" w14:textId="77777777" w:rsidR="00F549C0" w:rsidRDefault="00F549C0" w:rsidP="0063072C">
      <w:pPr>
        <w:shd w:val="clear" w:color="auto" w:fill="1F3864" w:themeFill="accent1" w:themeFillShade="80"/>
      </w:pPr>
    </w:p>
    <w:p w14:paraId="6D204B05" w14:textId="77777777" w:rsidR="00F549C0" w:rsidRDefault="00F549C0" w:rsidP="0063072C">
      <w:pPr>
        <w:shd w:val="clear" w:color="auto" w:fill="1F3864" w:themeFill="accent1" w:themeFillShade="80"/>
      </w:pPr>
      <w:r>
        <w:t xml:space="preserve">    result = []</w:t>
      </w:r>
    </w:p>
    <w:p w14:paraId="0AEAFF9F" w14:textId="77777777" w:rsidR="00F549C0" w:rsidRDefault="00F549C0" w:rsidP="0063072C">
      <w:pPr>
        <w:shd w:val="clear" w:color="auto" w:fill="1F3864" w:themeFill="accent1" w:themeFillShade="80"/>
      </w:pPr>
      <w:r>
        <w:lastRenderedPageBreak/>
        <w:t xml:space="preserve">    for port in ports:</w:t>
      </w:r>
    </w:p>
    <w:p w14:paraId="745D3387" w14:textId="77777777" w:rsidR="00F549C0" w:rsidRDefault="00F549C0" w:rsidP="0063072C">
      <w:pPr>
        <w:shd w:val="clear" w:color="auto" w:fill="1F3864" w:themeFill="accent1" w:themeFillShade="80"/>
      </w:pPr>
      <w:r>
        <w:t xml:space="preserve">        try:</w:t>
      </w:r>
    </w:p>
    <w:p w14:paraId="368EA7CC" w14:textId="77777777" w:rsidR="00F549C0" w:rsidRDefault="00F549C0" w:rsidP="0063072C">
      <w:pPr>
        <w:shd w:val="clear" w:color="auto" w:fill="1F3864" w:themeFill="accent1" w:themeFillShade="80"/>
      </w:pPr>
      <w:r>
        <w:t xml:space="preserve">            s = serial.Serial(port)</w:t>
      </w:r>
    </w:p>
    <w:p w14:paraId="19C80A5D" w14:textId="77777777" w:rsidR="00F549C0" w:rsidRDefault="00F549C0" w:rsidP="0063072C">
      <w:pPr>
        <w:shd w:val="clear" w:color="auto" w:fill="1F3864" w:themeFill="accent1" w:themeFillShade="80"/>
      </w:pPr>
      <w:r>
        <w:t xml:space="preserve">            s.close()</w:t>
      </w:r>
    </w:p>
    <w:p w14:paraId="2A424FAD" w14:textId="77777777" w:rsidR="00F549C0" w:rsidRDefault="00F549C0" w:rsidP="0063072C">
      <w:pPr>
        <w:shd w:val="clear" w:color="auto" w:fill="1F3864" w:themeFill="accent1" w:themeFillShade="80"/>
      </w:pPr>
      <w:r>
        <w:t xml:space="preserve">            result.append(port)</w:t>
      </w:r>
    </w:p>
    <w:p w14:paraId="4CF77B09" w14:textId="77777777" w:rsidR="00F549C0" w:rsidRDefault="00F549C0" w:rsidP="0063072C">
      <w:pPr>
        <w:shd w:val="clear" w:color="auto" w:fill="1F3864" w:themeFill="accent1" w:themeFillShade="80"/>
      </w:pPr>
      <w:r>
        <w:t xml:space="preserve">        except (OSError, serial.SerialException):</w:t>
      </w:r>
    </w:p>
    <w:p w14:paraId="4D37E448" w14:textId="77777777" w:rsidR="00F549C0" w:rsidRDefault="00F549C0" w:rsidP="0063072C">
      <w:pPr>
        <w:shd w:val="clear" w:color="auto" w:fill="1F3864" w:themeFill="accent1" w:themeFillShade="80"/>
      </w:pPr>
      <w:r>
        <w:t xml:space="preserve">            pass</w:t>
      </w:r>
    </w:p>
    <w:p w14:paraId="743D7A17" w14:textId="77777777" w:rsidR="00F549C0" w:rsidRDefault="00F549C0" w:rsidP="0063072C">
      <w:pPr>
        <w:shd w:val="clear" w:color="auto" w:fill="1F3864" w:themeFill="accent1" w:themeFillShade="80"/>
      </w:pPr>
      <w:r>
        <w:t xml:space="preserve">    return result</w:t>
      </w:r>
    </w:p>
    <w:p w14:paraId="7581BFAF" w14:textId="77777777" w:rsidR="00F549C0" w:rsidRDefault="00F549C0" w:rsidP="0063072C">
      <w:pPr>
        <w:shd w:val="clear" w:color="auto" w:fill="1F3864" w:themeFill="accent1" w:themeFillShade="80"/>
      </w:pPr>
      <w:r>
        <w:t>print(str(serial_ports()))</w:t>
      </w:r>
    </w:p>
    <w:p w14:paraId="0DA39C2E" w14:textId="77777777" w:rsidR="00F549C0" w:rsidRDefault="00F549C0" w:rsidP="0063072C">
      <w:pPr>
        <w:shd w:val="clear" w:color="auto" w:fill="1F3864" w:themeFill="accent1" w:themeFillShade="80"/>
      </w:pPr>
    </w:p>
    <w:p w14:paraId="58AB5113" w14:textId="77777777" w:rsidR="00F549C0" w:rsidRDefault="00F549C0" w:rsidP="0063072C">
      <w:pPr>
        <w:shd w:val="clear" w:color="auto" w:fill="1F3864" w:themeFill="accent1" w:themeFillShade="80"/>
      </w:pPr>
      <w:r>
        <w:t>port = input("modbus port : ")</w:t>
      </w:r>
    </w:p>
    <w:p w14:paraId="3F5220DE" w14:textId="77777777" w:rsidR="00F549C0" w:rsidRDefault="00F549C0" w:rsidP="0063072C">
      <w:pPr>
        <w:shd w:val="clear" w:color="auto" w:fill="1F3864" w:themeFill="accent1" w:themeFillShade="80"/>
      </w:pPr>
    </w:p>
    <w:p w14:paraId="4CC3ABC1" w14:textId="77777777" w:rsidR="00F549C0" w:rsidRDefault="00F549C0" w:rsidP="0063072C">
      <w:pPr>
        <w:shd w:val="clear" w:color="auto" w:fill="1F3864" w:themeFill="accent1" w:themeFillShade="80"/>
      </w:pPr>
      <w:r>
        <w:t>baudrate = input("modbus baudrate : ")</w:t>
      </w:r>
    </w:p>
    <w:p w14:paraId="09A0F36B" w14:textId="77777777" w:rsidR="00F549C0" w:rsidRDefault="00F549C0" w:rsidP="0063072C">
      <w:pPr>
        <w:shd w:val="clear" w:color="auto" w:fill="1F3864" w:themeFill="accent1" w:themeFillShade="80"/>
      </w:pPr>
    </w:p>
    <w:p w14:paraId="7EA6FD59" w14:textId="77777777" w:rsidR="00F549C0" w:rsidRDefault="00F549C0" w:rsidP="0063072C">
      <w:pPr>
        <w:shd w:val="clear" w:color="auto" w:fill="1F3864" w:themeFill="accent1" w:themeFillShade="80"/>
      </w:pPr>
      <w:r>
        <w:t>slave_id = input("slave id : ")</w:t>
      </w:r>
    </w:p>
    <w:p w14:paraId="67524959" w14:textId="77777777" w:rsidR="00F549C0" w:rsidRDefault="00F549C0" w:rsidP="0063072C">
      <w:pPr>
        <w:shd w:val="clear" w:color="auto" w:fill="1F3864" w:themeFill="accent1" w:themeFillShade="80"/>
      </w:pPr>
    </w:p>
    <w:p w14:paraId="5AD4CBA6" w14:textId="77777777" w:rsidR="00F549C0" w:rsidRDefault="00F549C0" w:rsidP="0063072C">
      <w:pPr>
        <w:shd w:val="clear" w:color="auto" w:fill="1F3864" w:themeFill="accent1" w:themeFillShade="80"/>
      </w:pPr>
      <w:r>
        <w:t>client = ModbusClient(method='rtu', port=port, baudrate=int(baudrate), parity='N', timeout=4,strict=False)</w:t>
      </w:r>
    </w:p>
    <w:p w14:paraId="309583DC" w14:textId="77777777" w:rsidR="00F549C0" w:rsidRDefault="00F549C0" w:rsidP="0063072C">
      <w:pPr>
        <w:shd w:val="clear" w:color="auto" w:fill="1F3864" w:themeFill="accent1" w:themeFillShade="80"/>
      </w:pPr>
      <w:r>
        <w:t>connection = client.connect()</w:t>
      </w:r>
    </w:p>
    <w:p w14:paraId="72F05F9E" w14:textId="77777777" w:rsidR="00F549C0" w:rsidRDefault="00F549C0" w:rsidP="0063072C">
      <w:pPr>
        <w:shd w:val="clear" w:color="auto" w:fill="1F3864" w:themeFill="accent1" w:themeFillShade="80"/>
      </w:pPr>
    </w:p>
    <w:p w14:paraId="0A91224B" w14:textId="77777777" w:rsidR="00F549C0" w:rsidRDefault="00F549C0" w:rsidP="0063072C">
      <w:pPr>
        <w:shd w:val="clear" w:color="auto" w:fill="1F3864" w:themeFill="accent1" w:themeFillShade="80"/>
      </w:pPr>
    </w:p>
    <w:p w14:paraId="7CDD4E51" w14:textId="77777777" w:rsidR="00F549C0" w:rsidRDefault="00F549C0" w:rsidP="0063072C">
      <w:pPr>
        <w:shd w:val="clear" w:color="auto" w:fill="1F3864" w:themeFill="accent1" w:themeFillShade="80"/>
      </w:pPr>
    </w:p>
    <w:p w14:paraId="511266AC" w14:textId="77777777" w:rsidR="00F549C0" w:rsidRDefault="00F549C0" w:rsidP="0063072C">
      <w:pPr>
        <w:shd w:val="clear" w:color="auto" w:fill="1F3864" w:themeFill="accent1" w:themeFillShade="80"/>
      </w:pPr>
      <w:r>
        <w:t>########## mengisi class table dengan instruksi pyqt5#############</w:t>
      </w:r>
    </w:p>
    <w:p w14:paraId="49F9A807" w14:textId="77777777" w:rsidR="00F549C0" w:rsidRDefault="00F549C0" w:rsidP="0063072C">
      <w:pPr>
        <w:shd w:val="clear" w:color="auto" w:fill="1F3864" w:themeFill="accent1" w:themeFillShade="80"/>
      </w:pPr>
      <w:r>
        <w:t>#----------------------------------------------------------------#</w:t>
      </w:r>
    </w:p>
    <w:p w14:paraId="09B002B1" w14:textId="77777777" w:rsidR="00F549C0" w:rsidRDefault="00F549C0" w:rsidP="0063072C">
      <w:pPr>
        <w:shd w:val="clear" w:color="auto" w:fill="1F3864" w:themeFill="accent1" w:themeFillShade="80"/>
      </w:pPr>
      <w:r>
        <w:t xml:space="preserve">class table(QObject):    </w:t>
      </w:r>
    </w:p>
    <w:p w14:paraId="4063F43A" w14:textId="77777777" w:rsidR="00F549C0" w:rsidRDefault="00F549C0" w:rsidP="0063072C">
      <w:pPr>
        <w:shd w:val="clear" w:color="auto" w:fill="1F3864" w:themeFill="accent1" w:themeFillShade="80"/>
      </w:pPr>
      <w:r>
        <w:t xml:space="preserve">    def __init__(self, parent = None):</w:t>
      </w:r>
    </w:p>
    <w:p w14:paraId="559D2A30" w14:textId="77777777" w:rsidR="00F549C0" w:rsidRDefault="00F549C0" w:rsidP="0063072C">
      <w:pPr>
        <w:shd w:val="clear" w:color="auto" w:fill="1F3864" w:themeFill="accent1" w:themeFillShade="80"/>
      </w:pPr>
      <w:r>
        <w:t xml:space="preserve">        super().__init__(parent)</w:t>
      </w:r>
    </w:p>
    <w:p w14:paraId="09685A78" w14:textId="77777777" w:rsidR="00F549C0" w:rsidRDefault="00F549C0" w:rsidP="0063072C">
      <w:pPr>
        <w:shd w:val="clear" w:color="auto" w:fill="1F3864" w:themeFill="accent1" w:themeFillShade="80"/>
      </w:pPr>
      <w:r>
        <w:lastRenderedPageBreak/>
        <w:t xml:space="preserve">        self.app = QApplication(sys.argv)</w:t>
      </w:r>
    </w:p>
    <w:p w14:paraId="036357B5" w14:textId="77777777" w:rsidR="00F549C0" w:rsidRDefault="00F549C0" w:rsidP="0063072C">
      <w:pPr>
        <w:shd w:val="clear" w:color="auto" w:fill="1F3864" w:themeFill="accent1" w:themeFillShade="80"/>
      </w:pPr>
      <w:r>
        <w:t xml:space="preserve">        self.engine = QQmlApplicationEngine(self)</w:t>
      </w:r>
    </w:p>
    <w:p w14:paraId="15287161" w14:textId="77777777" w:rsidR="00F549C0" w:rsidRDefault="00F549C0" w:rsidP="0063072C">
      <w:pPr>
        <w:shd w:val="clear" w:color="auto" w:fill="1F3864" w:themeFill="accent1" w:themeFillShade="80"/>
      </w:pPr>
      <w:r>
        <w:t xml:space="preserve">        self.engine.rootContext().setContextProperty("backend", self)    </w:t>
      </w:r>
    </w:p>
    <w:p w14:paraId="4B9259AC" w14:textId="77777777" w:rsidR="00F549C0" w:rsidRDefault="00F549C0" w:rsidP="0063072C">
      <w:pPr>
        <w:shd w:val="clear" w:color="auto" w:fill="1F3864" w:themeFill="accent1" w:themeFillShade="80"/>
      </w:pPr>
      <w:r>
        <w:t xml:space="preserve">        self.engine.load(QUrl("main.qml"))</w:t>
      </w:r>
    </w:p>
    <w:p w14:paraId="4887079B" w14:textId="77777777" w:rsidR="00F549C0" w:rsidRDefault="00F549C0" w:rsidP="0063072C">
      <w:pPr>
        <w:shd w:val="clear" w:color="auto" w:fill="1F3864" w:themeFill="accent1" w:themeFillShade="80"/>
      </w:pPr>
      <w:r>
        <w:t xml:space="preserve">        sys.exit(self.app.exec_())</w:t>
      </w:r>
    </w:p>
    <w:p w14:paraId="7F3BA344" w14:textId="77777777" w:rsidR="00F549C0" w:rsidRDefault="00F549C0" w:rsidP="0063072C">
      <w:pPr>
        <w:shd w:val="clear" w:color="auto" w:fill="1F3864" w:themeFill="accent1" w:themeFillShade="80"/>
      </w:pPr>
      <w:r>
        <w:t xml:space="preserve">        </w:t>
      </w:r>
    </w:p>
    <w:p w14:paraId="2DF35F5D" w14:textId="77777777" w:rsidR="00F549C0" w:rsidRDefault="00F549C0" w:rsidP="0063072C">
      <w:pPr>
        <w:shd w:val="clear" w:color="auto" w:fill="1F3864" w:themeFill="accent1" w:themeFillShade="80"/>
      </w:pPr>
      <w:r>
        <w:t xml:space="preserve">    @pyqtSlot(result=int)</w:t>
      </w:r>
    </w:p>
    <w:p w14:paraId="6C9E4FC5" w14:textId="77777777" w:rsidR="00F549C0" w:rsidRDefault="00F549C0" w:rsidP="0063072C">
      <w:pPr>
        <w:shd w:val="clear" w:color="auto" w:fill="1F3864" w:themeFill="accent1" w:themeFillShade="80"/>
      </w:pPr>
      <w:r>
        <w:t xml:space="preserve">    def sensor(self):  return analog</w:t>
      </w:r>
    </w:p>
    <w:p w14:paraId="1067225E" w14:textId="77777777" w:rsidR="00F549C0" w:rsidRDefault="00F549C0" w:rsidP="0063072C">
      <w:pPr>
        <w:shd w:val="clear" w:color="auto" w:fill="1F3864" w:themeFill="accent1" w:themeFillShade="80"/>
      </w:pPr>
      <w:r>
        <w:t>#----------------------------------------------------------------#</w:t>
      </w:r>
    </w:p>
    <w:p w14:paraId="5F9E35E8" w14:textId="77777777" w:rsidR="00F549C0" w:rsidRDefault="00F549C0" w:rsidP="0063072C">
      <w:pPr>
        <w:shd w:val="clear" w:color="auto" w:fill="1F3864" w:themeFill="accent1" w:themeFillShade="80"/>
      </w:pPr>
    </w:p>
    <w:p w14:paraId="5386E33E" w14:textId="77777777" w:rsidR="00F549C0" w:rsidRDefault="00F549C0" w:rsidP="0063072C">
      <w:pPr>
        <w:shd w:val="clear" w:color="auto" w:fill="1F3864" w:themeFill="accent1" w:themeFillShade="80"/>
      </w:pPr>
      <w:r>
        <w:t>def modbus_data_process(num):</w:t>
      </w:r>
    </w:p>
    <w:p w14:paraId="78C892D1" w14:textId="77777777" w:rsidR="00F549C0" w:rsidRDefault="00F549C0" w:rsidP="0063072C">
      <w:pPr>
        <w:shd w:val="clear" w:color="auto" w:fill="1F3864" w:themeFill="accent1" w:themeFillShade="80"/>
      </w:pPr>
      <w:r>
        <w:t xml:space="preserve">    global request</w:t>
      </w:r>
    </w:p>
    <w:p w14:paraId="41B55F33" w14:textId="77777777" w:rsidR="00F549C0" w:rsidRDefault="00F549C0" w:rsidP="0063072C">
      <w:pPr>
        <w:shd w:val="clear" w:color="auto" w:fill="1F3864" w:themeFill="accent1" w:themeFillShade="80"/>
      </w:pPr>
      <w:r>
        <w:t xml:space="preserve">    global request_coil</w:t>
      </w:r>
    </w:p>
    <w:p w14:paraId="66120A5B" w14:textId="77777777" w:rsidR="00F549C0" w:rsidRDefault="00F549C0" w:rsidP="0063072C">
      <w:pPr>
        <w:shd w:val="clear" w:color="auto" w:fill="1F3864" w:themeFill="accent1" w:themeFillShade="80"/>
      </w:pPr>
      <w:r>
        <w:t xml:space="preserve">    global analog</w:t>
      </w:r>
    </w:p>
    <w:p w14:paraId="5D24354D" w14:textId="77777777" w:rsidR="00F549C0" w:rsidRDefault="00F549C0" w:rsidP="0063072C">
      <w:pPr>
        <w:shd w:val="clear" w:color="auto" w:fill="1F3864" w:themeFill="accent1" w:themeFillShade="80"/>
      </w:pPr>
      <w:r>
        <w:t xml:space="preserve">    </w:t>
      </w:r>
    </w:p>
    <w:p w14:paraId="511DA88F" w14:textId="77777777" w:rsidR="00F549C0" w:rsidRDefault="00F549C0" w:rsidP="0063072C">
      <w:pPr>
        <w:shd w:val="clear" w:color="auto" w:fill="1F3864" w:themeFill="accent1" w:themeFillShade="80"/>
      </w:pPr>
      <w:r>
        <w:t xml:space="preserve">    </w:t>
      </w:r>
    </w:p>
    <w:p w14:paraId="79D84AC4" w14:textId="77777777" w:rsidR="00F549C0" w:rsidRDefault="00F549C0" w:rsidP="0063072C">
      <w:pPr>
        <w:shd w:val="clear" w:color="auto" w:fill="1F3864" w:themeFill="accent1" w:themeFillShade="80"/>
      </w:pPr>
      <w:r>
        <w:t xml:space="preserve">    while True:</w:t>
      </w:r>
    </w:p>
    <w:p w14:paraId="79B932B7" w14:textId="77777777" w:rsidR="00F549C0" w:rsidRDefault="00F549C0" w:rsidP="0063072C">
      <w:pPr>
        <w:shd w:val="clear" w:color="auto" w:fill="1F3864" w:themeFill="accent1" w:themeFillShade="80"/>
      </w:pPr>
      <w:r>
        <w:t xml:space="preserve">        request = client.read_holding_registers(address=0,count=0x7,unit=int(slave_id))</w:t>
      </w:r>
    </w:p>
    <w:p w14:paraId="50DB9DE0" w14:textId="77777777" w:rsidR="00F549C0" w:rsidRDefault="00F549C0" w:rsidP="0063072C">
      <w:pPr>
        <w:shd w:val="clear" w:color="auto" w:fill="1F3864" w:themeFill="accent1" w:themeFillShade="80"/>
      </w:pPr>
      <w:r>
        <w:t xml:space="preserve">        request_coil = client.read_coils(address=0,count=15,unit=int(slave_id))</w:t>
      </w:r>
    </w:p>
    <w:p w14:paraId="14447CE9" w14:textId="77777777" w:rsidR="00F549C0" w:rsidRDefault="00F549C0" w:rsidP="0063072C">
      <w:pPr>
        <w:shd w:val="clear" w:color="auto" w:fill="1F3864" w:themeFill="accent1" w:themeFillShade="80"/>
      </w:pPr>
      <w:r>
        <w:t xml:space="preserve">        </w:t>
      </w:r>
    </w:p>
    <w:p w14:paraId="2278A4A7" w14:textId="77777777" w:rsidR="00F549C0" w:rsidRDefault="00F549C0" w:rsidP="0063072C">
      <w:pPr>
        <w:shd w:val="clear" w:color="auto" w:fill="1F3864" w:themeFill="accent1" w:themeFillShade="80"/>
      </w:pPr>
      <w:r>
        <w:t xml:space="preserve">        try:</w:t>
      </w:r>
    </w:p>
    <w:p w14:paraId="09516261" w14:textId="77777777" w:rsidR="00F549C0" w:rsidRDefault="00F549C0" w:rsidP="0063072C">
      <w:pPr>
        <w:shd w:val="clear" w:color="auto" w:fill="1F3864" w:themeFill="accent1" w:themeFillShade="80"/>
      </w:pPr>
      <w:r>
        <w:t xml:space="preserve">            analog = request.registers[0]</w:t>
      </w:r>
    </w:p>
    <w:p w14:paraId="1237D033" w14:textId="77777777" w:rsidR="00F549C0" w:rsidRDefault="00F549C0" w:rsidP="0063072C">
      <w:pPr>
        <w:shd w:val="clear" w:color="auto" w:fill="1F3864" w:themeFill="accent1" w:themeFillShade="80"/>
      </w:pPr>
      <w:r>
        <w:t xml:space="preserve">            </w:t>
      </w:r>
    </w:p>
    <w:p w14:paraId="023AE768" w14:textId="77777777" w:rsidR="00F549C0" w:rsidRDefault="00F549C0" w:rsidP="0063072C">
      <w:pPr>
        <w:shd w:val="clear" w:color="auto" w:fill="1F3864" w:themeFill="accent1" w:themeFillShade="80"/>
      </w:pPr>
      <w:r>
        <w:t xml:space="preserve">        except:</w:t>
      </w:r>
    </w:p>
    <w:p w14:paraId="28CC4112" w14:textId="77777777" w:rsidR="00F549C0" w:rsidRDefault="00F549C0" w:rsidP="0063072C">
      <w:pPr>
        <w:shd w:val="clear" w:color="auto" w:fill="1F3864" w:themeFill="accent1" w:themeFillShade="80"/>
      </w:pPr>
      <w:r>
        <w:t xml:space="preserve">            pass</w:t>
      </w:r>
    </w:p>
    <w:p w14:paraId="3EE92389" w14:textId="77777777" w:rsidR="00F549C0" w:rsidRDefault="00F549C0" w:rsidP="0063072C">
      <w:pPr>
        <w:shd w:val="clear" w:color="auto" w:fill="1F3864" w:themeFill="accent1" w:themeFillShade="80"/>
      </w:pPr>
    </w:p>
    <w:p w14:paraId="11052101" w14:textId="77777777" w:rsidR="00F549C0" w:rsidRDefault="00F549C0" w:rsidP="0063072C">
      <w:pPr>
        <w:shd w:val="clear" w:color="auto" w:fill="1F3864" w:themeFill="accent1" w:themeFillShade="80"/>
      </w:pPr>
    </w:p>
    <w:p w14:paraId="0CCFDBDD" w14:textId="77777777" w:rsidR="00F549C0" w:rsidRDefault="00F549C0" w:rsidP="0063072C">
      <w:pPr>
        <w:shd w:val="clear" w:color="auto" w:fill="1F3864" w:themeFill="accent1" w:themeFillShade="80"/>
      </w:pPr>
      <w:r>
        <w:lastRenderedPageBreak/>
        <w:t>########## memanggil class table di mainloop######################</w:t>
      </w:r>
    </w:p>
    <w:p w14:paraId="1D325F1D" w14:textId="77777777" w:rsidR="00F549C0" w:rsidRDefault="00F549C0" w:rsidP="0063072C">
      <w:pPr>
        <w:shd w:val="clear" w:color="auto" w:fill="1F3864" w:themeFill="accent1" w:themeFillShade="80"/>
      </w:pPr>
      <w:r>
        <w:t xml:space="preserve">#----------------------------------------------------------------#    </w:t>
      </w:r>
    </w:p>
    <w:p w14:paraId="3077AD5C" w14:textId="77777777" w:rsidR="00F549C0" w:rsidRDefault="00F549C0" w:rsidP="0063072C">
      <w:pPr>
        <w:shd w:val="clear" w:color="auto" w:fill="1F3864" w:themeFill="accent1" w:themeFillShade="80"/>
      </w:pPr>
      <w:r>
        <w:t>if __name__ == "__main__":</w:t>
      </w:r>
    </w:p>
    <w:p w14:paraId="7A426362" w14:textId="77777777" w:rsidR="00F549C0" w:rsidRDefault="00F549C0" w:rsidP="0063072C">
      <w:pPr>
        <w:shd w:val="clear" w:color="auto" w:fill="1F3864" w:themeFill="accent1" w:themeFillShade="80"/>
      </w:pPr>
      <w:r>
        <w:t xml:space="preserve">    </w:t>
      </w:r>
    </w:p>
    <w:p w14:paraId="5FEB92F2" w14:textId="77777777" w:rsidR="00F549C0" w:rsidRDefault="00F549C0" w:rsidP="0063072C">
      <w:pPr>
        <w:shd w:val="clear" w:color="auto" w:fill="1F3864" w:themeFill="accent1" w:themeFillShade="80"/>
      </w:pPr>
      <w:r>
        <w:t xml:space="preserve">    t1 = threading.Thread(target=modbus_data_process, args=(10,))</w:t>
      </w:r>
    </w:p>
    <w:p w14:paraId="6B7140ED" w14:textId="77777777" w:rsidR="00F549C0" w:rsidRDefault="00F549C0" w:rsidP="0063072C">
      <w:pPr>
        <w:shd w:val="clear" w:color="auto" w:fill="1F3864" w:themeFill="accent1" w:themeFillShade="80"/>
      </w:pPr>
      <w:r>
        <w:t xml:space="preserve">    t1.start()</w:t>
      </w:r>
    </w:p>
    <w:p w14:paraId="72D4BD54" w14:textId="77777777" w:rsidR="00F549C0" w:rsidRDefault="00F549C0" w:rsidP="0063072C">
      <w:pPr>
        <w:shd w:val="clear" w:color="auto" w:fill="1F3864" w:themeFill="accent1" w:themeFillShade="80"/>
      </w:pPr>
      <w:r>
        <w:t xml:space="preserve">    </w:t>
      </w:r>
    </w:p>
    <w:p w14:paraId="66703BD2" w14:textId="77777777" w:rsidR="00F549C0" w:rsidRDefault="00F549C0" w:rsidP="0063072C">
      <w:pPr>
        <w:shd w:val="clear" w:color="auto" w:fill="1F3864" w:themeFill="accent1" w:themeFillShade="80"/>
      </w:pPr>
      <w:r>
        <w:t xml:space="preserve">    main = table()</w:t>
      </w:r>
    </w:p>
    <w:p w14:paraId="7AB3CE50" w14:textId="77777777" w:rsidR="00F549C0" w:rsidRDefault="00F549C0" w:rsidP="00F549C0">
      <w:r>
        <w:t xml:space="preserve">    </w:t>
      </w:r>
    </w:p>
    <w:p w14:paraId="5EFEC9E6" w14:textId="77777777" w:rsidR="00F549C0" w:rsidRDefault="00F549C0" w:rsidP="00F549C0">
      <w:r>
        <w:t xml:space="preserve">    </w:t>
      </w:r>
    </w:p>
    <w:p w14:paraId="66CC612B" w14:textId="6F9459B0" w:rsidR="00F549C0" w:rsidRPr="00F549C0" w:rsidRDefault="00F549C0" w:rsidP="00F549C0">
      <w:r>
        <w:t>#----------------------------------------------------------------#</w:t>
      </w:r>
    </w:p>
    <w:p w14:paraId="1187B41F" w14:textId="77777777" w:rsidR="004B60E4" w:rsidRPr="00DC57E3" w:rsidRDefault="004B60E4" w:rsidP="004B60E4">
      <w:pPr>
        <w:pStyle w:val="Heading3"/>
      </w:pPr>
      <w:bookmarkStart w:id="51" w:name="_Toc124528155"/>
      <w:r>
        <w:t>Program QML</w:t>
      </w:r>
      <w:bookmarkEnd w:id="51"/>
    </w:p>
    <w:p w14:paraId="5C5CFDCB" w14:textId="2B00AB01" w:rsidR="004B60E4" w:rsidRDefault="004B60E4" w:rsidP="00DC57E3"/>
    <w:p w14:paraId="04370940" w14:textId="77777777" w:rsidR="00CC1EC2" w:rsidRDefault="00CC1EC2" w:rsidP="0063072C">
      <w:pPr>
        <w:shd w:val="clear" w:color="auto" w:fill="70AD47" w:themeFill="accent6"/>
      </w:pPr>
      <w:r>
        <w:t>import QtQuick 2.12</w:t>
      </w:r>
    </w:p>
    <w:p w14:paraId="4E6A8C21" w14:textId="77777777" w:rsidR="00CC1EC2" w:rsidRDefault="00CC1EC2" w:rsidP="0063072C">
      <w:pPr>
        <w:shd w:val="clear" w:color="auto" w:fill="70AD47" w:themeFill="accent6"/>
      </w:pPr>
      <w:r>
        <w:t>import QtQuick.Window 2.13</w:t>
      </w:r>
    </w:p>
    <w:p w14:paraId="688EAA73" w14:textId="77777777" w:rsidR="00CC1EC2" w:rsidRDefault="00CC1EC2" w:rsidP="0063072C">
      <w:pPr>
        <w:shd w:val="clear" w:color="auto" w:fill="70AD47" w:themeFill="accent6"/>
      </w:pPr>
      <w:r>
        <w:t>import QtQuick.Controls 2.0</w:t>
      </w:r>
    </w:p>
    <w:p w14:paraId="442DDD29" w14:textId="77777777" w:rsidR="00CC1EC2" w:rsidRDefault="00CC1EC2" w:rsidP="0063072C">
      <w:pPr>
        <w:shd w:val="clear" w:color="auto" w:fill="70AD47" w:themeFill="accent6"/>
      </w:pPr>
      <w:r>
        <w:t>import QtQuick.Controls.Styles 1.4</w:t>
      </w:r>
    </w:p>
    <w:p w14:paraId="2E8A5080" w14:textId="77777777" w:rsidR="00CC1EC2" w:rsidRDefault="00CC1EC2" w:rsidP="0063072C">
      <w:pPr>
        <w:shd w:val="clear" w:color="auto" w:fill="70AD47" w:themeFill="accent6"/>
      </w:pPr>
      <w:r>
        <w:t>import QtQuick.Extras 1.4</w:t>
      </w:r>
    </w:p>
    <w:p w14:paraId="0B3F19D7" w14:textId="77777777" w:rsidR="00CC1EC2" w:rsidRDefault="00CC1EC2" w:rsidP="0063072C">
      <w:pPr>
        <w:shd w:val="clear" w:color="auto" w:fill="70AD47" w:themeFill="accent6"/>
      </w:pPr>
      <w:r>
        <w:t>import QtQuick.Extras.Private 1.0</w:t>
      </w:r>
    </w:p>
    <w:p w14:paraId="0ECF10B2" w14:textId="77777777" w:rsidR="00CC1EC2" w:rsidRDefault="00CC1EC2" w:rsidP="0063072C">
      <w:pPr>
        <w:shd w:val="clear" w:color="auto" w:fill="70AD47" w:themeFill="accent6"/>
      </w:pPr>
    </w:p>
    <w:p w14:paraId="38C029FF" w14:textId="77777777" w:rsidR="00CC1EC2" w:rsidRDefault="00CC1EC2" w:rsidP="0063072C">
      <w:pPr>
        <w:shd w:val="clear" w:color="auto" w:fill="70AD47" w:themeFill="accent6"/>
      </w:pPr>
      <w:r>
        <w:t>import "controls"</w:t>
      </w:r>
    </w:p>
    <w:p w14:paraId="3F17F15B" w14:textId="77777777" w:rsidR="00CC1EC2" w:rsidRDefault="00CC1EC2" w:rsidP="0063072C">
      <w:pPr>
        <w:shd w:val="clear" w:color="auto" w:fill="70AD47" w:themeFill="accent6"/>
      </w:pPr>
    </w:p>
    <w:p w14:paraId="1493021C" w14:textId="77777777" w:rsidR="00CC1EC2" w:rsidRDefault="00CC1EC2" w:rsidP="0063072C">
      <w:pPr>
        <w:shd w:val="clear" w:color="auto" w:fill="70AD47" w:themeFill="accent6"/>
      </w:pPr>
      <w:r>
        <w:t>Window {</w:t>
      </w:r>
    </w:p>
    <w:p w14:paraId="66C49BAD" w14:textId="77777777" w:rsidR="00CC1EC2" w:rsidRDefault="00CC1EC2" w:rsidP="0063072C">
      <w:pPr>
        <w:shd w:val="clear" w:color="auto" w:fill="70AD47" w:themeFill="accent6"/>
      </w:pPr>
      <w:r>
        <w:tab/>
        <w:t>id : root</w:t>
      </w:r>
    </w:p>
    <w:p w14:paraId="1F951BD5" w14:textId="77777777" w:rsidR="00CC1EC2" w:rsidRDefault="00CC1EC2" w:rsidP="0063072C">
      <w:pPr>
        <w:shd w:val="clear" w:color="auto" w:fill="70AD47" w:themeFill="accent6"/>
      </w:pPr>
      <w:r>
        <w:tab/>
        <w:t>width: 800</w:t>
      </w:r>
    </w:p>
    <w:p w14:paraId="36598801" w14:textId="77777777" w:rsidR="00CC1EC2" w:rsidRDefault="00CC1EC2" w:rsidP="0063072C">
      <w:pPr>
        <w:shd w:val="clear" w:color="auto" w:fill="70AD47" w:themeFill="accent6"/>
      </w:pPr>
      <w:r>
        <w:tab/>
        <w:t>//maximumWidth : 1280</w:t>
      </w:r>
    </w:p>
    <w:p w14:paraId="23C36F19" w14:textId="77777777" w:rsidR="00CC1EC2" w:rsidRDefault="00CC1EC2" w:rsidP="0063072C">
      <w:pPr>
        <w:shd w:val="clear" w:color="auto" w:fill="70AD47" w:themeFill="accent6"/>
      </w:pPr>
      <w:r>
        <w:tab/>
        <w:t>//minimumWidth : width</w:t>
      </w:r>
    </w:p>
    <w:p w14:paraId="1B89D8AB" w14:textId="77777777" w:rsidR="00CC1EC2" w:rsidRDefault="00CC1EC2" w:rsidP="0063072C">
      <w:pPr>
        <w:shd w:val="clear" w:color="auto" w:fill="70AD47" w:themeFill="accent6"/>
      </w:pPr>
      <w:r>
        <w:lastRenderedPageBreak/>
        <w:t xml:space="preserve">    height: 400</w:t>
      </w:r>
    </w:p>
    <w:p w14:paraId="1249CFA5" w14:textId="77777777" w:rsidR="00CC1EC2" w:rsidRDefault="00CC1EC2" w:rsidP="0063072C">
      <w:pPr>
        <w:shd w:val="clear" w:color="auto" w:fill="70AD47" w:themeFill="accent6"/>
      </w:pPr>
      <w:r>
        <w:tab/>
        <w:t>//maximumHeight : 800</w:t>
      </w:r>
    </w:p>
    <w:p w14:paraId="34AFB745" w14:textId="77777777" w:rsidR="00CC1EC2" w:rsidRDefault="00CC1EC2" w:rsidP="0063072C">
      <w:pPr>
        <w:shd w:val="clear" w:color="auto" w:fill="70AD47" w:themeFill="accent6"/>
      </w:pPr>
      <w:r>
        <w:tab/>
        <w:t>//minimumHeight : height</w:t>
      </w:r>
    </w:p>
    <w:p w14:paraId="5416B319" w14:textId="77777777" w:rsidR="00CC1EC2" w:rsidRDefault="00CC1EC2" w:rsidP="0063072C">
      <w:pPr>
        <w:shd w:val="clear" w:color="auto" w:fill="70AD47" w:themeFill="accent6"/>
      </w:pPr>
      <w:r>
        <w:tab/>
        <w:t>title:"membuat MINI SCADA HMI"</w:t>
      </w:r>
    </w:p>
    <w:p w14:paraId="05E1A88B" w14:textId="77777777" w:rsidR="00CC1EC2" w:rsidRDefault="00CC1EC2" w:rsidP="0063072C">
      <w:pPr>
        <w:shd w:val="clear" w:color="auto" w:fill="70AD47" w:themeFill="accent6"/>
      </w:pPr>
      <w:r>
        <w:tab/>
        <w:t>color : "black"</w:t>
      </w:r>
    </w:p>
    <w:p w14:paraId="3D0B8389" w14:textId="77777777" w:rsidR="00CC1EC2" w:rsidRDefault="00CC1EC2" w:rsidP="0063072C">
      <w:pPr>
        <w:shd w:val="clear" w:color="auto" w:fill="70AD47" w:themeFill="accent6"/>
      </w:pPr>
      <w:r>
        <w:t xml:space="preserve">    visible: true</w:t>
      </w:r>
    </w:p>
    <w:p w14:paraId="7DC1EA98" w14:textId="77777777" w:rsidR="00CC1EC2" w:rsidRDefault="00CC1EC2" w:rsidP="0063072C">
      <w:pPr>
        <w:shd w:val="clear" w:color="auto" w:fill="70AD47" w:themeFill="accent6"/>
      </w:pPr>
      <w:r>
        <w:t xml:space="preserve">    //flags: Qt.WindowMaximized //Qt.Dialog</w:t>
      </w:r>
    </w:p>
    <w:p w14:paraId="1351C288" w14:textId="77777777" w:rsidR="00CC1EC2" w:rsidRDefault="00CC1EC2" w:rsidP="0063072C">
      <w:pPr>
        <w:shd w:val="clear" w:color="auto" w:fill="70AD47" w:themeFill="accent6"/>
      </w:pPr>
      <w:r>
        <w:tab/>
      </w:r>
    </w:p>
    <w:p w14:paraId="42A091E1" w14:textId="77777777" w:rsidR="00CC1EC2" w:rsidRDefault="00CC1EC2" w:rsidP="0063072C">
      <w:pPr>
        <w:shd w:val="clear" w:color="auto" w:fill="70AD47" w:themeFill="accent6"/>
      </w:pPr>
      <w:r>
        <w:tab/>
        <w:t>CircularSlider {</w:t>
      </w:r>
    </w:p>
    <w:p w14:paraId="2509409A" w14:textId="77777777" w:rsidR="00CC1EC2" w:rsidRDefault="00CC1EC2" w:rsidP="0063072C">
      <w:pPr>
        <w:shd w:val="clear" w:color="auto" w:fill="70AD47" w:themeFill="accent6"/>
      </w:pPr>
      <w:r>
        <w:t xml:space="preserve">                id: gauge</w:t>
      </w:r>
    </w:p>
    <w:p w14:paraId="6F0021F1" w14:textId="77777777" w:rsidR="00CC1EC2" w:rsidRDefault="00CC1EC2" w:rsidP="0063072C">
      <w:pPr>
        <w:shd w:val="clear" w:color="auto" w:fill="70AD47" w:themeFill="accent6"/>
      </w:pPr>
      <w:r>
        <w:t xml:space="preserve">                hideProgress: true</w:t>
      </w:r>
    </w:p>
    <w:p w14:paraId="73231E1F" w14:textId="77777777" w:rsidR="00CC1EC2" w:rsidRDefault="00CC1EC2" w:rsidP="0063072C">
      <w:pPr>
        <w:shd w:val="clear" w:color="auto" w:fill="70AD47" w:themeFill="accent6"/>
      </w:pPr>
      <w:r>
        <w:t xml:space="preserve">                hideTrack: true</w:t>
      </w:r>
    </w:p>
    <w:p w14:paraId="254789F8" w14:textId="77777777" w:rsidR="00CC1EC2" w:rsidRDefault="00CC1EC2" w:rsidP="0063072C">
      <w:pPr>
        <w:shd w:val="clear" w:color="auto" w:fill="70AD47" w:themeFill="accent6"/>
      </w:pPr>
      <w:r>
        <w:t xml:space="preserve">                width: 300</w:t>
      </w:r>
    </w:p>
    <w:p w14:paraId="3043825E" w14:textId="5BD10EED" w:rsidR="00CC1EC2" w:rsidRDefault="00CC1EC2" w:rsidP="0063072C">
      <w:pPr>
        <w:shd w:val="clear" w:color="auto" w:fill="70AD47" w:themeFill="accent6"/>
      </w:pPr>
      <w:r>
        <w:t xml:space="preserve">                height: 300</w:t>
      </w:r>
    </w:p>
    <w:p w14:paraId="28ED12C3" w14:textId="77777777" w:rsidR="00CC1EC2" w:rsidRDefault="00CC1EC2" w:rsidP="0063072C">
      <w:pPr>
        <w:shd w:val="clear" w:color="auto" w:fill="70AD47" w:themeFill="accent6"/>
      </w:pPr>
      <w:r>
        <w:t xml:space="preserve">                interactive: false</w:t>
      </w:r>
    </w:p>
    <w:p w14:paraId="29F588AD" w14:textId="77777777" w:rsidR="00CC1EC2" w:rsidRDefault="00CC1EC2" w:rsidP="0063072C">
      <w:pPr>
        <w:shd w:val="clear" w:color="auto" w:fill="70AD47" w:themeFill="accent6"/>
      </w:pPr>
      <w:r>
        <w:t xml:space="preserve">                value: 75</w:t>
      </w:r>
    </w:p>
    <w:p w14:paraId="4B89136A" w14:textId="184CF7F4" w:rsidR="00CC1EC2" w:rsidRDefault="00CC1EC2" w:rsidP="0063072C">
      <w:pPr>
        <w:shd w:val="clear" w:color="auto" w:fill="70AD47" w:themeFill="accent6"/>
      </w:pPr>
      <w:r>
        <w:tab/>
      </w:r>
      <w:r w:rsidR="00A35316">
        <w:t xml:space="preserve">  </w:t>
      </w:r>
      <w:r>
        <w:t>minValue: 0</w:t>
      </w:r>
    </w:p>
    <w:p w14:paraId="64BA96AF" w14:textId="77777777" w:rsidR="00CC1EC2" w:rsidRDefault="00CC1EC2" w:rsidP="0063072C">
      <w:pPr>
        <w:shd w:val="clear" w:color="auto" w:fill="70AD47" w:themeFill="accent6"/>
      </w:pPr>
      <w:r>
        <w:t xml:space="preserve">                maxValue: 100</w:t>
      </w:r>
    </w:p>
    <w:p w14:paraId="653394DC" w14:textId="77777777" w:rsidR="00CC1EC2" w:rsidRDefault="00CC1EC2" w:rsidP="0063072C">
      <w:pPr>
        <w:shd w:val="clear" w:color="auto" w:fill="70AD47" w:themeFill="accent6"/>
      </w:pPr>
    </w:p>
    <w:p w14:paraId="06E29B3C" w14:textId="77777777" w:rsidR="00CC1EC2" w:rsidRDefault="00CC1EC2" w:rsidP="0063072C">
      <w:pPr>
        <w:shd w:val="clear" w:color="auto" w:fill="70AD47" w:themeFill="accent6"/>
      </w:pPr>
      <w:r>
        <w:t xml:space="preserve">                Repeater {</w:t>
      </w:r>
    </w:p>
    <w:p w14:paraId="03DE4C00" w14:textId="09DF510A" w:rsidR="00CC1EC2" w:rsidRDefault="00CC1EC2" w:rsidP="0063072C">
      <w:pPr>
        <w:shd w:val="clear" w:color="auto" w:fill="70AD47" w:themeFill="accent6"/>
      </w:pPr>
      <w:r>
        <w:t xml:space="preserve">                    model: 72</w:t>
      </w:r>
    </w:p>
    <w:p w14:paraId="02165F37" w14:textId="77777777" w:rsidR="00CC1EC2" w:rsidRDefault="00CC1EC2" w:rsidP="0063072C">
      <w:pPr>
        <w:shd w:val="clear" w:color="auto" w:fill="70AD47" w:themeFill="accent6"/>
      </w:pPr>
      <w:r>
        <w:t xml:space="preserve">                    Rectangle {</w:t>
      </w:r>
    </w:p>
    <w:p w14:paraId="2F4F71D6" w14:textId="77777777" w:rsidR="00CC1EC2" w:rsidRDefault="00CC1EC2" w:rsidP="0063072C">
      <w:pPr>
        <w:shd w:val="clear" w:color="auto" w:fill="70AD47" w:themeFill="accent6"/>
      </w:pPr>
      <w:r>
        <w:t xml:space="preserve">                        id: indicator</w:t>
      </w:r>
    </w:p>
    <w:p w14:paraId="15CEE2B5" w14:textId="77777777" w:rsidR="00CC1EC2" w:rsidRDefault="00CC1EC2" w:rsidP="0063072C">
      <w:pPr>
        <w:shd w:val="clear" w:color="auto" w:fill="70AD47" w:themeFill="accent6"/>
      </w:pPr>
      <w:r>
        <w:t xml:space="preserve">                        width: 5</w:t>
      </w:r>
    </w:p>
    <w:p w14:paraId="3CDBFA91" w14:textId="77777777" w:rsidR="00CC1EC2" w:rsidRDefault="00CC1EC2" w:rsidP="0063072C">
      <w:pPr>
        <w:shd w:val="clear" w:color="auto" w:fill="70AD47" w:themeFill="accent6"/>
      </w:pPr>
      <w:r>
        <w:t xml:space="preserve">                        height: 20</w:t>
      </w:r>
    </w:p>
    <w:p w14:paraId="5E286B15" w14:textId="77777777" w:rsidR="00CC1EC2" w:rsidRDefault="00CC1EC2" w:rsidP="0063072C">
      <w:pPr>
        <w:shd w:val="clear" w:color="auto" w:fill="70AD47" w:themeFill="accent6"/>
      </w:pPr>
      <w:r>
        <w:t xml:space="preserve">                        radius: width / 2</w:t>
      </w:r>
    </w:p>
    <w:p w14:paraId="4FA0FFBC" w14:textId="77777777" w:rsidR="00CC1EC2" w:rsidRDefault="00CC1EC2" w:rsidP="0063072C">
      <w:pPr>
        <w:shd w:val="clear" w:color="auto" w:fill="70AD47" w:themeFill="accent6"/>
      </w:pPr>
      <w:r>
        <w:t xml:space="preserve">                        color: indicator.angle &gt; gauge.angle ? "#16171C" : "#F2055C"</w:t>
      </w:r>
    </w:p>
    <w:p w14:paraId="6E7FB9D8" w14:textId="77777777" w:rsidR="00CC1EC2" w:rsidRDefault="00CC1EC2" w:rsidP="0063072C">
      <w:pPr>
        <w:shd w:val="clear" w:color="auto" w:fill="70AD47" w:themeFill="accent6"/>
      </w:pPr>
      <w:r>
        <w:lastRenderedPageBreak/>
        <w:t xml:space="preserve">                        readonly property real angle: index * 5</w:t>
      </w:r>
    </w:p>
    <w:p w14:paraId="3509788C" w14:textId="77777777" w:rsidR="00CC1EC2" w:rsidRDefault="00CC1EC2" w:rsidP="0063072C">
      <w:pPr>
        <w:shd w:val="clear" w:color="auto" w:fill="70AD47" w:themeFill="accent6"/>
      </w:pPr>
      <w:r>
        <w:t xml:space="preserve">                        transform: [</w:t>
      </w:r>
    </w:p>
    <w:p w14:paraId="47626E0C" w14:textId="77777777" w:rsidR="00CC1EC2" w:rsidRDefault="00CC1EC2" w:rsidP="0063072C">
      <w:pPr>
        <w:shd w:val="clear" w:color="auto" w:fill="70AD47" w:themeFill="accent6"/>
      </w:pPr>
      <w:r>
        <w:t xml:space="preserve">                            Translate {</w:t>
      </w:r>
    </w:p>
    <w:p w14:paraId="26249E60" w14:textId="77777777" w:rsidR="00CC1EC2" w:rsidRDefault="00CC1EC2" w:rsidP="0063072C">
      <w:pPr>
        <w:shd w:val="clear" w:color="auto" w:fill="70AD47" w:themeFill="accent6"/>
      </w:pPr>
      <w:r>
        <w:t xml:space="preserve">                                x: gauge.width / 2 - width / 2</w:t>
      </w:r>
    </w:p>
    <w:p w14:paraId="65DC7E72" w14:textId="77777777" w:rsidR="00CC1EC2" w:rsidRDefault="00CC1EC2" w:rsidP="0063072C">
      <w:pPr>
        <w:shd w:val="clear" w:color="auto" w:fill="70AD47" w:themeFill="accent6"/>
      </w:pPr>
      <w:r>
        <w:t xml:space="preserve">                            },</w:t>
      </w:r>
    </w:p>
    <w:p w14:paraId="56EBD6BF" w14:textId="77777777" w:rsidR="00CC1EC2" w:rsidRDefault="00CC1EC2" w:rsidP="0063072C">
      <w:pPr>
        <w:shd w:val="clear" w:color="auto" w:fill="70AD47" w:themeFill="accent6"/>
      </w:pPr>
      <w:r>
        <w:t xml:space="preserve">                            Rotation {</w:t>
      </w:r>
    </w:p>
    <w:p w14:paraId="309A367A" w14:textId="77777777" w:rsidR="00CC1EC2" w:rsidRDefault="00CC1EC2" w:rsidP="0063072C">
      <w:pPr>
        <w:shd w:val="clear" w:color="auto" w:fill="70AD47" w:themeFill="accent6"/>
      </w:pPr>
      <w:r>
        <w:t xml:space="preserve">                                origin.x: gauge.width / 2</w:t>
      </w:r>
    </w:p>
    <w:p w14:paraId="2728BF0A" w14:textId="77777777" w:rsidR="00CC1EC2" w:rsidRDefault="00CC1EC2" w:rsidP="0063072C">
      <w:pPr>
        <w:shd w:val="clear" w:color="auto" w:fill="70AD47" w:themeFill="accent6"/>
      </w:pPr>
      <w:r>
        <w:t xml:space="preserve">                                origin.y: gauge.height / 2</w:t>
      </w:r>
    </w:p>
    <w:p w14:paraId="61359881" w14:textId="77777777" w:rsidR="00CC1EC2" w:rsidRDefault="00CC1EC2" w:rsidP="0063072C">
      <w:pPr>
        <w:shd w:val="clear" w:color="auto" w:fill="70AD47" w:themeFill="accent6"/>
      </w:pPr>
      <w:r>
        <w:t xml:space="preserve">                                angle: indicator.angle</w:t>
      </w:r>
    </w:p>
    <w:p w14:paraId="60287DB4" w14:textId="77777777" w:rsidR="00CC1EC2" w:rsidRDefault="00CC1EC2" w:rsidP="0063072C">
      <w:pPr>
        <w:shd w:val="clear" w:color="auto" w:fill="70AD47" w:themeFill="accent6"/>
      </w:pPr>
      <w:r>
        <w:t xml:space="preserve">                            }</w:t>
      </w:r>
    </w:p>
    <w:p w14:paraId="6604D9EE" w14:textId="2A1BC723" w:rsidR="00CC1EC2" w:rsidRDefault="00CC1EC2" w:rsidP="0063072C">
      <w:pPr>
        <w:shd w:val="clear" w:color="auto" w:fill="70AD47" w:themeFill="accent6"/>
      </w:pPr>
      <w:r>
        <w:t xml:space="preserve">                        ]</w:t>
      </w:r>
      <w:r>
        <w:tab/>
      </w:r>
      <w:r>
        <w:tab/>
      </w:r>
      <w:r>
        <w:tab/>
      </w:r>
      <w:r>
        <w:tab/>
      </w:r>
    </w:p>
    <w:p w14:paraId="489DBF3E" w14:textId="5D4547A1" w:rsidR="00CC1EC2" w:rsidRDefault="00CC1EC2" w:rsidP="0063072C">
      <w:pPr>
        <w:shd w:val="clear" w:color="auto" w:fill="70AD47" w:themeFill="accent6"/>
      </w:pPr>
      <w:r>
        <w:tab/>
        <w:t>}</w:t>
      </w:r>
    </w:p>
    <w:p w14:paraId="66BE8590" w14:textId="288D0CE1" w:rsidR="00CC1EC2" w:rsidRDefault="00CC1EC2" w:rsidP="0063072C">
      <w:pPr>
        <w:shd w:val="clear" w:color="auto" w:fill="70AD47" w:themeFill="accent6"/>
      </w:pPr>
      <w:r>
        <w:t xml:space="preserve">           }</w:t>
      </w:r>
    </w:p>
    <w:p w14:paraId="3616CF90" w14:textId="77777777" w:rsidR="00CC1EC2" w:rsidRDefault="00CC1EC2" w:rsidP="0063072C">
      <w:pPr>
        <w:shd w:val="clear" w:color="auto" w:fill="70AD47" w:themeFill="accent6"/>
      </w:pPr>
      <w:r>
        <w:tab/>
      </w:r>
      <w:r>
        <w:tab/>
      </w:r>
      <w:r>
        <w:tab/>
      </w:r>
      <w:r>
        <w:tab/>
      </w:r>
    </w:p>
    <w:p w14:paraId="24259085" w14:textId="18F0FDF1" w:rsidR="00CC1EC2" w:rsidRDefault="00CC1EC2" w:rsidP="00A35316">
      <w:pPr>
        <w:shd w:val="clear" w:color="auto" w:fill="70AD47" w:themeFill="accent6"/>
        <w:tabs>
          <w:tab w:val="left" w:pos="0"/>
          <w:tab w:val="left" w:pos="720"/>
        </w:tabs>
      </w:pPr>
      <w:r>
        <w:tab/>
      </w:r>
      <w:r>
        <w:tab/>
        <w:t>Text{</w:t>
      </w:r>
    </w:p>
    <w:p w14:paraId="5026038D" w14:textId="5A6D496B" w:rsidR="00CC1EC2" w:rsidRDefault="00CC1EC2" w:rsidP="00A35316">
      <w:pPr>
        <w:shd w:val="clear" w:color="auto" w:fill="70AD47" w:themeFill="accent6"/>
        <w:tabs>
          <w:tab w:val="left" w:pos="0"/>
          <w:tab w:val="left" w:pos="720"/>
        </w:tabs>
      </w:pPr>
      <w:r>
        <w:tab/>
      </w:r>
      <w:r>
        <w:tab/>
      </w:r>
      <w:r w:rsidR="00A35316">
        <w:tab/>
      </w:r>
      <w:r>
        <w:t>anchors.horizontalCenter: parent.horizontalCenter</w:t>
      </w:r>
    </w:p>
    <w:p w14:paraId="5D630BC4" w14:textId="09DC416A" w:rsidR="00CC1EC2" w:rsidRDefault="00CC1EC2" w:rsidP="00A35316">
      <w:pPr>
        <w:shd w:val="clear" w:color="auto" w:fill="70AD47" w:themeFill="accent6"/>
        <w:tabs>
          <w:tab w:val="left" w:pos="0"/>
          <w:tab w:val="left" w:pos="720"/>
        </w:tabs>
      </w:pPr>
      <w:r>
        <w:tab/>
      </w:r>
      <w:r>
        <w:tab/>
      </w:r>
      <w:r>
        <w:tab/>
        <w:t>anchors.verticalCenter: parent.verticalCenter</w:t>
      </w:r>
    </w:p>
    <w:p w14:paraId="3BC74C59" w14:textId="5815B6D0" w:rsidR="00CC1EC2" w:rsidRDefault="00CC1EC2" w:rsidP="00A35316">
      <w:pPr>
        <w:shd w:val="clear" w:color="auto" w:fill="70AD47" w:themeFill="accent6"/>
        <w:tabs>
          <w:tab w:val="left" w:pos="0"/>
          <w:tab w:val="left" w:pos="720"/>
        </w:tabs>
      </w:pPr>
      <w:r>
        <w:tab/>
      </w:r>
      <w:r>
        <w:tab/>
      </w:r>
      <w:r>
        <w:tab/>
        <w:t>text : gauge.value</w:t>
      </w:r>
    </w:p>
    <w:p w14:paraId="67C8CC9E" w14:textId="661CB51A" w:rsidR="00CC1EC2" w:rsidRDefault="00CC1EC2" w:rsidP="00A35316">
      <w:pPr>
        <w:shd w:val="clear" w:color="auto" w:fill="70AD47" w:themeFill="accent6"/>
        <w:tabs>
          <w:tab w:val="left" w:pos="0"/>
          <w:tab w:val="left" w:pos="720"/>
        </w:tabs>
      </w:pPr>
      <w:r>
        <w:tab/>
      </w:r>
      <w:r>
        <w:tab/>
      </w:r>
      <w:r>
        <w:tab/>
        <w:t>font.pixelSize : 30</w:t>
      </w:r>
    </w:p>
    <w:p w14:paraId="57B3D2C3" w14:textId="0D61F2CE" w:rsidR="00CC1EC2" w:rsidRDefault="00CC1EC2" w:rsidP="00A35316">
      <w:pPr>
        <w:shd w:val="clear" w:color="auto" w:fill="70AD47" w:themeFill="accent6"/>
        <w:tabs>
          <w:tab w:val="left" w:pos="0"/>
          <w:tab w:val="left" w:pos="720"/>
        </w:tabs>
      </w:pPr>
      <w:r>
        <w:tab/>
      </w:r>
      <w:r>
        <w:tab/>
      </w:r>
      <w:r>
        <w:tab/>
        <w:t>color : "white"</w:t>
      </w:r>
      <w:r>
        <w:tab/>
      </w:r>
      <w:r>
        <w:tab/>
      </w:r>
      <w:r>
        <w:tab/>
      </w:r>
    </w:p>
    <w:p w14:paraId="28A979AE" w14:textId="4D5BE05E" w:rsidR="00CC1EC2" w:rsidRDefault="00CC1EC2" w:rsidP="00A35316">
      <w:pPr>
        <w:shd w:val="clear" w:color="auto" w:fill="70AD47" w:themeFill="accent6"/>
        <w:tabs>
          <w:tab w:val="left" w:pos="0"/>
          <w:tab w:val="left" w:pos="720"/>
        </w:tabs>
      </w:pPr>
      <w:r>
        <w:tab/>
      </w:r>
      <w:r>
        <w:tab/>
        <w:t>}</w:t>
      </w:r>
    </w:p>
    <w:p w14:paraId="08ADBED6" w14:textId="77777777" w:rsidR="00CC1EC2" w:rsidRDefault="00CC1EC2" w:rsidP="0063072C">
      <w:pPr>
        <w:shd w:val="clear" w:color="auto" w:fill="70AD47" w:themeFill="accent6"/>
      </w:pPr>
      <w:r>
        <w:t xml:space="preserve">            }</w:t>
      </w:r>
    </w:p>
    <w:p w14:paraId="0C7EDB2E" w14:textId="77777777" w:rsidR="00CC1EC2" w:rsidRDefault="00CC1EC2" w:rsidP="0063072C">
      <w:pPr>
        <w:shd w:val="clear" w:color="auto" w:fill="70AD47" w:themeFill="accent6"/>
      </w:pPr>
    </w:p>
    <w:p w14:paraId="79AB3977" w14:textId="77777777" w:rsidR="00CC1EC2" w:rsidRDefault="00CC1EC2" w:rsidP="0063072C">
      <w:pPr>
        <w:shd w:val="clear" w:color="auto" w:fill="70AD47" w:themeFill="accent6"/>
      </w:pPr>
      <w:r>
        <w:t xml:space="preserve"> </w:t>
      </w:r>
    </w:p>
    <w:p w14:paraId="38C88E8E" w14:textId="77777777" w:rsidR="00CC1EC2" w:rsidRDefault="00CC1EC2" w:rsidP="0063072C">
      <w:pPr>
        <w:shd w:val="clear" w:color="auto" w:fill="70AD47" w:themeFill="accent6"/>
      </w:pPr>
      <w:r>
        <w:tab/>
      </w:r>
    </w:p>
    <w:p w14:paraId="0111AF0A" w14:textId="77777777" w:rsidR="00CC1EC2" w:rsidRDefault="00CC1EC2" w:rsidP="0063072C">
      <w:pPr>
        <w:shd w:val="clear" w:color="auto" w:fill="70AD47" w:themeFill="accent6"/>
      </w:pPr>
      <w:r>
        <w:tab/>
        <w:t>CircularSlider {</w:t>
      </w:r>
    </w:p>
    <w:p w14:paraId="1E74B0C2" w14:textId="77777777" w:rsidR="00CC1EC2" w:rsidRDefault="00CC1EC2" w:rsidP="0063072C">
      <w:pPr>
        <w:shd w:val="clear" w:color="auto" w:fill="70AD47" w:themeFill="accent6"/>
      </w:pPr>
      <w:r>
        <w:t xml:space="preserve">                id: gauge2</w:t>
      </w:r>
    </w:p>
    <w:p w14:paraId="7DADB6B3" w14:textId="480BBE42" w:rsidR="00CC1EC2" w:rsidRDefault="00CC1EC2" w:rsidP="0063072C">
      <w:pPr>
        <w:shd w:val="clear" w:color="auto" w:fill="70AD47" w:themeFill="accent6"/>
      </w:pPr>
      <w:r>
        <w:lastRenderedPageBreak/>
        <w:tab/>
        <w:t>x: 350</w:t>
      </w:r>
    </w:p>
    <w:p w14:paraId="0C46ED86" w14:textId="4D9DB997" w:rsidR="00CC1EC2" w:rsidRDefault="00CC1EC2" w:rsidP="0063072C">
      <w:pPr>
        <w:shd w:val="clear" w:color="auto" w:fill="70AD47" w:themeFill="accent6"/>
      </w:pPr>
      <w:r>
        <w:tab/>
        <w:t>y: 0</w:t>
      </w:r>
    </w:p>
    <w:p w14:paraId="1812EC8C" w14:textId="06AAFFB8" w:rsidR="00CC1EC2" w:rsidRDefault="00CC1EC2" w:rsidP="0063072C">
      <w:pPr>
        <w:shd w:val="clear" w:color="auto" w:fill="70AD47" w:themeFill="accent6"/>
      </w:pPr>
      <w:r>
        <w:t xml:space="preserve">             value: 0</w:t>
      </w:r>
    </w:p>
    <w:p w14:paraId="2909798C" w14:textId="6920E02D" w:rsidR="00CC1EC2" w:rsidRDefault="00CC1EC2" w:rsidP="0063072C">
      <w:pPr>
        <w:shd w:val="clear" w:color="auto" w:fill="70AD47" w:themeFill="accent6"/>
      </w:pPr>
      <w:r>
        <w:t xml:space="preserve">               //onValueChanged: handlePage.newVal = value</w:t>
      </w:r>
    </w:p>
    <w:p w14:paraId="6B88BCA9" w14:textId="2E51A177" w:rsidR="00CC1EC2" w:rsidRDefault="00CC1EC2" w:rsidP="0063072C">
      <w:pPr>
        <w:shd w:val="clear" w:color="auto" w:fill="70AD47" w:themeFill="accent6"/>
      </w:pPr>
      <w:r>
        <w:tab/>
        <w:t>interactive: false</w:t>
      </w:r>
    </w:p>
    <w:p w14:paraId="77BA8033" w14:textId="432C4B55" w:rsidR="00CC1EC2" w:rsidRDefault="00CC1EC2" w:rsidP="0063072C">
      <w:pPr>
        <w:shd w:val="clear" w:color="auto" w:fill="70AD47" w:themeFill="accent6"/>
      </w:pPr>
      <w:r>
        <w:t xml:space="preserve">              width: 300</w:t>
      </w:r>
    </w:p>
    <w:p w14:paraId="48D51871" w14:textId="272B3684" w:rsidR="00CC1EC2" w:rsidRDefault="00CC1EC2" w:rsidP="0063072C">
      <w:pPr>
        <w:shd w:val="clear" w:color="auto" w:fill="70AD47" w:themeFill="accent6"/>
      </w:pPr>
      <w:r>
        <w:t xml:space="preserve">              height: 300</w:t>
      </w:r>
    </w:p>
    <w:p w14:paraId="321780E4" w14:textId="3CFF7FB7" w:rsidR="00CC1EC2" w:rsidRDefault="00CC1EC2" w:rsidP="0063072C">
      <w:pPr>
        <w:shd w:val="clear" w:color="auto" w:fill="70AD47" w:themeFill="accent6"/>
      </w:pPr>
      <w:r>
        <w:t xml:space="preserve">              startAngle: 40</w:t>
      </w:r>
    </w:p>
    <w:p w14:paraId="4AB87C80" w14:textId="3965417F" w:rsidR="00CC1EC2" w:rsidRDefault="00CC1EC2" w:rsidP="0063072C">
      <w:pPr>
        <w:shd w:val="clear" w:color="auto" w:fill="70AD47" w:themeFill="accent6"/>
      </w:pPr>
      <w:r>
        <w:t xml:space="preserve">              endAngle: 320</w:t>
      </w:r>
    </w:p>
    <w:p w14:paraId="228D13E4" w14:textId="00C9D895" w:rsidR="00CC1EC2" w:rsidRDefault="00CC1EC2" w:rsidP="0063072C">
      <w:pPr>
        <w:shd w:val="clear" w:color="auto" w:fill="70AD47" w:themeFill="accent6"/>
      </w:pPr>
      <w:r>
        <w:t xml:space="preserve">              rotation: 180</w:t>
      </w:r>
    </w:p>
    <w:p w14:paraId="1940E00E" w14:textId="76F696AA" w:rsidR="00CC1EC2" w:rsidRDefault="00CC1EC2" w:rsidP="0063072C">
      <w:pPr>
        <w:shd w:val="clear" w:color="auto" w:fill="70AD47" w:themeFill="accent6"/>
      </w:pPr>
      <w:r>
        <w:t xml:space="preserve">              trackWidth: 5</w:t>
      </w:r>
    </w:p>
    <w:p w14:paraId="68E044D6" w14:textId="0D02841D" w:rsidR="00CC1EC2" w:rsidRDefault="00CC1EC2" w:rsidP="0063072C">
      <w:pPr>
        <w:shd w:val="clear" w:color="auto" w:fill="70AD47" w:themeFill="accent6"/>
      </w:pPr>
      <w:r>
        <w:t xml:space="preserve">              progressWidth: 20</w:t>
      </w:r>
    </w:p>
    <w:p w14:paraId="7EBDB814" w14:textId="77777777" w:rsidR="00CC1EC2" w:rsidRDefault="00CC1EC2" w:rsidP="0063072C">
      <w:pPr>
        <w:shd w:val="clear" w:color="auto" w:fill="70AD47" w:themeFill="accent6"/>
      </w:pPr>
      <w:r>
        <w:t xml:space="preserve">                minValue: 0</w:t>
      </w:r>
    </w:p>
    <w:p w14:paraId="4F4BDE83" w14:textId="77777777" w:rsidR="00CC1EC2" w:rsidRDefault="00CC1EC2" w:rsidP="0063072C">
      <w:pPr>
        <w:shd w:val="clear" w:color="auto" w:fill="70AD47" w:themeFill="accent6"/>
      </w:pPr>
      <w:r>
        <w:t xml:space="preserve">                maxValue: 100</w:t>
      </w:r>
    </w:p>
    <w:p w14:paraId="2CA41C2F" w14:textId="77777777" w:rsidR="00CC1EC2" w:rsidRDefault="00CC1EC2" w:rsidP="0063072C">
      <w:pPr>
        <w:shd w:val="clear" w:color="auto" w:fill="70AD47" w:themeFill="accent6"/>
      </w:pPr>
      <w:r>
        <w:t xml:space="preserve">                progressColor: "#F2055C"</w:t>
      </w:r>
    </w:p>
    <w:p w14:paraId="2EDA13B0" w14:textId="77777777" w:rsidR="00CC1EC2" w:rsidRDefault="00CC1EC2" w:rsidP="0063072C">
      <w:pPr>
        <w:shd w:val="clear" w:color="auto" w:fill="70AD47" w:themeFill="accent6"/>
      </w:pPr>
      <w:r>
        <w:t xml:space="preserve">                capStyle: Qt.FlatCap</w:t>
      </w:r>
    </w:p>
    <w:p w14:paraId="7F320DE4" w14:textId="77777777" w:rsidR="00CC1EC2" w:rsidRDefault="00CC1EC2" w:rsidP="0063072C">
      <w:pPr>
        <w:shd w:val="clear" w:color="auto" w:fill="70AD47" w:themeFill="accent6"/>
      </w:pPr>
    </w:p>
    <w:p w14:paraId="3E4BE48E" w14:textId="77777777" w:rsidR="00CC1EC2" w:rsidRDefault="00CC1EC2" w:rsidP="0063072C">
      <w:pPr>
        <w:shd w:val="clear" w:color="auto" w:fill="70AD47" w:themeFill="accent6"/>
      </w:pPr>
      <w:r>
        <w:t xml:space="preserve">                handle: Rectangle {</w:t>
      </w:r>
    </w:p>
    <w:p w14:paraId="008BF7D4" w14:textId="77777777" w:rsidR="00CC1EC2" w:rsidRDefault="00CC1EC2" w:rsidP="0063072C">
      <w:pPr>
        <w:shd w:val="clear" w:color="auto" w:fill="70AD47" w:themeFill="accent6"/>
      </w:pPr>
      <w:r>
        <w:t xml:space="preserve">                    transform: Translate {</w:t>
      </w:r>
    </w:p>
    <w:p w14:paraId="14AF2422" w14:textId="77777777" w:rsidR="00CC1EC2" w:rsidRDefault="00CC1EC2" w:rsidP="0063072C">
      <w:pPr>
        <w:shd w:val="clear" w:color="auto" w:fill="70AD47" w:themeFill="accent6"/>
      </w:pPr>
      <w:r>
        <w:t xml:space="preserve">                        x: (gauge2.handleWidth - width) / 2</w:t>
      </w:r>
    </w:p>
    <w:p w14:paraId="1E09F4F6" w14:textId="77777777" w:rsidR="00CC1EC2" w:rsidRDefault="00CC1EC2" w:rsidP="0063072C">
      <w:pPr>
        <w:shd w:val="clear" w:color="auto" w:fill="70AD47" w:themeFill="accent6"/>
      </w:pPr>
      <w:r>
        <w:t xml:space="preserve">                        y: gauge2.handleHeight / 2</w:t>
      </w:r>
    </w:p>
    <w:p w14:paraId="7F0740B7" w14:textId="77777777" w:rsidR="00CC1EC2" w:rsidRDefault="00CC1EC2" w:rsidP="0063072C">
      <w:pPr>
        <w:shd w:val="clear" w:color="auto" w:fill="70AD47" w:themeFill="accent6"/>
      </w:pPr>
      <w:r>
        <w:t xml:space="preserve">                    }</w:t>
      </w:r>
    </w:p>
    <w:p w14:paraId="544AAFA4" w14:textId="77777777" w:rsidR="00CC1EC2" w:rsidRDefault="00CC1EC2" w:rsidP="0063072C">
      <w:pPr>
        <w:shd w:val="clear" w:color="auto" w:fill="70AD47" w:themeFill="accent6"/>
      </w:pPr>
    </w:p>
    <w:p w14:paraId="50411240" w14:textId="77777777" w:rsidR="00CC1EC2" w:rsidRDefault="00CC1EC2" w:rsidP="0063072C">
      <w:pPr>
        <w:shd w:val="clear" w:color="auto" w:fill="70AD47" w:themeFill="accent6"/>
      </w:pPr>
      <w:r>
        <w:t xml:space="preserve">                    width: 10</w:t>
      </w:r>
    </w:p>
    <w:p w14:paraId="6B65FBC3" w14:textId="77777777" w:rsidR="00CC1EC2" w:rsidRDefault="00CC1EC2" w:rsidP="0063072C">
      <w:pPr>
        <w:shd w:val="clear" w:color="auto" w:fill="70AD47" w:themeFill="accent6"/>
      </w:pPr>
      <w:r>
        <w:t xml:space="preserve">                    height: gauge2.height / 2</w:t>
      </w:r>
    </w:p>
    <w:p w14:paraId="427851DD" w14:textId="77777777" w:rsidR="00CC1EC2" w:rsidRDefault="00CC1EC2" w:rsidP="0063072C">
      <w:pPr>
        <w:shd w:val="clear" w:color="auto" w:fill="70AD47" w:themeFill="accent6"/>
      </w:pPr>
      <w:r>
        <w:t xml:space="preserve">                    color: "#05F26C"</w:t>
      </w:r>
    </w:p>
    <w:p w14:paraId="1CE96607" w14:textId="77777777" w:rsidR="00CC1EC2" w:rsidRDefault="00CC1EC2" w:rsidP="0063072C">
      <w:pPr>
        <w:shd w:val="clear" w:color="auto" w:fill="70AD47" w:themeFill="accent6"/>
      </w:pPr>
      <w:r>
        <w:t xml:space="preserve">                    radius: width / 2</w:t>
      </w:r>
    </w:p>
    <w:p w14:paraId="40FBCCBF" w14:textId="77777777" w:rsidR="00CC1EC2" w:rsidRDefault="00CC1EC2" w:rsidP="0063072C">
      <w:pPr>
        <w:shd w:val="clear" w:color="auto" w:fill="70AD47" w:themeFill="accent6"/>
      </w:pPr>
      <w:r>
        <w:lastRenderedPageBreak/>
        <w:t xml:space="preserve">                    antialiasing: true</w:t>
      </w:r>
    </w:p>
    <w:p w14:paraId="16EA89B1" w14:textId="00036208" w:rsidR="00CC1EC2" w:rsidRDefault="00CC1EC2" w:rsidP="0063072C">
      <w:pPr>
        <w:shd w:val="clear" w:color="auto" w:fill="70AD47" w:themeFill="accent6"/>
      </w:pPr>
      <w:r>
        <w:tab/>
      </w:r>
      <w:r w:rsidR="00A35316">
        <w:t xml:space="preserve">       </w:t>
      </w:r>
      <w:r>
        <w:t>border.width : 3</w:t>
      </w:r>
    </w:p>
    <w:p w14:paraId="3EB0F7A9" w14:textId="5177B633" w:rsidR="00CC1EC2" w:rsidRDefault="00CC1EC2" w:rsidP="0063072C">
      <w:pPr>
        <w:shd w:val="clear" w:color="auto" w:fill="70AD47" w:themeFill="accent6"/>
      </w:pPr>
      <w:r>
        <w:tab/>
      </w:r>
      <w:r w:rsidR="00A35316">
        <w:t xml:space="preserve">       </w:t>
      </w:r>
      <w:r>
        <w:t>border.color : "#340040"</w:t>
      </w:r>
    </w:p>
    <w:p w14:paraId="2619D641" w14:textId="77777777" w:rsidR="00CC1EC2" w:rsidRDefault="00CC1EC2" w:rsidP="0063072C">
      <w:pPr>
        <w:shd w:val="clear" w:color="auto" w:fill="70AD47" w:themeFill="accent6"/>
      </w:pPr>
      <w:r>
        <w:t xml:space="preserve">                }</w:t>
      </w:r>
    </w:p>
    <w:p w14:paraId="483D3682" w14:textId="77777777" w:rsidR="00CC1EC2" w:rsidRDefault="00CC1EC2" w:rsidP="0063072C">
      <w:pPr>
        <w:shd w:val="clear" w:color="auto" w:fill="70AD47" w:themeFill="accent6"/>
      </w:pPr>
    </w:p>
    <w:p w14:paraId="6F60EA39" w14:textId="77777777" w:rsidR="00CC1EC2" w:rsidRDefault="00CC1EC2" w:rsidP="0063072C">
      <w:pPr>
        <w:shd w:val="clear" w:color="auto" w:fill="70AD47" w:themeFill="accent6"/>
      </w:pPr>
      <w:r>
        <w:t xml:space="preserve">                Text {</w:t>
      </w:r>
    </w:p>
    <w:p w14:paraId="7406741B" w14:textId="77777777" w:rsidR="00CC1EC2" w:rsidRDefault="00CC1EC2" w:rsidP="0063072C">
      <w:pPr>
        <w:shd w:val="clear" w:color="auto" w:fill="70AD47" w:themeFill="accent6"/>
      </w:pPr>
      <w:r>
        <w:t xml:space="preserve">                    anchors.centerIn: parent</w:t>
      </w:r>
    </w:p>
    <w:p w14:paraId="36A12320" w14:textId="77777777" w:rsidR="00CC1EC2" w:rsidRDefault="00CC1EC2" w:rsidP="0063072C">
      <w:pPr>
        <w:shd w:val="clear" w:color="auto" w:fill="70AD47" w:themeFill="accent6"/>
      </w:pPr>
      <w:r>
        <w:t xml:space="preserve">                    anchors.verticalCenterOffset: -40</w:t>
      </w:r>
    </w:p>
    <w:p w14:paraId="5ECD4B14" w14:textId="77777777" w:rsidR="00CC1EC2" w:rsidRDefault="00CC1EC2" w:rsidP="0063072C">
      <w:pPr>
        <w:shd w:val="clear" w:color="auto" w:fill="70AD47" w:themeFill="accent6"/>
      </w:pPr>
      <w:r>
        <w:t xml:space="preserve">                    rotation: 180</w:t>
      </w:r>
    </w:p>
    <w:p w14:paraId="04C630E9" w14:textId="77777777" w:rsidR="00CC1EC2" w:rsidRDefault="00CC1EC2" w:rsidP="0063072C">
      <w:pPr>
        <w:shd w:val="clear" w:color="auto" w:fill="70AD47" w:themeFill="accent6"/>
      </w:pPr>
      <w:r>
        <w:t xml:space="preserve">                    font.pointSize: 20</w:t>
      </w:r>
    </w:p>
    <w:p w14:paraId="424F0AAC" w14:textId="77777777" w:rsidR="00CC1EC2" w:rsidRDefault="00CC1EC2" w:rsidP="0063072C">
      <w:pPr>
        <w:shd w:val="clear" w:color="auto" w:fill="70AD47" w:themeFill="accent6"/>
      </w:pPr>
      <w:r>
        <w:t xml:space="preserve">                    color: "white"</w:t>
      </w:r>
    </w:p>
    <w:p w14:paraId="6D5952E1" w14:textId="77777777" w:rsidR="00CC1EC2" w:rsidRDefault="00CC1EC2" w:rsidP="0063072C">
      <w:pPr>
        <w:shd w:val="clear" w:color="auto" w:fill="70AD47" w:themeFill="accent6"/>
      </w:pPr>
      <w:r>
        <w:t xml:space="preserve">                    text: Number(gauge2.value).toFixed()</w:t>
      </w:r>
    </w:p>
    <w:p w14:paraId="16CD7F3F" w14:textId="77446C81" w:rsidR="00CC1EC2" w:rsidRDefault="00CC1EC2" w:rsidP="0063072C">
      <w:pPr>
        <w:shd w:val="clear" w:color="auto" w:fill="70AD47" w:themeFill="accent6"/>
      </w:pPr>
      <w:r>
        <w:tab/>
      </w:r>
      <w:r w:rsidR="00CC2A80">
        <w:t xml:space="preserve">       </w:t>
      </w:r>
      <w:r>
        <w:t>//font.family : "HarmoniaSansW01-Bold"</w:t>
      </w:r>
    </w:p>
    <w:p w14:paraId="649750F4" w14:textId="77777777" w:rsidR="00CC1EC2" w:rsidRDefault="00CC1EC2" w:rsidP="0063072C">
      <w:pPr>
        <w:shd w:val="clear" w:color="auto" w:fill="70AD47" w:themeFill="accent6"/>
      </w:pPr>
      <w:r>
        <w:t xml:space="preserve">                }</w:t>
      </w:r>
    </w:p>
    <w:p w14:paraId="1C097BE8" w14:textId="77777777" w:rsidR="00CC1EC2" w:rsidRDefault="00CC1EC2" w:rsidP="0063072C">
      <w:pPr>
        <w:shd w:val="clear" w:color="auto" w:fill="70AD47" w:themeFill="accent6"/>
      </w:pPr>
      <w:r>
        <w:t xml:space="preserve">            }</w:t>
      </w:r>
    </w:p>
    <w:p w14:paraId="6728C620" w14:textId="72B56FC1" w:rsidR="00CC1EC2" w:rsidRDefault="00CC1EC2" w:rsidP="0063072C">
      <w:pPr>
        <w:shd w:val="clear" w:color="auto" w:fill="70AD47" w:themeFill="accent6"/>
      </w:pPr>
      <w:r>
        <w:t xml:space="preserve">            </w:t>
      </w:r>
    </w:p>
    <w:p w14:paraId="2245A41A" w14:textId="77777777" w:rsidR="00CC1EC2" w:rsidRDefault="00CC1EC2" w:rsidP="0063072C">
      <w:pPr>
        <w:shd w:val="clear" w:color="auto" w:fill="70AD47" w:themeFill="accent6"/>
      </w:pPr>
      <w:r>
        <w:tab/>
        <w:t>Timer{</w:t>
      </w:r>
    </w:p>
    <w:p w14:paraId="64B53131" w14:textId="77777777" w:rsidR="00CC1EC2" w:rsidRDefault="00CC1EC2" w:rsidP="0063072C">
      <w:pPr>
        <w:shd w:val="clear" w:color="auto" w:fill="70AD47" w:themeFill="accent6"/>
      </w:pPr>
      <w:r>
        <w:tab/>
      </w:r>
      <w:r>
        <w:tab/>
        <w:t>id:tmgauge</w:t>
      </w:r>
    </w:p>
    <w:p w14:paraId="162D040A" w14:textId="77777777" w:rsidR="00CC1EC2" w:rsidRDefault="00CC1EC2" w:rsidP="0063072C">
      <w:pPr>
        <w:shd w:val="clear" w:color="auto" w:fill="70AD47" w:themeFill="accent6"/>
      </w:pPr>
      <w:r>
        <w:tab/>
      </w:r>
      <w:r>
        <w:tab/>
        <w:t>interval: 200</w:t>
      </w:r>
    </w:p>
    <w:p w14:paraId="5800A1F0" w14:textId="77777777" w:rsidR="00CC1EC2" w:rsidRDefault="00CC1EC2" w:rsidP="0063072C">
      <w:pPr>
        <w:shd w:val="clear" w:color="auto" w:fill="70AD47" w:themeFill="accent6"/>
      </w:pPr>
      <w:r>
        <w:tab/>
      </w:r>
      <w:r>
        <w:tab/>
        <w:t>repeat: true</w:t>
      </w:r>
    </w:p>
    <w:p w14:paraId="2B5157C5" w14:textId="77777777" w:rsidR="00CC1EC2" w:rsidRDefault="00CC1EC2" w:rsidP="0063072C">
      <w:pPr>
        <w:shd w:val="clear" w:color="auto" w:fill="70AD47" w:themeFill="accent6"/>
      </w:pPr>
      <w:r>
        <w:tab/>
      </w:r>
      <w:r>
        <w:tab/>
        <w:t>running: true</w:t>
      </w:r>
    </w:p>
    <w:p w14:paraId="6AA0E366" w14:textId="77777777" w:rsidR="00CC1EC2" w:rsidRDefault="00CC1EC2" w:rsidP="0063072C">
      <w:pPr>
        <w:shd w:val="clear" w:color="auto" w:fill="70AD47" w:themeFill="accent6"/>
      </w:pPr>
      <w:r>
        <w:tab/>
      </w:r>
      <w:r>
        <w:tab/>
        <w:t>onTriggered: {</w:t>
      </w:r>
    </w:p>
    <w:p w14:paraId="3940C128" w14:textId="77777777" w:rsidR="00CC1EC2" w:rsidRDefault="00CC1EC2" w:rsidP="0063072C">
      <w:pPr>
        <w:shd w:val="clear" w:color="auto" w:fill="70AD47" w:themeFill="accent6"/>
      </w:pPr>
      <w:r>
        <w:tab/>
      </w:r>
      <w:r>
        <w:tab/>
      </w:r>
      <w:r>
        <w:tab/>
        <w:t>gauge.value = backend.sensor()</w:t>
      </w:r>
    </w:p>
    <w:p w14:paraId="043EF41A" w14:textId="77777777" w:rsidR="00CC1EC2" w:rsidRDefault="00CC1EC2" w:rsidP="0063072C">
      <w:pPr>
        <w:shd w:val="clear" w:color="auto" w:fill="70AD47" w:themeFill="accent6"/>
      </w:pPr>
      <w:r>
        <w:tab/>
      </w:r>
      <w:r>
        <w:tab/>
      </w:r>
      <w:r>
        <w:tab/>
        <w:t>gauge2.value = backend.sensor()</w:t>
      </w:r>
    </w:p>
    <w:p w14:paraId="409E4F53" w14:textId="794FD4D4" w:rsidR="00CC1EC2" w:rsidRDefault="00CC1EC2" w:rsidP="0063072C">
      <w:pPr>
        <w:shd w:val="clear" w:color="auto" w:fill="70AD47" w:themeFill="accent6"/>
      </w:pPr>
      <w:r>
        <w:tab/>
      </w:r>
      <w:r>
        <w:tab/>
        <w:t>}</w:t>
      </w:r>
      <w:r>
        <w:tab/>
      </w:r>
    </w:p>
    <w:p w14:paraId="1E9E708C" w14:textId="28190CE8" w:rsidR="00CC1EC2" w:rsidRDefault="00CC1EC2" w:rsidP="0063072C">
      <w:pPr>
        <w:shd w:val="clear" w:color="auto" w:fill="70AD47" w:themeFill="accent6"/>
      </w:pPr>
      <w:r>
        <w:tab/>
        <w:t>}</w:t>
      </w:r>
    </w:p>
    <w:p w14:paraId="61A367AA" w14:textId="600303C7" w:rsidR="00BE58DA" w:rsidRDefault="00BE58DA" w:rsidP="0068425A">
      <w:pPr>
        <w:shd w:val="clear" w:color="auto" w:fill="70AD47" w:themeFill="accent6"/>
      </w:pPr>
    </w:p>
    <w:p w14:paraId="27DC2C14" w14:textId="24760FA1" w:rsidR="00BE58DA" w:rsidRDefault="00BE58DA" w:rsidP="00BE58DA">
      <w:pPr>
        <w:pStyle w:val="Heading1"/>
      </w:pPr>
      <w:bookmarkStart w:id="52" w:name="_Toc124528156"/>
      <w:r>
        <w:lastRenderedPageBreak/>
        <w:t>Jobsheet 4 : Analog Output</w:t>
      </w:r>
      <w:bookmarkEnd w:id="52"/>
    </w:p>
    <w:p w14:paraId="4493B8A2" w14:textId="6556004F" w:rsidR="00BE58DA" w:rsidRDefault="00C22400" w:rsidP="00BE58DA">
      <w:r>
        <w:t>Target : Membuat Program minimal untuk m</w:t>
      </w:r>
      <w:r>
        <w:t>engendalikan led pwm</w:t>
      </w:r>
      <w:r>
        <w:t xml:space="preserve"> dengan python, qml, dan modbus  </w:t>
      </w:r>
    </w:p>
    <w:p w14:paraId="721EEF9F" w14:textId="77777777" w:rsidR="00BE58DA" w:rsidRDefault="00BE58DA" w:rsidP="00BE58DA">
      <w:pPr>
        <w:pStyle w:val="Heading2"/>
      </w:pPr>
      <w:bookmarkStart w:id="53" w:name="_Toc124528157"/>
      <w:r>
        <w:t>Basic</w:t>
      </w:r>
      <w:bookmarkEnd w:id="53"/>
    </w:p>
    <w:p w14:paraId="27DB9F9F" w14:textId="38AD0400" w:rsidR="00BE58DA" w:rsidRDefault="00BE58DA" w:rsidP="00BE58DA">
      <w:pPr>
        <w:pStyle w:val="Heading3"/>
      </w:pPr>
      <w:bookmarkStart w:id="54" w:name="_Toc124528158"/>
      <w:r>
        <w:t>Program Ladder</w:t>
      </w:r>
      <w:bookmarkEnd w:id="54"/>
    </w:p>
    <w:p w14:paraId="607F3C9B" w14:textId="28F3EE82" w:rsidR="003758E3" w:rsidRPr="003758E3" w:rsidRDefault="00490DB2" w:rsidP="003758E3">
      <w:r w:rsidRPr="00490DB2">
        <w:rPr>
          <w:noProof/>
        </w:rPr>
        <w:drawing>
          <wp:inline distT="0" distB="0" distL="0" distR="0" wp14:anchorId="3111C0CD" wp14:editId="4F1BAD06">
            <wp:extent cx="5943600" cy="1667510"/>
            <wp:effectExtent l="0" t="0" r="0" b="8890"/>
            <wp:docPr id="4" name="Picture 3">
              <a:extLst xmlns:a="http://schemas.openxmlformats.org/drawingml/2006/main">
                <a:ext uri="{FF2B5EF4-FFF2-40B4-BE49-F238E27FC236}">
                  <a16:creationId xmlns:a16="http://schemas.microsoft.com/office/drawing/2014/main" id="{167DD5C7-F7B6-48C1-B59F-22826F2CC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67DD5C7-F7B6-48C1-B59F-22826F2CCD87}"/>
                        </a:ext>
                      </a:extLst>
                    </pic:cNvPr>
                    <pic:cNvPicPr>
                      <a:picLocks noChangeAspect="1"/>
                    </pic:cNvPicPr>
                  </pic:nvPicPr>
                  <pic:blipFill>
                    <a:blip r:embed="rId26"/>
                    <a:stretch>
                      <a:fillRect/>
                    </a:stretch>
                  </pic:blipFill>
                  <pic:spPr>
                    <a:xfrm>
                      <a:off x="0" y="0"/>
                      <a:ext cx="5943600" cy="1667510"/>
                    </a:xfrm>
                    <a:prstGeom prst="rect">
                      <a:avLst/>
                    </a:prstGeom>
                  </pic:spPr>
                </pic:pic>
              </a:graphicData>
            </a:graphic>
          </wp:inline>
        </w:drawing>
      </w:r>
    </w:p>
    <w:p w14:paraId="2F877027" w14:textId="05E65BCA" w:rsidR="00BE58DA" w:rsidRDefault="00BE58DA" w:rsidP="00BE58DA">
      <w:pPr>
        <w:pStyle w:val="Heading3"/>
      </w:pPr>
      <w:bookmarkStart w:id="55" w:name="_Toc124528159"/>
      <w:r>
        <w:t>Program Python</w:t>
      </w:r>
      <w:bookmarkEnd w:id="55"/>
    </w:p>
    <w:p w14:paraId="715BFA25" w14:textId="77777777" w:rsidR="00C508E9" w:rsidRPr="00C508E9" w:rsidRDefault="00C508E9" w:rsidP="00C508E9"/>
    <w:p w14:paraId="6EC5606C" w14:textId="77777777" w:rsidR="00C4733C" w:rsidRDefault="00C4733C" w:rsidP="0063072C">
      <w:pPr>
        <w:shd w:val="clear" w:color="auto" w:fill="1F3864" w:themeFill="accent1" w:themeFillShade="80"/>
      </w:pPr>
      <w:r>
        <w:t>######  PROGRAM MEMANGGIL WINDOWS PYQT5 ##########################</w:t>
      </w:r>
    </w:p>
    <w:p w14:paraId="2510FDD5" w14:textId="77777777" w:rsidR="00C4733C" w:rsidRDefault="00C4733C" w:rsidP="0063072C">
      <w:pPr>
        <w:shd w:val="clear" w:color="auto" w:fill="1F3864" w:themeFill="accent1" w:themeFillShade="80"/>
      </w:pPr>
    </w:p>
    <w:p w14:paraId="17E68BC1" w14:textId="77777777" w:rsidR="00C4733C" w:rsidRDefault="00C4733C" w:rsidP="0063072C">
      <w:pPr>
        <w:shd w:val="clear" w:color="auto" w:fill="1F3864" w:themeFill="accent1" w:themeFillShade="80"/>
      </w:pPr>
      <w:r>
        <w:t>####### memanggil library PyQt5 untuk Graphical User Interface ##################################</w:t>
      </w:r>
    </w:p>
    <w:p w14:paraId="028C2782" w14:textId="77777777" w:rsidR="00C4733C" w:rsidRDefault="00C4733C" w:rsidP="0063072C">
      <w:pPr>
        <w:shd w:val="clear" w:color="auto" w:fill="1F3864" w:themeFill="accent1" w:themeFillShade="80"/>
      </w:pPr>
      <w:r>
        <w:t>#----------------------------------------------------------------#</w:t>
      </w:r>
    </w:p>
    <w:p w14:paraId="55D46923" w14:textId="77777777" w:rsidR="00C4733C" w:rsidRDefault="00C4733C" w:rsidP="0063072C">
      <w:pPr>
        <w:shd w:val="clear" w:color="auto" w:fill="1F3864" w:themeFill="accent1" w:themeFillShade="80"/>
      </w:pPr>
      <w:r>
        <w:t xml:space="preserve">from PyQt5.QtCore import * </w:t>
      </w:r>
    </w:p>
    <w:p w14:paraId="50D2456C" w14:textId="77777777" w:rsidR="00C4733C" w:rsidRDefault="00C4733C" w:rsidP="0063072C">
      <w:pPr>
        <w:shd w:val="clear" w:color="auto" w:fill="1F3864" w:themeFill="accent1" w:themeFillShade="80"/>
      </w:pPr>
      <w:r>
        <w:t xml:space="preserve">from PyQt5.QtGui import * </w:t>
      </w:r>
    </w:p>
    <w:p w14:paraId="2DBE2BAF" w14:textId="77777777" w:rsidR="00C4733C" w:rsidRDefault="00C4733C" w:rsidP="0063072C">
      <w:pPr>
        <w:shd w:val="clear" w:color="auto" w:fill="1F3864" w:themeFill="accent1" w:themeFillShade="80"/>
      </w:pPr>
      <w:r>
        <w:t xml:space="preserve">from PyQt5.QtQml import * </w:t>
      </w:r>
    </w:p>
    <w:p w14:paraId="739E9E2E" w14:textId="77777777" w:rsidR="00C4733C" w:rsidRDefault="00C4733C" w:rsidP="0063072C">
      <w:pPr>
        <w:shd w:val="clear" w:color="auto" w:fill="1F3864" w:themeFill="accent1" w:themeFillShade="80"/>
      </w:pPr>
      <w:r>
        <w:t>from PyQt5.QtWidgets import *</w:t>
      </w:r>
    </w:p>
    <w:p w14:paraId="27274119" w14:textId="77777777" w:rsidR="00C4733C" w:rsidRDefault="00C4733C" w:rsidP="0063072C">
      <w:pPr>
        <w:shd w:val="clear" w:color="auto" w:fill="1F3864" w:themeFill="accent1" w:themeFillShade="80"/>
      </w:pPr>
      <w:r>
        <w:t xml:space="preserve">from PyQt5.QtQuick import *  </w:t>
      </w:r>
    </w:p>
    <w:p w14:paraId="27F935A0" w14:textId="77777777" w:rsidR="00C4733C" w:rsidRDefault="00C4733C" w:rsidP="0063072C">
      <w:pPr>
        <w:shd w:val="clear" w:color="auto" w:fill="1F3864" w:themeFill="accent1" w:themeFillShade="80"/>
      </w:pPr>
      <w:r>
        <w:t>import sys</w:t>
      </w:r>
    </w:p>
    <w:p w14:paraId="1E8AF0ED" w14:textId="77777777" w:rsidR="00C4733C" w:rsidRDefault="00C4733C" w:rsidP="0063072C">
      <w:pPr>
        <w:shd w:val="clear" w:color="auto" w:fill="1F3864" w:themeFill="accent1" w:themeFillShade="80"/>
      </w:pPr>
      <w:r>
        <w:t>import threading</w:t>
      </w:r>
    </w:p>
    <w:p w14:paraId="5349779B" w14:textId="77777777" w:rsidR="00C4733C" w:rsidRDefault="00C4733C" w:rsidP="0063072C">
      <w:pPr>
        <w:shd w:val="clear" w:color="auto" w:fill="1F3864" w:themeFill="accent1" w:themeFillShade="80"/>
      </w:pPr>
      <w:r>
        <w:t>#----------------------------------------------------------------#</w:t>
      </w:r>
    </w:p>
    <w:p w14:paraId="447E6866" w14:textId="77777777" w:rsidR="00C4733C" w:rsidRDefault="00C4733C" w:rsidP="0063072C">
      <w:pPr>
        <w:shd w:val="clear" w:color="auto" w:fill="1F3864" w:themeFill="accent1" w:themeFillShade="80"/>
      </w:pPr>
      <w:r>
        <w:t>import pymodbus</w:t>
      </w:r>
    </w:p>
    <w:p w14:paraId="4077EAE5" w14:textId="77777777" w:rsidR="00C4733C" w:rsidRDefault="00C4733C" w:rsidP="0063072C">
      <w:pPr>
        <w:shd w:val="clear" w:color="auto" w:fill="1F3864" w:themeFill="accent1" w:themeFillShade="80"/>
      </w:pPr>
      <w:r>
        <w:t>from pymodbus.pdu import ModbusRequest</w:t>
      </w:r>
    </w:p>
    <w:p w14:paraId="537B24DD" w14:textId="77777777" w:rsidR="00C4733C" w:rsidRDefault="00C4733C" w:rsidP="0063072C">
      <w:pPr>
        <w:shd w:val="clear" w:color="auto" w:fill="1F3864" w:themeFill="accent1" w:themeFillShade="80"/>
      </w:pPr>
      <w:r>
        <w:t>from pymodbus.client.sync import ModbusSerialClient as ModbusClient</w:t>
      </w:r>
    </w:p>
    <w:p w14:paraId="36420BAD" w14:textId="77777777" w:rsidR="00C4733C" w:rsidRDefault="00C4733C" w:rsidP="0063072C">
      <w:pPr>
        <w:shd w:val="clear" w:color="auto" w:fill="1F3864" w:themeFill="accent1" w:themeFillShade="80"/>
      </w:pPr>
      <w:r>
        <w:lastRenderedPageBreak/>
        <w:t>from pymodbus.register_read_message import ReadInputRegistersResponse</w:t>
      </w:r>
    </w:p>
    <w:p w14:paraId="1EC6BA13" w14:textId="77777777" w:rsidR="00C4733C" w:rsidRDefault="00C4733C" w:rsidP="0063072C">
      <w:pPr>
        <w:shd w:val="clear" w:color="auto" w:fill="1F3864" w:themeFill="accent1" w:themeFillShade="80"/>
      </w:pPr>
      <w:r>
        <w:t>from pymodbus.transaction import ModbusRtuFramer</w:t>
      </w:r>
    </w:p>
    <w:p w14:paraId="48DD36A8" w14:textId="77777777" w:rsidR="00C4733C" w:rsidRDefault="00C4733C" w:rsidP="0063072C">
      <w:pPr>
        <w:shd w:val="clear" w:color="auto" w:fill="1F3864" w:themeFill="accent1" w:themeFillShade="80"/>
      </w:pPr>
      <w:r>
        <w:t>import serial</w:t>
      </w:r>
    </w:p>
    <w:p w14:paraId="69869702" w14:textId="77777777" w:rsidR="00C4733C" w:rsidRDefault="00C4733C" w:rsidP="0063072C">
      <w:pPr>
        <w:shd w:val="clear" w:color="auto" w:fill="1F3864" w:themeFill="accent1" w:themeFillShade="80"/>
      </w:pPr>
      <w:r>
        <w:t>import time</w:t>
      </w:r>
    </w:p>
    <w:p w14:paraId="6B5C089B" w14:textId="77777777" w:rsidR="00C4733C" w:rsidRDefault="00C4733C" w:rsidP="0063072C">
      <w:pPr>
        <w:shd w:val="clear" w:color="auto" w:fill="1F3864" w:themeFill="accent1" w:themeFillShade="80"/>
      </w:pPr>
      <w:r>
        <w:t>##########################################</w:t>
      </w:r>
    </w:p>
    <w:p w14:paraId="44C31D31" w14:textId="77777777" w:rsidR="00C4733C" w:rsidRDefault="00C4733C" w:rsidP="0063072C">
      <w:pPr>
        <w:shd w:val="clear" w:color="auto" w:fill="1F3864" w:themeFill="accent1" w:themeFillShade="80"/>
      </w:pPr>
      <w:r>
        <w:t>slider = ""</w:t>
      </w:r>
    </w:p>
    <w:p w14:paraId="0C43B673" w14:textId="77777777" w:rsidR="00C4733C" w:rsidRDefault="00C4733C" w:rsidP="0063072C">
      <w:pPr>
        <w:shd w:val="clear" w:color="auto" w:fill="1F3864" w:themeFill="accent1" w:themeFillShade="80"/>
      </w:pPr>
    </w:p>
    <w:p w14:paraId="1CBAFE7F" w14:textId="77777777" w:rsidR="00C4733C" w:rsidRDefault="00C4733C" w:rsidP="0063072C">
      <w:pPr>
        <w:shd w:val="clear" w:color="auto" w:fill="1F3864" w:themeFill="accent1" w:themeFillShade="80"/>
      </w:pPr>
    </w:p>
    <w:p w14:paraId="4CC201C3" w14:textId="77777777" w:rsidR="00C4733C" w:rsidRDefault="00C4733C" w:rsidP="0063072C">
      <w:pPr>
        <w:shd w:val="clear" w:color="auto" w:fill="1F3864" w:themeFill="accent1" w:themeFillShade="80"/>
      </w:pPr>
    </w:p>
    <w:p w14:paraId="49CA7573" w14:textId="77777777" w:rsidR="00C4733C" w:rsidRDefault="00C4733C" w:rsidP="0063072C">
      <w:pPr>
        <w:shd w:val="clear" w:color="auto" w:fill="1F3864" w:themeFill="accent1" w:themeFillShade="80"/>
      </w:pPr>
    </w:p>
    <w:p w14:paraId="77088DEC" w14:textId="77777777" w:rsidR="00C4733C" w:rsidRDefault="00C4733C" w:rsidP="0063072C">
      <w:pPr>
        <w:shd w:val="clear" w:color="auto" w:fill="1F3864" w:themeFill="accent1" w:themeFillShade="80"/>
      </w:pPr>
      <w:r>
        <w:t>#---------------SCAN AVAILABLE MODBUS PORT -------------------#</w:t>
      </w:r>
    </w:p>
    <w:p w14:paraId="1E398C13" w14:textId="77777777" w:rsidR="00C4733C" w:rsidRDefault="00C4733C" w:rsidP="0063072C">
      <w:pPr>
        <w:shd w:val="clear" w:color="auto" w:fill="1F3864" w:themeFill="accent1" w:themeFillShade="80"/>
      </w:pPr>
    </w:p>
    <w:p w14:paraId="20BF79C4" w14:textId="77777777" w:rsidR="00C4733C" w:rsidRDefault="00C4733C" w:rsidP="0063072C">
      <w:pPr>
        <w:shd w:val="clear" w:color="auto" w:fill="1F3864" w:themeFill="accent1" w:themeFillShade="80"/>
      </w:pPr>
      <w:r>
        <w:t>def serial_ports():</w:t>
      </w:r>
    </w:p>
    <w:p w14:paraId="6CAF04E7" w14:textId="77777777" w:rsidR="00C4733C" w:rsidRDefault="00C4733C" w:rsidP="0063072C">
      <w:pPr>
        <w:shd w:val="clear" w:color="auto" w:fill="1F3864" w:themeFill="accent1" w:themeFillShade="80"/>
      </w:pPr>
      <w:r>
        <w:t xml:space="preserve">    </w:t>
      </w:r>
    </w:p>
    <w:p w14:paraId="115C14AC" w14:textId="77777777" w:rsidR="00C4733C" w:rsidRDefault="00C4733C" w:rsidP="0063072C">
      <w:pPr>
        <w:shd w:val="clear" w:color="auto" w:fill="1F3864" w:themeFill="accent1" w:themeFillShade="80"/>
      </w:pPr>
      <w:r>
        <w:t xml:space="preserve">    if sys.platform.startswith('win'):</w:t>
      </w:r>
    </w:p>
    <w:p w14:paraId="1491BC9D" w14:textId="77777777" w:rsidR="00C4733C" w:rsidRDefault="00C4733C" w:rsidP="0063072C">
      <w:pPr>
        <w:shd w:val="clear" w:color="auto" w:fill="1F3864" w:themeFill="accent1" w:themeFillShade="80"/>
      </w:pPr>
      <w:r>
        <w:t xml:space="preserve">        ports = ['COM%s' % (i + 1) for i in range(256)]</w:t>
      </w:r>
    </w:p>
    <w:p w14:paraId="35FD9A5E" w14:textId="77777777" w:rsidR="00C4733C" w:rsidRDefault="00C4733C" w:rsidP="0063072C">
      <w:pPr>
        <w:shd w:val="clear" w:color="auto" w:fill="1F3864" w:themeFill="accent1" w:themeFillShade="80"/>
      </w:pPr>
      <w:r>
        <w:t xml:space="preserve">    elif sys.platform.startswith('linux') or sys.platform.startswith('cygwin'):</w:t>
      </w:r>
    </w:p>
    <w:p w14:paraId="5D17DEFD" w14:textId="77777777" w:rsidR="00C4733C" w:rsidRDefault="00C4733C" w:rsidP="0063072C">
      <w:pPr>
        <w:shd w:val="clear" w:color="auto" w:fill="1F3864" w:themeFill="accent1" w:themeFillShade="80"/>
      </w:pPr>
      <w:r>
        <w:t xml:space="preserve">        # this excludes your current terminal "/dev/tty"</w:t>
      </w:r>
    </w:p>
    <w:p w14:paraId="77D27DC0" w14:textId="77777777" w:rsidR="00C4733C" w:rsidRDefault="00C4733C" w:rsidP="0063072C">
      <w:pPr>
        <w:shd w:val="clear" w:color="auto" w:fill="1F3864" w:themeFill="accent1" w:themeFillShade="80"/>
      </w:pPr>
      <w:r>
        <w:t xml:space="preserve">        ports = glob.glob('/dev/tty[A-Za-z]*')</w:t>
      </w:r>
    </w:p>
    <w:p w14:paraId="612F39E4" w14:textId="77777777" w:rsidR="00C4733C" w:rsidRDefault="00C4733C" w:rsidP="0063072C">
      <w:pPr>
        <w:shd w:val="clear" w:color="auto" w:fill="1F3864" w:themeFill="accent1" w:themeFillShade="80"/>
      </w:pPr>
      <w:r>
        <w:t xml:space="preserve">    elif sys.platform.startswith('darwin'):</w:t>
      </w:r>
    </w:p>
    <w:p w14:paraId="6BCCC581" w14:textId="77777777" w:rsidR="00C4733C" w:rsidRDefault="00C4733C" w:rsidP="0063072C">
      <w:pPr>
        <w:shd w:val="clear" w:color="auto" w:fill="1F3864" w:themeFill="accent1" w:themeFillShade="80"/>
      </w:pPr>
      <w:r>
        <w:t xml:space="preserve">        ports = glob.glob('/dev/tty.*')</w:t>
      </w:r>
    </w:p>
    <w:p w14:paraId="29C1D25C" w14:textId="77777777" w:rsidR="00C4733C" w:rsidRDefault="00C4733C" w:rsidP="0063072C">
      <w:pPr>
        <w:shd w:val="clear" w:color="auto" w:fill="1F3864" w:themeFill="accent1" w:themeFillShade="80"/>
      </w:pPr>
      <w:r>
        <w:t xml:space="preserve">    else:</w:t>
      </w:r>
    </w:p>
    <w:p w14:paraId="0BAFEDDD" w14:textId="77777777" w:rsidR="00C4733C" w:rsidRDefault="00C4733C" w:rsidP="0063072C">
      <w:pPr>
        <w:shd w:val="clear" w:color="auto" w:fill="1F3864" w:themeFill="accent1" w:themeFillShade="80"/>
      </w:pPr>
      <w:r>
        <w:t xml:space="preserve">        raise EnvironmentError('Unsupported platform')</w:t>
      </w:r>
    </w:p>
    <w:p w14:paraId="7744F3F9" w14:textId="77777777" w:rsidR="00C4733C" w:rsidRDefault="00C4733C" w:rsidP="0063072C">
      <w:pPr>
        <w:shd w:val="clear" w:color="auto" w:fill="1F3864" w:themeFill="accent1" w:themeFillShade="80"/>
      </w:pPr>
    </w:p>
    <w:p w14:paraId="2B509C9B" w14:textId="77777777" w:rsidR="00C4733C" w:rsidRDefault="00C4733C" w:rsidP="0063072C">
      <w:pPr>
        <w:shd w:val="clear" w:color="auto" w:fill="1F3864" w:themeFill="accent1" w:themeFillShade="80"/>
      </w:pPr>
      <w:r>
        <w:t xml:space="preserve">    result = []</w:t>
      </w:r>
    </w:p>
    <w:p w14:paraId="4E94B79B" w14:textId="77777777" w:rsidR="00C4733C" w:rsidRDefault="00C4733C" w:rsidP="0063072C">
      <w:pPr>
        <w:shd w:val="clear" w:color="auto" w:fill="1F3864" w:themeFill="accent1" w:themeFillShade="80"/>
      </w:pPr>
      <w:r>
        <w:t xml:space="preserve">    for port in ports:</w:t>
      </w:r>
    </w:p>
    <w:p w14:paraId="3A549238" w14:textId="77777777" w:rsidR="00C4733C" w:rsidRDefault="00C4733C" w:rsidP="0063072C">
      <w:pPr>
        <w:shd w:val="clear" w:color="auto" w:fill="1F3864" w:themeFill="accent1" w:themeFillShade="80"/>
      </w:pPr>
      <w:r>
        <w:t xml:space="preserve">        try:</w:t>
      </w:r>
    </w:p>
    <w:p w14:paraId="597A512C" w14:textId="77777777" w:rsidR="00C4733C" w:rsidRDefault="00C4733C" w:rsidP="0063072C">
      <w:pPr>
        <w:shd w:val="clear" w:color="auto" w:fill="1F3864" w:themeFill="accent1" w:themeFillShade="80"/>
      </w:pPr>
      <w:r>
        <w:lastRenderedPageBreak/>
        <w:t xml:space="preserve">            s = serial.Serial(port)</w:t>
      </w:r>
    </w:p>
    <w:p w14:paraId="4488F53A" w14:textId="77777777" w:rsidR="00C4733C" w:rsidRDefault="00C4733C" w:rsidP="0063072C">
      <w:pPr>
        <w:shd w:val="clear" w:color="auto" w:fill="1F3864" w:themeFill="accent1" w:themeFillShade="80"/>
      </w:pPr>
      <w:r>
        <w:t xml:space="preserve">            s.close()</w:t>
      </w:r>
    </w:p>
    <w:p w14:paraId="55348FA8" w14:textId="77777777" w:rsidR="00C4733C" w:rsidRDefault="00C4733C" w:rsidP="0063072C">
      <w:pPr>
        <w:shd w:val="clear" w:color="auto" w:fill="1F3864" w:themeFill="accent1" w:themeFillShade="80"/>
      </w:pPr>
      <w:r>
        <w:t xml:space="preserve">            result.append(port)</w:t>
      </w:r>
    </w:p>
    <w:p w14:paraId="5C77F4D9" w14:textId="77777777" w:rsidR="00C4733C" w:rsidRDefault="00C4733C" w:rsidP="0063072C">
      <w:pPr>
        <w:shd w:val="clear" w:color="auto" w:fill="1F3864" w:themeFill="accent1" w:themeFillShade="80"/>
      </w:pPr>
      <w:r>
        <w:t xml:space="preserve">        except (OSError, serial.SerialException):</w:t>
      </w:r>
    </w:p>
    <w:p w14:paraId="00F91A5A" w14:textId="77777777" w:rsidR="00C4733C" w:rsidRDefault="00C4733C" w:rsidP="0063072C">
      <w:pPr>
        <w:shd w:val="clear" w:color="auto" w:fill="1F3864" w:themeFill="accent1" w:themeFillShade="80"/>
      </w:pPr>
      <w:r>
        <w:t xml:space="preserve">            pass</w:t>
      </w:r>
    </w:p>
    <w:p w14:paraId="6F74A949" w14:textId="77777777" w:rsidR="00C4733C" w:rsidRDefault="00C4733C" w:rsidP="0063072C">
      <w:pPr>
        <w:shd w:val="clear" w:color="auto" w:fill="1F3864" w:themeFill="accent1" w:themeFillShade="80"/>
      </w:pPr>
      <w:r>
        <w:t xml:space="preserve">    return result</w:t>
      </w:r>
    </w:p>
    <w:p w14:paraId="698F575F" w14:textId="77777777" w:rsidR="00C4733C" w:rsidRDefault="00C4733C" w:rsidP="0063072C">
      <w:pPr>
        <w:shd w:val="clear" w:color="auto" w:fill="1F3864" w:themeFill="accent1" w:themeFillShade="80"/>
      </w:pPr>
      <w:r>
        <w:t>print(str(serial_ports()))</w:t>
      </w:r>
    </w:p>
    <w:p w14:paraId="3B17B4A6" w14:textId="77777777" w:rsidR="00C4733C" w:rsidRDefault="00C4733C" w:rsidP="0063072C">
      <w:pPr>
        <w:shd w:val="clear" w:color="auto" w:fill="1F3864" w:themeFill="accent1" w:themeFillShade="80"/>
      </w:pPr>
    </w:p>
    <w:p w14:paraId="177A15AE" w14:textId="77777777" w:rsidR="00C4733C" w:rsidRDefault="00C4733C" w:rsidP="0063072C">
      <w:pPr>
        <w:shd w:val="clear" w:color="auto" w:fill="1F3864" w:themeFill="accent1" w:themeFillShade="80"/>
      </w:pPr>
      <w:r>
        <w:t>port = input("modbus port : ")</w:t>
      </w:r>
    </w:p>
    <w:p w14:paraId="419E71BA" w14:textId="77777777" w:rsidR="00C4733C" w:rsidRDefault="00C4733C" w:rsidP="0063072C">
      <w:pPr>
        <w:shd w:val="clear" w:color="auto" w:fill="1F3864" w:themeFill="accent1" w:themeFillShade="80"/>
      </w:pPr>
    </w:p>
    <w:p w14:paraId="767DCB47" w14:textId="77777777" w:rsidR="00C4733C" w:rsidRDefault="00C4733C" w:rsidP="0063072C">
      <w:pPr>
        <w:shd w:val="clear" w:color="auto" w:fill="1F3864" w:themeFill="accent1" w:themeFillShade="80"/>
      </w:pPr>
      <w:r>
        <w:t>baudrate = input("modbus baudrate : ")</w:t>
      </w:r>
    </w:p>
    <w:p w14:paraId="52EC5369" w14:textId="77777777" w:rsidR="00C4733C" w:rsidRDefault="00C4733C" w:rsidP="0063072C">
      <w:pPr>
        <w:shd w:val="clear" w:color="auto" w:fill="1F3864" w:themeFill="accent1" w:themeFillShade="80"/>
      </w:pPr>
    </w:p>
    <w:p w14:paraId="4F48BD48" w14:textId="77777777" w:rsidR="00C4733C" w:rsidRDefault="00C4733C" w:rsidP="0063072C">
      <w:pPr>
        <w:shd w:val="clear" w:color="auto" w:fill="1F3864" w:themeFill="accent1" w:themeFillShade="80"/>
      </w:pPr>
      <w:r>
        <w:t>slave_id = input("slave id : ")</w:t>
      </w:r>
    </w:p>
    <w:p w14:paraId="349260B4" w14:textId="77777777" w:rsidR="00C4733C" w:rsidRDefault="00C4733C" w:rsidP="0063072C">
      <w:pPr>
        <w:shd w:val="clear" w:color="auto" w:fill="1F3864" w:themeFill="accent1" w:themeFillShade="80"/>
      </w:pPr>
    </w:p>
    <w:p w14:paraId="6E94A24B" w14:textId="77777777" w:rsidR="00C4733C" w:rsidRDefault="00C4733C" w:rsidP="0063072C">
      <w:pPr>
        <w:shd w:val="clear" w:color="auto" w:fill="1F3864" w:themeFill="accent1" w:themeFillShade="80"/>
      </w:pPr>
      <w:r>
        <w:t>client = ModbusClient(method='rtu', port=port, baudrate=int(baudrate), parity='N', timeout=4,strict=False)</w:t>
      </w:r>
    </w:p>
    <w:p w14:paraId="57230D55" w14:textId="77777777" w:rsidR="00C4733C" w:rsidRDefault="00C4733C" w:rsidP="0063072C">
      <w:pPr>
        <w:shd w:val="clear" w:color="auto" w:fill="1F3864" w:themeFill="accent1" w:themeFillShade="80"/>
      </w:pPr>
      <w:r>
        <w:t>connection = client.connect()</w:t>
      </w:r>
    </w:p>
    <w:p w14:paraId="76C359E8" w14:textId="77777777" w:rsidR="00C4733C" w:rsidRDefault="00C4733C" w:rsidP="0063072C">
      <w:pPr>
        <w:shd w:val="clear" w:color="auto" w:fill="1F3864" w:themeFill="accent1" w:themeFillShade="80"/>
      </w:pPr>
    </w:p>
    <w:p w14:paraId="3F5D05ED" w14:textId="77777777" w:rsidR="00C4733C" w:rsidRDefault="00C4733C" w:rsidP="0063072C">
      <w:pPr>
        <w:shd w:val="clear" w:color="auto" w:fill="1F3864" w:themeFill="accent1" w:themeFillShade="80"/>
      </w:pPr>
    </w:p>
    <w:p w14:paraId="6EB93D9F" w14:textId="77777777" w:rsidR="00C4733C" w:rsidRDefault="00C4733C" w:rsidP="0063072C">
      <w:pPr>
        <w:shd w:val="clear" w:color="auto" w:fill="1F3864" w:themeFill="accent1" w:themeFillShade="80"/>
      </w:pPr>
    </w:p>
    <w:p w14:paraId="537DE583" w14:textId="77777777" w:rsidR="00C4733C" w:rsidRDefault="00C4733C" w:rsidP="0063072C">
      <w:pPr>
        <w:shd w:val="clear" w:color="auto" w:fill="1F3864" w:themeFill="accent1" w:themeFillShade="80"/>
      </w:pPr>
      <w:r>
        <w:t>########## mengisi class table dengan instruksi pyqt5#############</w:t>
      </w:r>
    </w:p>
    <w:p w14:paraId="1FDAAA09" w14:textId="77777777" w:rsidR="00C4733C" w:rsidRDefault="00C4733C" w:rsidP="0063072C">
      <w:pPr>
        <w:shd w:val="clear" w:color="auto" w:fill="1F3864" w:themeFill="accent1" w:themeFillShade="80"/>
      </w:pPr>
      <w:r>
        <w:t>#----------------------------------------------------------------#</w:t>
      </w:r>
    </w:p>
    <w:p w14:paraId="22B9CDC6" w14:textId="77777777" w:rsidR="00C4733C" w:rsidRDefault="00C4733C" w:rsidP="0063072C">
      <w:pPr>
        <w:shd w:val="clear" w:color="auto" w:fill="1F3864" w:themeFill="accent1" w:themeFillShade="80"/>
      </w:pPr>
      <w:r>
        <w:t xml:space="preserve">class table(QObject):    </w:t>
      </w:r>
    </w:p>
    <w:p w14:paraId="4D17E8BD" w14:textId="77777777" w:rsidR="00C4733C" w:rsidRDefault="00C4733C" w:rsidP="0063072C">
      <w:pPr>
        <w:shd w:val="clear" w:color="auto" w:fill="1F3864" w:themeFill="accent1" w:themeFillShade="80"/>
      </w:pPr>
      <w:r>
        <w:t xml:space="preserve">    def __init__(self, parent = None):</w:t>
      </w:r>
    </w:p>
    <w:p w14:paraId="29488343" w14:textId="77777777" w:rsidR="00C4733C" w:rsidRDefault="00C4733C" w:rsidP="0063072C">
      <w:pPr>
        <w:shd w:val="clear" w:color="auto" w:fill="1F3864" w:themeFill="accent1" w:themeFillShade="80"/>
      </w:pPr>
      <w:r>
        <w:t xml:space="preserve">        super().__init__(parent)</w:t>
      </w:r>
    </w:p>
    <w:p w14:paraId="5DE06AB1" w14:textId="77777777" w:rsidR="00C4733C" w:rsidRDefault="00C4733C" w:rsidP="0063072C">
      <w:pPr>
        <w:shd w:val="clear" w:color="auto" w:fill="1F3864" w:themeFill="accent1" w:themeFillShade="80"/>
      </w:pPr>
      <w:r>
        <w:t xml:space="preserve">        self.app = QApplication(sys.argv)</w:t>
      </w:r>
    </w:p>
    <w:p w14:paraId="056A01D7" w14:textId="77777777" w:rsidR="00C4733C" w:rsidRDefault="00C4733C" w:rsidP="0063072C">
      <w:pPr>
        <w:shd w:val="clear" w:color="auto" w:fill="1F3864" w:themeFill="accent1" w:themeFillShade="80"/>
      </w:pPr>
      <w:r>
        <w:t xml:space="preserve">        self.engine = QQmlApplicationEngine(self)</w:t>
      </w:r>
    </w:p>
    <w:p w14:paraId="4ED53A0B" w14:textId="77777777" w:rsidR="00C4733C" w:rsidRDefault="00C4733C" w:rsidP="0063072C">
      <w:pPr>
        <w:shd w:val="clear" w:color="auto" w:fill="1F3864" w:themeFill="accent1" w:themeFillShade="80"/>
      </w:pPr>
      <w:r>
        <w:lastRenderedPageBreak/>
        <w:t xml:space="preserve">        self.engine.rootContext().setContextProperty("backend", self)    </w:t>
      </w:r>
    </w:p>
    <w:p w14:paraId="6520A6E3" w14:textId="77777777" w:rsidR="00C4733C" w:rsidRDefault="00C4733C" w:rsidP="0063072C">
      <w:pPr>
        <w:shd w:val="clear" w:color="auto" w:fill="1F3864" w:themeFill="accent1" w:themeFillShade="80"/>
      </w:pPr>
      <w:r>
        <w:t xml:space="preserve">        self.engine.load(QUrl("main.qml"))</w:t>
      </w:r>
    </w:p>
    <w:p w14:paraId="30AF4C13" w14:textId="77777777" w:rsidR="00C4733C" w:rsidRDefault="00C4733C" w:rsidP="0063072C">
      <w:pPr>
        <w:shd w:val="clear" w:color="auto" w:fill="1F3864" w:themeFill="accent1" w:themeFillShade="80"/>
      </w:pPr>
      <w:r>
        <w:t xml:space="preserve">        sys.exit(self.app.exec_())</w:t>
      </w:r>
    </w:p>
    <w:p w14:paraId="5006472C" w14:textId="77777777" w:rsidR="00C4733C" w:rsidRDefault="00C4733C" w:rsidP="0063072C">
      <w:pPr>
        <w:shd w:val="clear" w:color="auto" w:fill="1F3864" w:themeFill="accent1" w:themeFillShade="80"/>
      </w:pPr>
      <w:r>
        <w:t xml:space="preserve">        </w:t>
      </w:r>
    </w:p>
    <w:p w14:paraId="1BE54DC2" w14:textId="77777777" w:rsidR="00C4733C" w:rsidRDefault="00C4733C" w:rsidP="0063072C">
      <w:pPr>
        <w:shd w:val="clear" w:color="auto" w:fill="1F3864" w:themeFill="accent1" w:themeFillShade="80"/>
      </w:pPr>
      <w:r>
        <w:t xml:space="preserve">    @pyqtSlot(int)</w:t>
      </w:r>
    </w:p>
    <w:p w14:paraId="46E4DF19" w14:textId="77777777" w:rsidR="00C4733C" w:rsidRDefault="00C4733C" w:rsidP="0063072C">
      <w:pPr>
        <w:shd w:val="clear" w:color="auto" w:fill="1F3864" w:themeFill="accent1" w:themeFillShade="80"/>
      </w:pPr>
      <w:r>
        <w:t xml:space="preserve">    def slider(self, message):</w:t>
      </w:r>
    </w:p>
    <w:p w14:paraId="554F90D5" w14:textId="77777777" w:rsidR="00C4733C" w:rsidRDefault="00C4733C" w:rsidP="0063072C">
      <w:pPr>
        <w:shd w:val="clear" w:color="auto" w:fill="1F3864" w:themeFill="accent1" w:themeFillShade="80"/>
      </w:pPr>
      <w:r>
        <w:t xml:space="preserve">        #print(message)</w:t>
      </w:r>
    </w:p>
    <w:p w14:paraId="6874118B" w14:textId="77777777" w:rsidR="00C4733C" w:rsidRDefault="00C4733C" w:rsidP="0063072C">
      <w:pPr>
        <w:shd w:val="clear" w:color="auto" w:fill="1F3864" w:themeFill="accent1" w:themeFillShade="80"/>
      </w:pPr>
      <w:r>
        <w:t xml:space="preserve">        global slider</w:t>
      </w:r>
    </w:p>
    <w:p w14:paraId="47D1FD5A" w14:textId="77777777" w:rsidR="00C4733C" w:rsidRDefault="00C4733C" w:rsidP="0063072C">
      <w:pPr>
        <w:shd w:val="clear" w:color="auto" w:fill="1F3864" w:themeFill="accent1" w:themeFillShade="80"/>
      </w:pPr>
      <w:r>
        <w:t xml:space="preserve">        slider = message</w:t>
      </w:r>
    </w:p>
    <w:p w14:paraId="5DF14933" w14:textId="77777777" w:rsidR="00C4733C" w:rsidRDefault="00C4733C" w:rsidP="0063072C">
      <w:pPr>
        <w:shd w:val="clear" w:color="auto" w:fill="1F3864" w:themeFill="accent1" w:themeFillShade="80"/>
      </w:pPr>
      <w:r>
        <w:t>#----------------------------------------------------------------#</w:t>
      </w:r>
    </w:p>
    <w:p w14:paraId="0C920BC3" w14:textId="77777777" w:rsidR="00C4733C" w:rsidRDefault="00C4733C" w:rsidP="0063072C">
      <w:pPr>
        <w:shd w:val="clear" w:color="auto" w:fill="1F3864" w:themeFill="accent1" w:themeFillShade="80"/>
      </w:pPr>
    </w:p>
    <w:p w14:paraId="59D9F056" w14:textId="77777777" w:rsidR="00C4733C" w:rsidRDefault="00C4733C" w:rsidP="0063072C">
      <w:pPr>
        <w:shd w:val="clear" w:color="auto" w:fill="1F3864" w:themeFill="accent1" w:themeFillShade="80"/>
      </w:pPr>
      <w:r>
        <w:t>def modbus_data_process(num):</w:t>
      </w:r>
    </w:p>
    <w:p w14:paraId="18E5EB6F" w14:textId="77777777" w:rsidR="00C4733C" w:rsidRDefault="00C4733C" w:rsidP="0063072C">
      <w:pPr>
        <w:shd w:val="clear" w:color="auto" w:fill="1F3864" w:themeFill="accent1" w:themeFillShade="80"/>
      </w:pPr>
      <w:r>
        <w:t xml:space="preserve">    global request</w:t>
      </w:r>
    </w:p>
    <w:p w14:paraId="4785D325" w14:textId="77777777" w:rsidR="00C4733C" w:rsidRDefault="00C4733C" w:rsidP="0063072C">
      <w:pPr>
        <w:shd w:val="clear" w:color="auto" w:fill="1F3864" w:themeFill="accent1" w:themeFillShade="80"/>
      </w:pPr>
      <w:r>
        <w:t xml:space="preserve">    global request_coil</w:t>
      </w:r>
    </w:p>
    <w:p w14:paraId="740219C4" w14:textId="77777777" w:rsidR="00C4733C" w:rsidRDefault="00C4733C" w:rsidP="0063072C">
      <w:pPr>
        <w:shd w:val="clear" w:color="auto" w:fill="1F3864" w:themeFill="accent1" w:themeFillShade="80"/>
      </w:pPr>
      <w:r>
        <w:t xml:space="preserve">    global analog</w:t>
      </w:r>
    </w:p>
    <w:p w14:paraId="0FA3608D" w14:textId="77777777" w:rsidR="00C4733C" w:rsidRDefault="00C4733C" w:rsidP="0063072C">
      <w:pPr>
        <w:shd w:val="clear" w:color="auto" w:fill="1F3864" w:themeFill="accent1" w:themeFillShade="80"/>
      </w:pPr>
      <w:r>
        <w:t xml:space="preserve">    </w:t>
      </w:r>
    </w:p>
    <w:p w14:paraId="09BBCDE1" w14:textId="77777777" w:rsidR="00C4733C" w:rsidRDefault="00C4733C" w:rsidP="0063072C">
      <w:pPr>
        <w:shd w:val="clear" w:color="auto" w:fill="1F3864" w:themeFill="accent1" w:themeFillShade="80"/>
      </w:pPr>
      <w:r>
        <w:t xml:space="preserve">    </w:t>
      </w:r>
    </w:p>
    <w:p w14:paraId="04D5DD40" w14:textId="77777777" w:rsidR="00C4733C" w:rsidRDefault="00C4733C" w:rsidP="0063072C">
      <w:pPr>
        <w:shd w:val="clear" w:color="auto" w:fill="1F3864" w:themeFill="accent1" w:themeFillShade="80"/>
      </w:pPr>
      <w:r>
        <w:t xml:space="preserve">    while True:</w:t>
      </w:r>
    </w:p>
    <w:p w14:paraId="1B958FAF" w14:textId="77777777" w:rsidR="00C4733C" w:rsidRDefault="00C4733C" w:rsidP="0063072C">
      <w:pPr>
        <w:shd w:val="clear" w:color="auto" w:fill="1F3864" w:themeFill="accent1" w:themeFillShade="80"/>
      </w:pPr>
      <w:r>
        <w:t xml:space="preserve">        request = client.read_holding_registers(address=0,count=0x7,unit=int(slave_id))</w:t>
      </w:r>
    </w:p>
    <w:p w14:paraId="53B5DF3A" w14:textId="77777777" w:rsidR="00C4733C" w:rsidRDefault="00C4733C" w:rsidP="0063072C">
      <w:pPr>
        <w:shd w:val="clear" w:color="auto" w:fill="1F3864" w:themeFill="accent1" w:themeFillShade="80"/>
      </w:pPr>
      <w:r>
        <w:t xml:space="preserve">        request_coil = client.read_coils(address=0,count=15,unit=int(slave_id))</w:t>
      </w:r>
    </w:p>
    <w:p w14:paraId="034185D2" w14:textId="77777777" w:rsidR="00C4733C" w:rsidRDefault="00C4733C" w:rsidP="0063072C">
      <w:pPr>
        <w:shd w:val="clear" w:color="auto" w:fill="1F3864" w:themeFill="accent1" w:themeFillShade="80"/>
      </w:pPr>
      <w:r>
        <w:t xml:space="preserve">        </w:t>
      </w:r>
    </w:p>
    <w:p w14:paraId="03B7834A" w14:textId="77777777" w:rsidR="00C4733C" w:rsidRDefault="00C4733C" w:rsidP="0063072C">
      <w:pPr>
        <w:shd w:val="clear" w:color="auto" w:fill="1F3864" w:themeFill="accent1" w:themeFillShade="80"/>
      </w:pPr>
      <w:r>
        <w:t xml:space="preserve">        try:</w:t>
      </w:r>
    </w:p>
    <w:p w14:paraId="323451A1" w14:textId="77777777" w:rsidR="00C4733C" w:rsidRDefault="00C4733C" w:rsidP="0063072C">
      <w:pPr>
        <w:shd w:val="clear" w:color="auto" w:fill="1F3864" w:themeFill="accent1" w:themeFillShade="80"/>
      </w:pPr>
      <w:r>
        <w:t xml:space="preserve">            client.write_register(0, slider*10 ,unit=int(slave_id))</w:t>
      </w:r>
    </w:p>
    <w:p w14:paraId="1C2C4A40" w14:textId="77777777" w:rsidR="00C4733C" w:rsidRDefault="00C4733C" w:rsidP="0063072C">
      <w:pPr>
        <w:shd w:val="clear" w:color="auto" w:fill="1F3864" w:themeFill="accent1" w:themeFillShade="80"/>
      </w:pPr>
      <w:r>
        <w:t xml:space="preserve">            </w:t>
      </w:r>
    </w:p>
    <w:p w14:paraId="6A292964" w14:textId="77777777" w:rsidR="00C4733C" w:rsidRDefault="00C4733C" w:rsidP="0063072C">
      <w:pPr>
        <w:shd w:val="clear" w:color="auto" w:fill="1F3864" w:themeFill="accent1" w:themeFillShade="80"/>
      </w:pPr>
      <w:r>
        <w:t xml:space="preserve">        except:</w:t>
      </w:r>
    </w:p>
    <w:p w14:paraId="4825C2FF" w14:textId="77777777" w:rsidR="00C4733C" w:rsidRDefault="00C4733C" w:rsidP="0063072C">
      <w:pPr>
        <w:shd w:val="clear" w:color="auto" w:fill="1F3864" w:themeFill="accent1" w:themeFillShade="80"/>
      </w:pPr>
      <w:r>
        <w:t xml:space="preserve">            pass</w:t>
      </w:r>
    </w:p>
    <w:p w14:paraId="6BB694BD" w14:textId="77777777" w:rsidR="00C4733C" w:rsidRDefault="00C4733C" w:rsidP="0063072C">
      <w:pPr>
        <w:shd w:val="clear" w:color="auto" w:fill="1F3864" w:themeFill="accent1" w:themeFillShade="80"/>
      </w:pPr>
    </w:p>
    <w:p w14:paraId="56750A46" w14:textId="77777777" w:rsidR="00C4733C" w:rsidRDefault="00C4733C" w:rsidP="0063072C">
      <w:pPr>
        <w:shd w:val="clear" w:color="auto" w:fill="1F3864" w:themeFill="accent1" w:themeFillShade="80"/>
      </w:pPr>
    </w:p>
    <w:p w14:paraId="631803C2" w14:textId="77777777" w:rsidR="00C4733C" w:rsidRDefault="00C4733C" w:rsidP="0063072C">
      <w:pPr>
        <w:shd w:val="clear" w:color="auto" w:fill="1F3864" w:themeFill="accent1" w:themeFillShade="80"/>
      </w:pPr>
      <w:r>
        <w:t>########## memanggil class table di mainloop######################</w:t>
      </w:r>
    </w:p>
    <w:p w14:paraId="2B550BA2" w14:textId="77777777" w:rsidR="00C4733C" w:rsidRDefault="00C4733C" w:rsidP="0063072C">
      <w:pPr>
        <w:shd w:val="clear" w:color="auto" w:fill="1F3864" w:themeFill="accent1" w:themeFillShade="80"/>
      </w:pPr>
      <w:r>
        <w:t xml:space="preserve">#----------------------------------------------------------------#    </w:t>
      </w:r>
    </w:p>
    <w:p w14:paraId="78AC1DBD" w14:textId="77777777" w:rsidR="00C4733C" w:rsidRDefault="00C4733C" w:rsidP="0063072C">
      <w:pPr>
        <w:shd w:val="clear" w:color="auto" w:fill="1F3864" w:themeFill="accent1" w:themeFillShade="80"/>
      </w:pPr>
      <w:r>
        <w:t>if __name__ == "__main__":</w:t>
      </w:r>
    </w:p>
    <w:p w14:paraId="7DFDDE55" w14:textId="77777777" w:rsidR="00C4733C" w:rsidRDefault="00C4733C" w:rsidP="0063072C">
      <w:pPr>
        <w:shd w:val="clear" w:color="auto" w:fill="1F3864" w:themeFill="accent1" w:themeFillShade="80"/>
      </w:pPr>
      <w:r>
        <w:t xml:space="preserve">    </w:t>
      </w:r>
    </w:p>
    <w:p w14:paraId="0F475AB1" w14:textId="77777777" w:rsidR="00C4733C" w:rsidRDefault="00C4733C" w:rsidP="0063072C">
      <w:pPr>
        <w:shd w:val="clear" w:color="auto" w:fill="1F3864" w:themeFill="accent1" w:themeFillShade="80"/>
      </w:pPr>
      <w:r>
        <w:t xml:space="preserve">    t1 = threading.Thread(target=modbus_data_process, args=(10,))</w:t>
      </w:r>
    </w:p>
    <w:p w14:paraId="3F6EFCDC" w14:textId="77777777" w:rsidR="00C4733C" w:rsidRDefault="00C4733C" w:rsidP="0063072C">
      <w:pPr>
        <w:shd w:val="clear" w:color="auto" w:fill="1F3864" w:themeFill="accent1" w:themeFillShade="80"/>
      </w:pPr>
      <w:r>
        <w:t xml:space="preserve">    t1.start()</w:t>
      </w:r>
    </w:p>
    <w:p w14:paraId="1FE7657B" w14:textId="77777777" w:rsidR="00C4733C" w:rsidRDefault="00C4733C" w:rsidP="0063072C">
      <w:pPr>
        <w:shd w:val="clear" w:color="auto" w:fill="1F3864" w:themeFill="accent1" w:themeFillShade="80"/>
      </w:pPr>
      <w:r>
        <w:t xml:space="preserve">    </w:t>
      </w:r>
    </w:p>
    <w:p w14:paraId="0B2CE632" w14:textId="77777777" w:rsidR="00C4733C" w:rsidRDefault="00C4733C" w:rsidP="0063072C">
      <w:pPr>
        <w:shd w:val="clear" w:color="auto" w:fill="1F3864" w:themeFill="accent1" w:themeFillShade="80"/>
      </w:pPr>
      <w:r>
        <w:t xml:space="preserve">    main = table()</w:t>
      </w:r>
    </w:p>
    <w:p w14:paraId="5487BCB7" w14:textId="77777777" w:rsidR="00C4733C" w:rsidRDefault="00C4733C" w:rsidP="0063072C">
      <w:pPr>
        <w:shd w:val="clear" w:color="auto" w:fill="1F3864" w:themeFill="accent1" w:themeFillShade="80"/>
      </w:pPr>
      <w:r>
        <w:t xml:space="preserve">    </w:t>
      </w:r>
    </w:p>
    <w:p w14:paraId="765FAD4A" w14:textId="77777777" w:rsidR="00C4733C" w:rsidRDefault="00C4733C" w:rsidP="0063072C">
      <w:pPr>
        <w:shd w:val="clear" w:color="auto" w:fill="1F3864" w:themeFill="accent1" w:themeFillShade="80"/>
      </w:pPr>
      <w:r>
        <w:t xml:space="preserve">    </w:t>
      </w:r>
    </w:p>
    <w:p w14:paraId="796FFBB1" w14:textId="4F87F6E7" w:rsidR="00C4733C" w:rsidRPr="00C4733C" w:rsidRDefault="00C4733C" w:rsidP="0063072C">
      <w:pPr>
        <w:shd w:val="clear" w:color="auto" w:fill="1F3864" w:themeFill="accent1" w:themeFillShade="80"/>
      </w:pPr>
      <w:r>
        <w:t>#----------------------------------------------------------------#</w:t>
      </w:r>
    </w:p>
    <w:p w14:paraId="79E65664" w14:textId="77777777" w:rsidR="00BE58DA" w:rsidRDefault="00BE58DA" w:rsidP="00BE58DA">
      <w:pPr>
        <w:pStyle w:val="Heading3"/>
      </w:pPr>
      <w:bookmarkStart w:id="56" w:name="_Toc124528160"/>
      <w:r>
        <w:t>Program QML</w:t>
      </w:r>
      <w:bookmarkEnd w:id="56"/>
    </w:p>
    <w:p w14:paraId="148D2C72" w14:textId="70984C42" w:rsidR="00BE58DA" w:rsidRDefault="00BE58DA" w:rsidP="00BE58DA"/>
    <w:p w14:paraId="3ED010CF" w14:textId="77777777" w:rsidR="00C508E9" w:rsidRDefault="00C508E9" w:rsidP="0063072C">
      <w:pPr>
        <w:shd w:val="clear" w:color="auto" w:fill="70AD47" w:themeFill="accent6"/>
      </w:pPr>
      <w:r>
        <w:t>import QtQuick 2.12</w:t>
      </w:r>
    </w:p>
    <w:p w14:paraId="4F21A1C6" w14:textId="77777777" w:rsidR="00C508E9" w:rsidRDefault="00C508E9" w:rsidP="0063072C">
      <w:pPr>
        <w:shd w:val="clear" w:color="auto" w:fill="70AD47" w:themeFill="accent6"/>
      </w:pPr>
      <w:r>
        <w:t>import QtQuick.Window 2.13</w:t>
      </w:r>
    </w:p>
    <w:p w14:paraId="58481B32" w14:textId="77777777" w:rsidR="00C508E9" w:rsidRDefault="00C508E9" w:rsidP="0063072C">
      <w:pPr>
        <w:shd w:val="clear" w:color="auto" w:fill="70AD47" w:themeFill="accent6"/>
      </w:pPr>
      <w:r>
        <w:t>import QtQuick.Controls 2.0</w:t>
      </w:r>
    </w:p>
    <w:p w14:paraId="61482714" w14:textId="77777777" w:rsidR="00C508E9" w:rsidRDefault="00C508E9" w:rsidP="0063072C">
      <w:pPr>
        <w:shd w:val="clear" w:color="auto" w:fill="70AD47" w:themeFill="accent6"/>
      </w:pPr>
      <w:r>
        <w:t>import QtQuick.Controls.Styles 1.4</w:t>
      </w:r>
    </w:p>
    <w:p w14:paraId="281002E8" w14:textId="77777777" w:rsidR="00C508E9" w:rsidRDefault="00C508E9" w:rsidP="0063072C">
      <w:pPr>
        <w:shd w:val="clear" w:color="auto" w:fill="70AD47" w:themeFill="accent6"/>
      </w:pPr>
      <w:r>
        <w:t>import QtQuick.Extras 1.4</w:t>
      </w:r>
    </w:p>
    <w:p w14:paraId="094C538E" w14:textId="77777777" w:rsidR="00C508E9" w:rsidRDefault="00C508E9" w:rsidP="0063072C">
      <w:pPr>
        <w:shd w:val="clear" w:color="auto" w:fill="70AD47" w:themeFill="accent6"/>
      </w:pPr>
      <w:r>
        <w:t>import QtQuick.Extras.Private 1.0</w:t>
      </w:r>
    </w:p>
    <w:p w14:paraId="502E16D2" w14:textId="77777777" w:rsidR="00C508E9" w:rsidRDefault="00C508E9" w:rsidP="0063072C">
      <w:pPr>
        <w:shd w:val="clear" w:color="auto" w:fill="70AD47" w:themeFill="accent6"/>
      </w:pPr>
    </w:p>
    <w:p w14:paraId="132E64E3" w14:textId="77777777" w:rsidR="00C508E9" w:rsidRDefault="00C508E9" w:rsidP="0063072C">
      <w:pPr>
        <w:shd w:val="clear" w:color="auto" w:fill="70AD47" w:themeFill="accent6"/>
      </w:pPr>
    </w:p>
    <w:p w14:paraId="75E10FD5" w14:textId="77777777" w:rsidR="00C508E9" w:rsidRDefault="00C508E9" w:rsidP="0063072C">
      <w:pPr>
        <w:shd w:val="clear" w:color="auto" w:fill="70AD47" w:themeFill="accent6"/>
      </w:pPr>
      <w:r>
        <w:t>Window {</w:t>
      </w:r>
    </w:p>
    <w:p w14:paraId="5629677F" w14:textId="77777777" w:rsidR="00C508E9" w:rsidRDefault="00C508E9" w:rsidP="0063072C">
      <w:pPr>
        <w:shd w:val="clear" w:color="auto" w:fill="70AD47" w:themeFill="accent6"/>
      </w:pPr>
      <w:r>
        <w:tab/>
        <w:t>id : root</w:t>
      </w:r>
    </w:p>
    <w:p w14:paraId="0D745C90" w14:textId="77777777" w:rsidR="00C508E9" w:rsidRDefault="00C508E9" w:rsidP="0063072C">
      <w:pPr>
        <w:shd w:val="clear" w:color="auto" w:fill="70AD47" w:themeFill="accent6"/>
      </w:pPr>
      <w:r>
        <w:tab/>
        <w:t>width: 400</w:t>
      </w:r>
    </w:p>
    <w:p w14:paraId="440FC998" w14:textId="77777777" w:rsidR="00C508E9" w:rsidRDefault="00C508E9" w:rsidP="0063072C">
      <w:pPr>
        <w:shd w:val="clear" w:color="auto" w:fill="70AD47" w:themeFill="accent6"/>
      </w:pPr>
      <w:r>
        <w:tab/>
        <w:t>//maximumWidth : 1280</w:t>
      </w:r>
    </w:p>
    <w:p w14:paraId="2CB5986C" w14:textId="77777777" w:rsidR="00C508E9" w:rsidRDefault="00C508E9" w:rsidP="0063072C">
      <w:pPr>
        <w:shd w:val="clear" w:color="auto" w:fill="70AD47" w:themeFill="accent6"/>
      </w:pPr>
      <w:r>
        <w:tab/>
        <w:t>//minimumWidth : width</w:t>
      </w:r>
    </w:p>
    <w:p w14:paraId="4DA536A8" w14:textId="6EB4CE98" w:rsidR="00C508E9" w:rsidRDefault="00C508E9" w:rsidP="0063072C">
      <w:pPr>
        <w:shd w:val="clear" w:color="auto" w:fill="70AD47" w:themeFill="accent6"/>
      </w:pPr>
      <w:r>
        <w:lastRenderedPageBreak/>
        <w:t xml:space="preserve">    </w:t>
      </w:r>
      <w:r w:rsidR="0068425A">
        <w:tab/>
      </w:r>
      <w:r>
        <w:t>height: 400</w:t>
      </w:r>
    </w:p>
    <w:p w14:paraId="562EB98D" w14:textId="77777777" w:rsidR="00C508E9" w:rsidRDefault="00C508E9" w:rsidP="0063072C">
      <w:pPr>
        <w:shd w:val="clear" w:color="auto" w:fill="70AD47" w:themeFill="accent6"/>
      </w:pPr>
      <w:r>
        <w:tab/>
        <w:t>//maximumHeight : 800</w:t>
      </w:r>
    </w:p>
    <w:p w14:paraId="59912CFD" w14:textId="77777777" w:rsidR="00C508E9" w:rsidRDefault="00C508E9" w:rsidP="0063072C">
      <w:pPr>
        <w:shd w:val="clear" w:color="auto" w:fill="70AD47" w:themeFill="accent6"/>
      </w:pPr>
      <w:r>
        <w:tab/>
        <w:t>//minimumHeight : height</w:t>
      </w:r>
    </w:p>
    <w:p w14:paraId="3177CCCA" w14:textId="77777777" w:rsidR="00C508E9" w:rsidRDefault="00C508E9" w:rsidP="0063072C">
      <w:pPr>
        <w:shd w:val="clear" w:color="auto" w:fill="70AD47" w:themeFill="accent6"/>
      </w:pPr>
      <w:r>
        <w:tab/>
        <w:t>title:"membuat MINI SCADA HMI"</w:t>
      </w:r>
    </w:p>
    <w:p w14:paraId="5BF823EB" w14:textId="77777777" w:rsidR="00C508E9" w:rsidRDefault="00C508E9" w:rsidP="0063072C">
      <w:pPr>
        <w:shd w:val="clear" w:color="auto" w:fill="70AD47" w:themeFill="accent6"/>
      </w:pPr>
      <w:r>
        <w:tab/>
        <w:t>color : "black"</w:t>
      </w:r>
    </w:p>
    <w:p w14:paraId="5986D399" w14:textId="29668D3D" w:rsidR="00C508E9" w:rsidRDefault="00C508E9" w:rsidP="0063072C">
      <w:pPr>
        <w:shd w:val="clear" w:color="auto" w:fill="70AD47" w:themeFill="accent6"/>
      </w:pPr>
      <w:r>
        <w:t xml:space="preserve">    </w:t>
      </w:r>
      <w:r w:rsidR="0068425A">
        <w:tab/>
      </w:r>
      <w:r>
        <w:t>visible: true</w:t>
      </w:r>
    </w:p>
    <w:p w14:paraId="24707DA2" w14:textId="5E4525EA" w:rsidR="00C508E9" w:rsidRDefault="00C508E9" w:rsidP="0063072C">
      <w:pPr>
        <w:shd w:val="clear" w:color="auto" w:fill="70AD47" w:themeFill="accent6"/>
      </w:pPr>
      <w:r>
        <w:t xml:space="preserve">    </w:t>
      </w:r>
      <w:r w:rsidR="0068425A">
        <w:tab/>
      </w:r>
      <w:r>
        <w:t>//flags: Qt.WindowMaximized //Qt.Dialog</w:t>
      </w:r>
    </w:p>
    <w:p w14:paraId="0A907CA8" w14:textId="77777777" w:rsidR="00C508E9" w:rsidRDefault="00C508E9" w:rsidP="0063072C">
      <w:pPr>
        <w:shd w:val="clear" w:color="auto" w:fill="70AD47" w:themeFill="accent6"/>
      </w:pPr>
      <w:r>
        <w:tab/>
      </w:r>
    </w:p>
    <w:p w14:paraId="640AF379" w14:textId="77777777" w:rsidR="00C508E9" w:rsidRDefault="00C508E9" w:rsidP="0063072C">
      <w:pPr>
        <w:shd w:val="clear" w:color="auto" w:fill="70AD47" w:themeFill="accent6"/>
      </w:pPr>
      <w:r>
        <w:tab/>
        <w:t>Slider {</w:t>
      </w:r>
    </w:p>
    <w:p w14:paraId="132B5CE0" w14:textId="77777777" w:rsidR="00C508E9" w:rsidRDefault="00C508E9" w:rsidP="0063072C">
      <w:pPr>
        <w:shd w:val="clear" w:color="auto" w:fill="70AD47" w:themeFill="accent6"/>
      </w:pPr>
      <w:r>
        <w:tab/>
      </w:r>
      <w:r>
        <w:tab/>
        <w:t>id : slider</w:t>
      </w:r>
    </w:p>
    <w:p w14:paraId="0196B0C8" w14:textId="77777777" w:rsidR="00C508E9" w:rsidRDefault="00C508E9" w:rsidP="0063072C">
      <w:pPr>
        <w:shd w:val="clear" w:color="auto" w:fill="70AD47" w:themeFill="accent6"/>
      </w:pPr>
      <w:r>
        <w:tab/>
      </w:r>
      <w:r>
        <w:tab/>
        <w:t>x: 10</w:t>
      </w:r>
    </w:p>
    <w:p w14:paraId="0D088D00" w14:textId="77777777" w:rsidR="00C508E9" w:rsidRDefault="00C508E9" w:rsidP="0063072C">
      <w:pPr>
        <w:shd w:val="clear" w:color="auto" w:fill="70AD47" w:themeFill="accent6"/>
      </w:pPr>
      <w:r>
        <w:tab/>
      </w:r>
      <w:r>
        <w:tab/>
        <w:t>y: 70</w:t>
      </w:r>
    </w:p>
    <w:p w14:paraId="1C15F027" w14:textId="77777777" w:rsidR="00C508E9" w:rsidRDefault="00C508E9" w:rsidP="0063072C">
      <w:pPr>
        <w:shd w:val="clear" w:color="auto" w:fill="70AD47" w:themeFill="accent6"/>
      </w:pPr>
      <w:r>
        <w:tab/>
      </w:r>
      <w:r>
        <w:tab/>
        <w:t>height : 250</w:t>
      </w:r>
    </w:p>
    <w:p w14:paraId="10AABB29" w14:textId="77777777" w:rsidR="00C508E9" w:rsidRDefault="00C508E9" w:rsidP="0063072C">
      <w:pPr>
        <w:shd w:val="clear" w:color="auto" w:fill="70AD47" w:themeFill="accent6"/>
      </w:pPr>
      <w:r>
        <w:tab/>
      </w:r>
      <w:r>
        <w:tab/>
        <w:t>width : 250</w:t>
      </w:r>
    </w:p>
    <w:p w14:paraId="00DACB75" w14:textId="77777777" w:rsidR="00C508E9" w:rsidRDefault="00C508E9" w:rsidP="0063072C">
      <w:pPr>
        <w:shd w:val="clear" w:color="auto" w:fill="70AD47" w:themeFill="accent6"/>
      </w:pPr>
      <w:r>
        <w:tab/>
      </w:r>
      <w:r>
        <w:tab/>
        <w:t>value: 0</w:t>
      </w:r>
    </w:p>
    <w:p w14:paraId="64BC0222" w14:textId="77777777" w:rsidR="00C508E9" w:rsidRDefault="00C508E9" w:rsidP="0063072C">
      <w:pPr>
        <w:shd w:val="clear" w:color="auto" w:fill="70AD47" w:themeFill="accent6"/>
      </w:pPr>
      <w:r>
        <w:tab/>
      </w:r>
      <w:r>
        <w:tab/>
        <w:t>from: 0</w:t>
      </w:r>
    </w:p>
    <w:p w14:paraId="01417703" w14:textId="46116CCD" w:rsidR="00C508E9" w:rsidRDefault="00C508E9" w:rsidP="0063072C">
      <w:pPr>
        <w:shd w:val="clear" w:color="auto" w:fill="70AD47" w:themeFill="accent6"/>
      </w:pPr>
      <w:r>
        <w:tab/>
      </w:r>
      <w:r>
        <w:tab/>
        <w:t>to: 100</w:t>
      </w:r>
      <w:r>
        <w:tab/>
      </w:r>
    </w:p>
    <w:p w14:paraId="7CE00892" w14:textId="7880946F" w:rsidR="00C508E9" w:rsidRDefault="00C508E9" w:rsidP="0063072C">
      <w:pPr>
        <w:shd w:val="clear" w:color="auto" w:fill="70AD47" w:themeFill="accent6"/>
      </w:pPr>
      <w:r>
        <w:tab/>
        <w:t>}</w:t>
      </w:r>
    </w:p>
    <w:p w14:paraId="39B5BB88" w14:textId="77777777" w:rsidR="00C508E9" w:rsidRDefault="00C508E9" w:rsidP="0063072C">
      <w:pPr>
        <w:shd w:val="clear" w:color="auto" w:fill="70AD47" w:themeFill="accent6"/>
      </w:pPr>
      <w:r>
        <w:tab/>
        <w:t>Timer{</w:t>
      </w:r>
    </w:p>
    <w:p w14:paraId="0BE818DE" w14:textId="77777777" w:rsidR="00C508E9" w:rsidRDefault="00C508E9" w:rsidP="0063072C">
      <w:pPr>
        <w:shd w:val="clear" w:color="auto" w:fill="70AD47" w:themeFill="accent6"/>
      </w:pPr>
      <w:r>
        <w:tab/>
      </w:r>
      <w:r>
        <w:tab/>
        <w:t>id:tmgauge</w:t>
      </w:r>
    </w:p>
    <w:p w14:paraId="620EA28F" w14:textId="77777777" w:rsidR="00C508E9" w:rsidRDefault="00C508E9" w:rsidP="0063072C">
      <w:pPr>
        <w:shd w:val="clear" w:color="auto" w:fill="70AD47" w:themeFill="accent6"/>
      </w:pPr>
      <w:r>
        <w:tab/>
      </w:r>
      <w:r>
        <w:tab/>
        <w:t>interval: 200</w:t>
      </w:r>
    </w:p>
    <w:p w14:paraId="667F44B4" w14:textId="77777777" w:rsidR="00C508E9" w:rsidRDefault="00C508E9" w:rsidP="0063072C">
      <w:pPr>
        <w:shd w:val="clear" w:color="auto" w:fill="70AD47" w:themeFill="accent6"/>
      </w:pPr>
      <w:r>
        <w:tab/>
      </w:r>
      <w:r>
        <w:tab/>
        <w:t>repeat: true</w:t>
      </w:r>
    </w:p>
    <w:p w14:paraId="3B7B97CA" w14:textId="77777777" w:rsidR="00C508E9" w:rsidRDefault="00C508E9" w:rsidP="0063072C">
      <w:pPr>
        <w:shd w:val="clear" w:color="auto" w:fill="70AD47" w:themeFill="accent6"/>
      </w:pPr>
      <w:r>
        <w:tab/>
      </w:r>
      <w:r>
        <w:tab/>
        <w:t>running: true</w:t>
      </w:r>
    </w:p>
    <w:p w14:paraId="0F7AF787" w14:textId="77777777" w:rsidR="00C508E9" w:rsidRDefault="00C508E9" w:rsidP="0063072C">
      <w:pPr>
        <w:shd w:val="clear" w:color="auto" w:fill="70AD47" w:themeFill="accent6"/>
      </w:pPr>
      <w:r>
        <w:tab/>
      </w:r>
      <w:r>
        <w:tab/>
        <w:t>onTriggered: {</w:t>
      </w:r>
    </w:p>
    <w:p w14:paraId="7B76B308" w14:textId="77777777" w:rsidR="00C508E9" w:rsidRDefault="00C508E9" w:rsidP="0063072C">
      <w:pPr>
        <w:shd w:val="clear" w:color="auto" w:fill="70AD47" w:themeFill="accent6"/>
      </w:pPr>
      <w:r>
        <w:tab/>
      </w:r>
      <w:r>
        <w:tab/>
      </w:r>
      <w:r>
        <w:tab/>
        <w:t xml:space="preserve"> backend.slider(slider.value)</w:t>
      </w:r>
    </w:p>
    <w:p w14:paraId="29505F7E" w14:textId="0A3DB186" w:rsidR="00C508E9" w:rsidRDefault="00C508E9" w:rsidP="0063072C">
      <w:pPr>
        <w:shd w:val="clear" w:color="auto" w:fill="70AD47" w:themeFill="accent6"/>
      </w:pPr>
      <w:r>
        <w:tab/>
      </w:r>
      <w:r>
        <w:tab/>
        <w:t>}</w:t>
      </w:r>
      <w:r>
        <w:tab/>
      </w:r>
    </w:p>
    <w:p w14:paraId="3A221274" w14:textId="11CA4408" w:rsidR="00C508E9" w:rsidRDefault="00C508E9" w:rsidP="0063072C">
      <w:pPr>
        <w:shd w:val="clear" w:color="auto" w:fill="70AD47" w:themeFill="accent6"/>
      </w:pPr>
      <w:r>
        <w:tab/>
        <w:t>}</w:t>
      </w:r>
    </w:p>
    <w:p w14:paraId="06EEDD78" w14:textId="77CB5A16" w:rsidR="00BE58DA" w:rsidRDefault="00C508E9" w:rsidP="0068425A">
      <w:pPr>
        <w:shd w:val="clear" w:color="auto" w:fill="70AD47" w:themeFill="accent6"/>
      </w:pPr>
      <w:r>
        <w:lastRenderedPageBreak/>
        <w:t>}</w:t>
      </w:r>
    </w:p>
    <w:p w14:paraId="14B30616" w14:textId="77777777" w:rsidR="00BE58DA" w:rsidRDefault="00BE58DA" w:rsidP="00BE58DA">
      <w:pPr>
        <w:pStyle w:val="Heading2"/>
      </w:pPr>
      <w:bookmarkStart w:id="57" w:name="_Toc124528161"/>
      <w:r>
        <w:t>Customize</w:t>
      </w:r>
      <w:bookmarkEnd w:id="57"/>
    </w:p>
    <w:p w14:paraId="32FD2407" w14:textId="6BC3D7D0" w:rsidR="00BE58DA" w:rsidRDefault="00BE58DA" w:rsidP="00BE58DA">
      <w:pPr>
        <w:pStyle w:val="Heading3"/>
      </w:pPr>
      <w:bookmarkStart w:id="58" w:name="_Toc124528162"/>
      <w:r>
        <w:t>Program Ladder</w:t>
      </w:r>
      <w:bookmarkEnd w:id="58"/>
    </w:p>
    <w:p w14:paraId="533B26FF" w14:textId="18026F93" w:rsidR="00490DB2" w:rsidRPr="00490DB2" w:rsidRDefault="00490DB2" w:rsidP="00490DB2">
      <w:r w:rsidRPr="00490DB2">
        <w:rPr>
          <w:noProof/>
        </w:rPr>
        <w:drawing>
          <wp:inline distT="0" distB="0" distL="0" distR="0" wp14:anchorId="307F2B8D" wp14:editId="5C115083">
            <wp:extent cx="5943600" cy="1667510"/>
            <wp:effectExtent l="0" t="0" r="0" b="8890"/>
            <wp:docPr id="6" name="Picture 3">
              <a:extLst xmlns:a="http://schemas.openxmlformats.org/drawingml/2006/main">
                <a:ext uri="{FF2B5EF4-FFF2-40B4-BE49-F238E27FC236}">
                  <a16:creationId xmlns:a16="http://schemas.microsoft.com/office/drawing/2014/main" id="{167DD5C7-F7B6-48C1-B59F-22826F2CCD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67DD5C7-F7B6-48C1-B59F-22826F2CCD87}"/>
                        </a:ext>
                      </a:extLst>
                    </pic:cNvPr>
                    <pic:cNvPicPr>
                      <a:picLocks noChangeAspect="1"/>
                    </pic:cNvPicPr>
                  </pic:nvPicPr>
                  <pic:blipFill>
                    <a:blip r:embed="rId26"/>
                    <a:stretch>
                      <a:fillRect/>
                    </a:stretch>
                  </pic:blipFill>
                  <pic:spPr>
                    <a:xfrm>
                      <a:off x="0" y="0"/>
                      <a:ext cx="5943600" cy="1667510"/>
                    </a:xfrm>
                    <a:prstGeom prst="rect">
                      <a:avLst/>
                    </a:prstGeom>
                  </pic:spPr>
                </pic:pic>
              </a:graphicData>
            </a:graphic>
          </wp:inline>
        </w:drawing>
      </w:r>
    </w:p>
    <w:p w14:paraId="345BF690" w14:textId="06879E59" w:rsidR="00BE58DA" w:rsidRDefault="00BE58DA" w:rsidP="00BE58DA">
      <w:pPr>
        <w:pStyle w:val="Heading3"/>
      </w:pPr>
      <w:bookmarkStart w:id="59" w:name="_Toc124528163"/>
      <w:r>
        <w:t>Program Python</w:t>
      </w:r>
      <w:bookmarkEnd w:id="59"/>
    </w:p>
    <w:p w14:paraId="1BD26625" w14:textId="71A55A8D" w:rsidR="00DF213B" w:rsidRDefault="00DF213B" w:rsidP="00DF213B"/>
    <w:p w14:paraId="7B3E0E5E" w14:textId="77777777" w:rsidR="00DF213B" w:rsidRDefault="00DF213B" w:rsidP="0063072C">
      <w:pPr>
        <w:shd w:val="clear" w:color="auto" w:fill="1F3864" w:themeFill="accent1" w:themeFillShade="80"/>
      </w:pPr>
      <w:r>
        <w:t>######  PROGRAM MEMANGGIL WINDOWS PYQT5 ##########################</w:t>
      </w:r>
    </w:p>
    <w:p w14:paraId="16BA326C" w14:textId="77777777" w:rsidR="00DF213B" w:rsidRDefault="00DF213B" w:rsidP="0063072C">
      <w:pPr>
        <w:shd w:val="clear" w:color="auto" w:fill="1F3864" w:themeFill="accent1" w:themeFillShade="80"/>
      </w:pPr>
    </w:p>
    <w:p w14:paraId="002D1FE5" w14:textId="77777777" w:rsidR="00DF213B" w:rsidRDefault="00DF213B" w:rsidP="0063072C">
      <w:pPr>
        <w:shd w:val="clear" w:color="auto" w:fill="1F3864" w:themeFill="accent1" w:themeFillShade="80"/>
      </w:pPr>
      <w:r>
        <w:t>####### memanggil library PyQt5 untuk Graphical User Interface ##################################</w:t>
      </w:r>
    </w:p>
    <w:p w14:paraId="5E2D52AE" w14:textId="77777777" w:rsidR="00DF213B" w:rsidRDefault="00DF213B" w:rsidP="0063072C">
      <w:pPr>
        <w:shd w:val="clear" w:color="auto" w:fill="1F3864" w:themeFill="accent1" w:themeFillShade="80"/>
      </w:pPr>
      <w:r>
        <w:t>#----------------------------------------------------------------#</w:t>
      </w:r>
    </w:p>
    <w:p w14:paraId="0BC9C9C9" w14:textId="77777777" w:rsidR="00DF213B" w:rsidRDefault="00DF213B" w:rsidP="0063072C">
      <w:pPr>
        <w:shd w:val="clear" w:color="auto" w:fill="1F3864" w:themeFill="accent1" w:themeFillShade="80"/>
      </w:pPr>
      <w:r>
        <w:t xml:space="preserve">from PyQt5.QtCore import * </w:t>
      </w:r>
    </w:p>
    <w:p w14:paraId="574EED73" w14:textId="77777777" w:rsidR="00DF213B" w:rsidRDefault="00DF213B" w:rsidP="0063072C">
      <w:pPr>
        <w:shd w:val="clear" w:color="auto" w:fill="1F3864" w:themeFill="accent1" w:themeFillShade="80"/>
      </w:pPr>
      <w:r>
        <w:t xml:space="preserve">from PyQt5.QtGui import * </w:t>
      </w:r>
    </w:p>
    <w:p w14:paraId="09F82EEB" w14:textId="77777777" w:rsidR="00DF213B" w:rsidRDefault="00DF213B" w:rsidP="0063072C">
      <w:pPr>
        <w:shd w:val="clear" w:color="auto" w:fill="1F3864" w:themeFill="accent1" w:themeFillShade="80"/>
      </w:pPr>
      <w:r>
        <w:t xml:space="preserve">from PyQt5.QtQml import * </w:t>
      </w:r>
    </w:p>
    <w:p w14:paraId="112CB48E" w14:textId="77777777" w:rsidR="00DF213B" w:rsidRDefault="00DF213B" w:rsidP="0063072C">
      <w:pPr>
        <w:shd w:val="clear" w:color="auto" w:fill="1F3864" w:themeFill="accent1" w:themeFillShade="80"/>
      </w:pPr>
      <w:r>
        <w:t>from PyQt5.QtWidgets import *</w:t>
      </w:r>
    </w:p>
    <w:p w14:paraId="7B17747D" w14:textId="77777777" w:rsidR="00DF213B" w:rsidRDefault="00DF213B" w:rsidP="0063072C">
      <w:pPr>
        <w:shd w:val="clear" w:color="auto" w:fill="1F3864" w:themeFill="accent1" w:themeFillShade="80"/>
      </w:pPr>
      <w:r>
        <w:t xml:space="preserve">from PyQt5.QtQuick import *  </w:t>
      </w:r>
    </w:p>
    <w:p w14:paraId="4DDCD57F" w14:textId="77777777" w:rsidR="00DF213B" w:rsidRDefault="00DF213B" w:rsidP="0063072C">
      <w:pPr>
        <w:shd w:val="clear" w:color="auto" w:fill="1F3864" w:themeFill="accent1" w:themeFillShade="80"/>
      </w:pPr>
      <w:r>
        <w:t>import sys</w:t>
      </w:r>
    </w:p>
    <w:p w14:paraId="2BF74D2B" w14:textId="77777777" w:rsidR="00DF213B" w:rsidRDefault="00DF213B" w:rsidP="0063072C">
      <w:pPr>
        <w:shd w:val="clear" w:color="auto" w:fill="1F3864" w:themeFill="accent1" w:themeFillShade="80"/>
      </w:pPr>
      <w:r>
        <w:t>import threading</w:t>
      </w:r>
    </w:p>
    <w:p w14:paraId="495830E7" w14:textId="77777777" w:rsidR="00DF213B" w:rsidRDefault="00DF213B" w:rsidP="0063072C">
      <w:pPr>
        <w:shd w:val="clear" w:color="auto" w:fill="1F3864" w:themeFill="accent1" w:themeFillShade="80"/>
      </w:pPr>
      <w:r>
        <w:t>#----------------------------------------------------------------#</w:t>
      </w:r>
    </w:p>
    <w:p w14:paraId="5758F64B" w14:textId="77777777" w:rsidR="00DF213B" w:rsidRDefault="00DF213B" w:rsidP="0063072C">
      <w:pPr>
        <w:shd w:val="clear" w:color="auto" w:fill="1F3864" w:themeFill="accent1" w:themeFillShade="80"/>
      </w:pPr>
      <w:r>
        <w:t>import pymodbus</w:t>
      </w:r>
    </w:p>
    <w:p w14:paraId="0AED7610" w14:textId="77777777" w:rsidR="00DF213B" w:rsidRDefault="00DF213B" w:rsidP="0063072C">
      <w:pPr>
        <w:shd w:val="clear" w:color="auto" w:fill="1F3864" w:themeFill="accent1" w:themeFillShade="80"/>
      </w:pPr>
      <w:r>
        <w:t>from pymodbus.pdu import ModbusRequest</w:t>
      </w:r>
    </w:p>
    <w:p w14:paraId="52D6FCFB" w14:textId="77777777" w:rsidR="00DF213B" w:rsidRDefault="00DF213B" w:rsidP="0063072C">
      <w:pPr>
        <w:shd w:val="clear" w:color="auto" w:fill="1F3864" w:themeFill="accent1" w:themeFillShade="80"/>
      </w:pPr>
      <w:r>
        <w:t>from pymodbus.client.sync import ModbusSerialClient as ModbusClient</w:t>
      </w:r>
    </w:p>
    <w:p w14:paraId="1CB419BA" w14:textId="77777777" w:rsidR="00DF213B" w:rsidRDefault="00DF213B" w:rsidP="0063072C">
      <w:pPr>
        <w:shd w:val="clear" w:color="auto" w:fill="1F3864" w:themeFill="accent1" w:themeFillShade="80"/>
      </w:pPr>
      <w:r>
        <w:t>from pymodbus.register_read_message import ReadInputRegistersResponse</w:t>
      </w:r>
    </w:p>
    <w:p w14:paraId="444BC7AA" w14:textId="77777777" w:rsidR="00DF213B" w:rsidRDefault="00DF213B" w:rsidP="0063072C">
      <w:pPr>
        <w:shd w:val="clear" w:color="auto" w:fill="1F3864" w:themeFill="accent1" w:themeFillShade="80"/>
      </w:pPr>
      <w:r>
        <w:lastRenderedPageBreak/>
        <w:t>from pymodbus.transaction import ModbusRtuFramer</w:t>
      </w:r>
    </w:p>
    <w:p w14:paraId="2A37AF75" w14:textId="77777777" w:rsidR="00DF213B" w:rsidRDefault="00DF213B" w:rsidP="0063072C">
      <w:pPr>
        <w:shd w:val="clear" w:color="auto" w:fill="1F3864" w:themeFill="accent1" w:themeFillShade="80"/>
      </w:pPr>
      <w:r>
        <w:t>import serial</w:t>
      </w:r>
    </w:p>
    <w:p w14:paraId="3552E828" w14:textId="77777777" w:rsidR="00DF213B" w:rsidRDefault="00DF213B" w:rsidP="0063072C">
      <w:pPr>
        <w:shd w:val="clear" w:color="auto" w:fill="1F3864" w:themeFill="accent1" w:themeFillShade="80"/>
      </w:pPr>
      <w:r>
        <w:t>import time</w:t>
      </w:r>
    </w:p>
    <w:p w14:paraId="48A11967" w14:textId="77777777" w:rsidR="00DF213B" w:rsidRDefault="00DF213B" w:rsidP="0063072C">
      <w:pPr>
        <w:shd w:val="clear" w:color="auto" w:fill="1F3864" w:themeFill="accent1" w:themeFillShade="80"/>
      </w:pPr>
      <w:r>
        <w:t>##########################################</w:t>
      </w:r>
    </w:p>
    <w:p w14:paraId="67585A35" w14:textId="77777777" w:rsidR="00DF213B" w:rsidRDefault="00DF213B" w:rsidP="0063072C">
      <w:pPr>
        <w:shd w:val="clear" w:color="auto" w:fill="1F3864" w:themeFill="accent1" w:themeFillShade="80"/>
      </w:pPr>
      <w:r>
        <w:t>slider = ""</w:t>
      </w:r>
    </w:p>
    <w:p w14:paraId="4389A2A2" w14:textId="77777777" w:rsidR="00DF213B" w:rsidRDefault="00DF213B" w:rsidP="0063072C">
      <w:pPr>
        <w:shd w:val="clear" w:color="auto" w:fill="1F3864" w:themeFill="accent1" w:themeFillShade="80"/>
      </w:pPr>
    </w:p>
    <w:p w14:paraId="1230F29A" w14:textId="77777777" w:rsidR="00DF213B" w:rsidRDefault="00DF213B" w:rsidP="0063072C">
      <w:pPr>
        <w:shd w:val="clear" w:color="auto" w:fill="1F3864" w:themeFill="accent1" w:themeFillShade="80"/>
      </w:pPr>
    </w:p>
    <w:p w14:paraId="7AD7B7F0" w14:textId="77777777" w:rsidR="00DF213B" w:rsidRDefault="00DF213B" w:rsidP="0063072C">
      <w:pPr>
        <w:shd w:val="clear" w:color="auto" w:fill="1F3864" w:themeFill="accent1" w:themeFillShade="80"/>
      </w:pPr>
    </w:p>
    <w:p w14:paraId="40B862A8" w14:textId="77777777" w:rsidR="00DF213B" w:rsidRDefault="00DF213B" w:rsidP="0063072C">
      <w:pPr>
        <w:shd w:val="clear" w:color="auto" w:fill="1F3864" w:themeFill="accent1" w:themeFillShade="80"/>
      </w:pPr>
    </w:p>
    <w:p w14:paraId="7CAD933B" w14:textId="77777777" w:rsidR="00DF213B" w:rsidRDefault="00DF213B" w:rsidP="0063072C">
      <w:pPr>
        <w:shd w:val="clear" w:color="auto" w:fill="1F3864" w:themeFill="accent1" w:themeFillShade="80"/>
      </w:pPr>
      <w:r>
        <w:t>#---------------SCAN AVAILABLE MODBUS PORT -------------------#</w:t>
      </w:r>
    </w:p>
    <w:p w14:paraId="29F63439" w14:textId="77777777" w:rsidR="00DF213B" w:rsidRDefault="00DF213B" w:rsidP="0063072C">
      <w:pPr>
        <w:shd w:val="clear" w:color="auto" w:fill="1F3864" w:themeFill="accent1" w:themeFillShade="80"/>
      </w:pPr>
    </w:p>
    <w:p w14:paraId="653E36DC" w14:textId="77777777" w:rsidR="00DF213B" w:rsidRDefault="00DF213B" w:rsidP="0063072C">
      <w:pPr>
        <w:shd w:val="clear" w:color="auto" w:fill="1F3864" w:themeFill="accent1" w:themeFillShade="80"/>
      </w:pPr>
      <w:r>
        <w:t>def serial_ports():</w:t>
      </w:r>
    </w:p>
    <w:p w14:paraId="1ECB930E" w14:textId="77777777" w:rsidR="00DF213B" w:rsidRDefault="00DF213B" w:rsidP="0063072C">
      <w:pPr>
        <w:shd w:val="clear" w:color="auto" w:fill="1F3864" w:themeFill="accent1" w:themeFillShade="80"/>
      </w:pPr>
      <w:r>
        <w:t xml:space="preserve">    </w:t>
      </w:r>
    </w:p>
    <w:p w14:paraId="02D5409A" w14:textId="77777777" w:rsidR="00DF213B" w:rsidRDefault="00DF213B" w:rsidP="0063072C">
      <w:pPr>
        <w:shd w:val="clear" w:color="auto" w:fill="1F3864" w:themeFill="accent1" w:themeFillShade="80"/>
      </w:pPr>
      <w:r>
        <w:t xml:space="preserve">    if sys.platform.startswith('win'):</w:t>
      </w:r>
    </w:p>
    <w:p w14:paraId="4A1C167B" w14:textId="77777777" w:rsidR="00DF213B" w:rsidRDefault="00DF213B" w:rsidP="0063072C">
      <w:pPr>
        <w:shd w:val="clear" w:color="auto" w:fill="1F3864" w:themeFill="accent1" w:themeFillShade="80"/>
      </w:pPr>
      <w:r>
        <w:t xml:space="preserve">        ports = ['COM%s' % (i + 1) for i in range(256)]</w:t>
      </w:r>
    </w:p>
    <w:p w14:paraId="329751EA" w14:textId="77777777" w:rsidR="00DF213B" w:rsidRDefault="00DF213B" w:rsidP="0063072C">
      <w:pPr>
        <w:shd w:val="clear" w:color="auto" w:fill="1F3864" w:themeFill="accent1" w:themeFillShade="80"/>
      </w:pPr>
      <w:r>
        <w:t xml:space="preserve">    elif sys.platform.startswith('linux') or sys.platform.startswith('cygwin'):</w:t>
      </w:r>
    </w:p>
    <w:p w14:paraId="722E57B2" w14:textId="77777777" w:rsidR="00DF213B" w:rsidRDefault="00DF213B" w:rsidP="0063072C">
      <w:pPr>
        <w:shd w:val="clear" w:color="auto" w:fill="1F3864" w:themeFill="accent1" w:themeFillShade="80"/>
      </w:pPr>
      <w:r>
        <w:t xml:space="preserve">        # this excludes your current terminal "/dev/tty"</w:t>
      </w:r>
    </w:p>
    <w:p w14:paraId="76E731C2" w14:textId="77777777" w:rsidR="00DF213B" w:rsidRDefault="00DF213B" w:rsidP="0063072C">
      <w:pPr>
        <w:shd w:val="clear" w:color="auto" w:fill="1F3864" w:themeFill="accent1" w:themeFillShade="80"/>
      </w:pPr>
      <w:r>
        <w:t xml:space="preserve">        ports = glob.glob('/dev/tty[A-Za-z]*')</w:t>
      </w:r>
    </w:p>
    <w:p w14:paraId="1E6CE779" w14:textId="77777777" w:rsidR="00DF213B" w:rsidRDefault="00DF213B" w:rsidP="0063072C">
      <w:pPr>
        <w:shd w:val="clear" w:color="auto" w:fill="1F3864" w:themeFill="accent1" w:themeFillShade="80"/>
      </w:pPr>
      <w:r>
        <w:t xml:space="preserve">    elif sys.platform.startswith('darwin'):</w:t>
      </w:r>
    </w:p>
    <w:p w14:paraId="52F8DA82" w14:textId="77777777" w:rsidR="00DF213B" w:rsidRDefault="00DF213B" w:rsidP="0063072C">
      <w:pPr>
        <w:shd w:val="clear" w:color="auto" w:fill="1F3864" w:themeFill="accent1" w:themeFillShade="80"/>
      </w:pPr>
      <w:r>
        <w:t xml:space="preserve">        ports = glob.glob('/dev/tty.*')</w:t>
      </w:r>
    </w:p>
    <w:p w14:paraId="2FE386FE" w14:textId="77777777" w:rsidR="00DF213B" w:rsidRDefault="00DF213B" w:rsidP="0063072C">
      <w:pPr>
        <w:shd w:val="clear" w:color="auto" w:fill="1F3864" w:themeFill="accent1" w:themeFillShade="80"/>
      </w:pPr>
      <w:r>
        <w:t xml:space="preserve">    else:</w:t>
      </w:r>
    </w:p>
    <w:p w14:paraId="46BE88FA" w14:textId="77777777" w:rsidR="00DF213B" w:rsidRDefault="00DF213B" w:rsidP="0063072C">
      <w:pPr>
        <w:shd w:val="clear" w:color="auto" w:fill="1F3864" w:themeFill="accent1" w:themeFillShade="80"/>
      </w:pPr>
      <w:r>
        <w:t xml:space="preserve">        raise EnvironmentError('Unsupported platform')</w:t>
      </w:r>
    </w:p>
    <w:p w14:paraId="1699BC55" w14:textId="77777777" w:rsidR="00DF213B" w:rsidRDefault="00DF213B" w:rsidP="0063072C">
      <w:pPr>
        <w:shd w:val="clear" w:color="auto" w:fill="1F3864" w:themeFill="accent1" w:themeFillShade="80"/>
      </w:pPr>
    </w:p>
    <w:p w14:paraId="22DAD6BB" w14:textId="77777777" w:rsidR="00DF213B" w:rsidRDefault="00DF213B" w:rsidP="0063072C">
      <w:pPr>
        <w:shd w:val="clear" w:color="auto" w:fill="1F3864" w:themeFill="accent1" w:themeFillShade="80"/>
      </w:pPr>
      <w:r>
        <w:t xml:space="preserve">    result = []</w:t>
      </w:r>
    </w:p>
    <w:p w14:paraId="406C9335" w14:textId="77777777" w:rsidR="00DF213B" w:rsidRDefault="00DF213B" w:rsidP="0063072C">
      <w:pPr>
        <w:shd w:val="clear" w:color="auto" w:fill="1F3864" w:themeFill="accent1" w:themeFillShade="80"/>
      </w:pPr>
      <w:r>
        <w:t xml:space="preserve">    for port in ports:</w:t>
      </w:r>
    </w:p>
    <w:p w14:paraId="205838D7" w14:textId="77777777" w:rsidR="00DF213B" w:rsidRDefault="00DF213B" w:rsidP="0063072C">
      <w:pPr>
        <w:shd w:val="clear" w:color="auto" w:fill="1F3864" w:themeFill="accent1" w:themeFillShade="80"/>
      </w:pPr>
      <w:r>
        <w:t xml:space="preserve">        try:</w:t>
      </w:r>
    </w:p>
    <w:p w14:paraId="738948C0" w14:textId="77777777" w:rsidR="00DF213B" w:rsidRDefault="00DF213B" w:rsidP="0063072C">
      <w:pPr>
        <w:shd w:val="clear" w:color="auto" w:fill="1F3864" w:themeFill="accent1" w:themeFillShade="80"/>
      </w:pPr>
      <w:r>
        <w:t xml:space="preserve">            s = serial.Serial(port)</w:t>
      </w:r>
    </w:p>
    <w:p w14:paraId="74B8D3E0" w14:textId="77777777" w:rsidR="00DF213B" w:rsidRDefault="00DF213B" w:rsidP="0063072C">
      <w:pPr>
        <w:shd w:val="clear" w:color="auto" w:fill="1F3864" w:themeFill="accent1" w:themeFillShade="80"/>
      </w:pPr>
      <w:r>
        <w:lastRenderedPageBreak/>
        <w:t xml:space="preserve">            s.close()</w:t>
      </w:r>
    </w:p>
    <w:p w14:paraId="71A52864" w14:textId="77777777" w:rsidR="00DF213B" w:rsidRDefault="00DF213B" w:rsidP="0063072C">
      <w:pPr>
        <w:shd w:val="clear" w:color="auto" w:fill="1F3864" w:themeFill="accent1" w:themeFillShade="80"/>
      </w:pPr>
      <w:r>
        <w:t xml:space="preserve">            result.append(port)</w:t>
      </w:r>
    </w:p>
    <w:p w14:paraId="680B7372" w14:textId="77777777" w:rsidR="00DF213B" w:rsidRDefault="00DF213B" w:rsidP="0063072C">
      <w:pPr>
        <w:shd w:val="clear" w:color="auto" w:fill="1F3864" w:themeFill="accent1" w:themeFillShade="80"/>
      </w:pPr>
      <w:r>
        <w:t xml:space="preserve">        except (OSError, serial.SerialException):</w:t>
      </w:r>
    </w:p>
    <w:p w14:paraId="1A58C4A4" w14:textId="77777777" w:rsidR="00DF213B" w:rsidRDefault="00DF213B" w:rsidP="0063072C">
      <w:pPr>
        <w:shd w:val="clear" w:color="auto" w:fill="1F3864" w:themeFill="accent1" w:themeFillShade="80"/>
      </w:pPr>
      <w:r>
        <w:t xml:space="preserve">            pass</w:t>
      </w:r>
    </w:p>
    <w:p w14:paraId="5A7C9474" w14:textId="77777777" w:rsidR="00DF213B" w:rsidRDefault="00DF213B" w:rsidP="0063072C">
      <w:pPr>
        <w:shd w:val="clear" w:color="auto" w:fill="1F3864" w:themeFill="accent1" w:themeFillShade="80"/>
      </w:pPr>
      <w:r>
        <w:t xml:space="preserve">    return result</w:t>
      </w:r>
    </w:p>
    <w:p w14:paraId="78580DEA" w14:textId="77777777" w:rsidR="00DF213B" w:rsidRDefault="00DF213B" w:rsidP="0063072C">
      <w:pPr>
        <w:shd w:val="clear" w:color="auto" w:fill="1F3864" w:themeFill="accent1" w:themeFillShade="80"/>
      </w:pPr>
      <w:r>
        <w:t>print(str(serial_ports()))</w:t>
      </w:r>
    </w:p>
    <w:p w14:paraId="651AB9CD" w14:textId="77777777" w:rsidR="00DF213B" w:rsidRDefault="00DF213B" w:rsidP="0063072C">
      <w:pPr>
        <w:shd w:val="clear" w:color="auto" w:fill="1F3864" w:themeFill="accent1" w:themeFillShade="80"/>
      </w:pPr>
    </w:p>
    <w:p w14:paraId="4D56C79C" w14:textId="77777777" w:rsidR="00DF213B" w:rsidRDefault="00DF213B" w:rsidP="0063072C">
      <w:pPr>
        <w:shd w:val="clear" w:color="auto" w:fill="1F3864" w:themeFill="accent1" w:themeFillShade="80"/>
      </w:pPr>
      <w:r>
        <w:t>port = input("modbus port : ")</w:t>
      </w:r>
    </w:p>
    <w:p w14:paraId="15349938" w14:textId="77777777" w:rsidR="00DF213B" w:rsidRDefault="00DF213B" w:rsidP="0063072C">
      <w:pPr>
        <w:shd w:val="clear" w:color="auto" w:fill="1F3864" w:themeFill="accent1" w:themeFillShade="80"/>
      </w:pPr>
    </w:p>
    <w:p w14:paraId="1DE6C240" w14:textId="77777777" w:rsidR="00DF213B" w:rsidRDefault="00DF213B" w:rsidP="0063072C">
      <w:pPr>
        <w:shd w:val="clear" w:color="auto" w:fill="1F3864" w:themeFill="accent1" w:themeFillShade="80"/>
      </w:pPr>
      <w:r>
        <w:t>baudrate = input("modbus baudrate : ")</w:t>
      </w:r>
    </w:p>
    <w:p w14:paraId="38B6E0F9" w14:textId="77777777" w:rsidR="00DF213B" w:rsidRDefault="00DF213B" w:rsidP="0063072C">
      <w:pPr>
        <w:shd w:val="clear" w:color="auto" w:fill="1F3864" w:themeFill="accent1" w:themeFillShade="80"/>
      </w:pPr>
    </w:p>
    <w:p w14:paraId="5AE1947C" w14:textId="77777777" w:rsidR="00DF213B" w:rsidRDefault="00DF213B" w:rsidP="0063072C">
      <w:pPr>
        <w:shd w:val="clear" w:color="auto" w:fill="1F3864" w:themeFill="accent1" w:themeFillShade="80"/>
      </w:pPr>
      <w:r>
        <w:t>slave_id = input("slave id : ")</w:t>
      </w:r>
    </w:p>
    <w:p w14:paraId="1B0A45B2" w14:textId="77777777" w:rsidR="00DF213B" w:rsidRDefault="00DF213B" w:rsidP="0063072C">
      <w:pPr>
        <w:shd w:val="clear" w:color="auto" w:fill="1F3864" w:themeFill="accent1" w:themeFillShade="80"/>
      </w:pPr>
    </w:p>
    <w:p w14:paraId="74207FAC" w14:textId="77777777" w:rsidR="00DF213B" w:rsidRDefault="00DF213B" w:rsidP="0063072C">
      <w:pPr>
        <w:shd w:val="clear" w:color="auto" w:fill="1F3864" w:themeFill="accent1" w:themeFillShade="80"/>
      </w:pPr>
      <w:r>
        <w:t>client = ModbusClient(method='rtu', port=port, baudrate=int(baudrate), parity='N', timeout=4,strict=False)</w:t>
      </w:r>
    </w:p>
    <w:p w14:paraId="1DCEEAAA" w14:textId="77777777" w:rsidR="00DF213B" w:rsidRDefault="00DF213B" w:rsidP="0063072C">
      <w:pPr>
        <w:shd w:val="clear" w:color="auto" w:fill="1F3864" w:themeFill="accent1" w:themeFillShade="80"/>
      </w:pPr>
      <w:r>
        <w:t>connection = client.connect()</w:t>
      </w:r>
    </w:p>
    <w:p w14:paraId="260D34EE" w14:textId="77777777" w:rsidR="00DF213B" w:rsidRDefault="00DF213B" w:rsidP="0063072C">
      <w:pPr>
        <w:shd w:val="clear" w:color="auto" w:fill="1F3864" w:themeFill="accent1" w:themeFillShade="80"/>
      </w:pPr>
    </w:p>
    <w:p w14:paraId="63B458A3" w14:textId="77777777" w:rsidR="00DF213B" w:rsidRDefault="00DF213B" w:rsidP="0063072C">
      <w:pPr>
        <w:shd w:val="clear" w:color="auto" w:fill="1F3864" w:themeFill="accent1" w:themeFillShade="80"/>
      </w:pPr>
    </w:p>
    <w:p w14:paraId="18B95EAD" w14:textId="77777777" w:rsidR="00DF213B" w:rsidRDefault="00DF213B" w:rsidP="0063072C">
      <w:pPr>
        <w:shd w:val="clear" w:color="auto" w:fill="1F3864" w:themeFill="accent1" w:themeFillShade="80"/>
      </w:pPr>
    </w:p>
    <w:p w14:paraId="1A71D72F" w14:textId="77777777" w:rsidR="00DF213B" w:rsidRDefault="00DF213B" w:rsidP="0063072C">
      <w:pPr>
        <w:shd w:val="clear" w:color="auto" w:fill="1F3864" w:themeFill="accent1" w:themeFillShade="80"/>
      </w:pPr>
      <w:r>
        <w:t>########## mengisi class table dengan instruksi pyqt5#############</w:t>
      </w:r>
    </w:p>
    <w:p w14:paraId="1C58F2BA" w14:textId="77777777" w:rsidR="00DF213B" w:rsidRDefault="00DF213B" w:rsidP="0063072C">
      <w:pPr>
        <w:shd w:val="clear" w:color="auto" w:fill="1F3864" w:themeFill="accent1" w:themeFillShade="80"/>
      </w:pPr>
      <w:r>
        <w:t>#----------------------------------------------------------------#</w:t>
      </w:r>
    </w:p>
    <w:p w14:paraId="1B649C72" w14:textId="77777777" w:rsidR="00DF213B" w:rsidRDefault="00DF213B" w:rsidP="0063072C">
      <w:pPr>
        <w:shd w:val="clear" w:color="auto" w:fill="1F3864" w:themeFill="accent1" w:themeFillShade="80"/>
      </w:pPr>
      <w:r>
        <w:t xml:space="preserve">class table(QObject):    </w:t>
      </w:r>
    </w:p>
    <w:p w14:paraId="7DD270D7" w14:textId="77777777" w:rsidR="00DF213B" w:rsidRDefault="00DF213B" w:rsidP="0063072C">
      <w:pPr>
        <w:shd w:val="clear" w:color="auto" w:fill="1F3864" w:themeFill="accent1" w:themeFillShade="80"/>
      </w:pPr>
      <w:r>
        <w:t xml:space="preserve">    def __init__(self, parent = None):</w:t>
      </w:r>
    </w:p>
    <w:p w14:paraId="0D3FE77D" w14:textId="77777777" w:rsidR="00DF213B" w:rsidRDefault="00DF213B" w:rsidP="0063072C">
      <w:pPr>
        <w:shd w:val="clear" w:color="auto" w:fill="1F3864" w:themeFill="accent1" w:themeFillShade="80"/>
      </w:pPr>
      <w:r>
        <w:t xml:space="preserve">        super().__init__(parent)</w:t>
      </w:r>
    </w:p>
    <w:p w14:paraId="67A051CB" w14:textId="77777777" w:rsidR="00DF213B" w:rsidRDefault="00DF213B" w:rsidP="0063072C">
      <w:pPr>
        <w:shd w:val="clear" w:color="auto" w:fill="1F3864" w:themeFill="accent1" w:themeFillShade="80"/>
      </w:pPr>
      <w:r>
        <w:t xml:space="preserve">        self.app = QApplication(sys.argv)</w:t>
      </w:r>
    </w:p>
    <w:p w14:paraId="0C6EB91B" w14:textId="77777777" w:rsidR="00DF213B" w:rsidRDefault="00DF213B" w:rsidP="0063072C">
      <w:pPr>
        <w:shd w:val="clear" w:color="auto" w:fill="1F3864" w:themeFill="accent1" w:themeFillShade="80"/>
      </w:pPr>
      <w:r>
        <w:t xml:space="preserve">        self.engine = QQmlApplicationEngine(self)</w:t>
      </w:r>
    </w:p>
    <w:p w14:paraId="0EC00AEA" w14:textId="77777777" w:rsidR="00DF213B" w:rsidRDefault="00DF213B" w:rsidP="0063072C">
      <w:pPr>
        <w:shd w:val="clear" w:color="auto" w:fill="1F3864" w:themeFill="accent1" w:themeFillShade="80"/>
      </w:pPr>
      <w:r>
        <w:t xml:space="preserve">        self.engine.rootContext().setContextProperty("backend", self)    </w:t>
      </w:r>
    </w:p>
    <w:p w14:paraId="786F7F22" w14:textId="77777777" w:rsidR="00DF213B" w:rsidRDefault="00DF213B" w:rsidP="0063072C">
      <w:pPr>
        <w:shd w:val="clear" w:color="auto" w:fill="1F3864" w:themeFill="accent1" w:themeFillShade="80"/>
      </w:pPr>
      <w:r>
        <w:lastRenderedPageBreak/>
        <w:t xml:space="preserve">        self.engine.load(QUrl("main.qml"))</w:t>
      </w:r>
    </w:p>
    <w:p w14:paraId="686D2A2B" w14:textId="77777777" w:rsidR="00DF213B" w:rsidRDefault="00DF213B" w:rsidP="0063072C">
      <w:pPr>
        <w:shd w:val="clear" w:color="auto" w:fill="1F3864" w:themeFill="accent1" w:themeFillShade="80"/>
      </w:pPr>
      <w:r>
        <w:t xml:space="preserve">        sys.exit(self.app.exec_())</w:t>
      </w:r>
    </w:p>
    <w:p w14:paraId="3EF7A656" w14:textId="77777777" w:rsidR="00DF213B" w:rsidRDefault="00DF213B" w:rsidP="0063072C">
      <w:pPr>
        <w:shd w:val="clear" w:color="auto" w:fill="1F3864" w:themeFill="accent1" w:themeFillShade="80"/>
      </w:pPr>
      <w:r>
        <w:t xml:space="preserve">        </w:t>
      </w:r>
    </w:p>
    <w:p w14:paraId="3DB50E9A" w14:textId="77777777" w:rsidR="00DF213B" w:rsidRDefault="00DF213B" w:rsidP="0063072C">
      <w:pPr>
        <w:shd w:val="clear" w:color="auto" w:fill="1F3864" w:themeFill="accent1" w:themeFillShade="80"/>
      </w:pPr>
      <w:r>
        <w:t xml:space="preserve">    @pyqtSlot(int)</w:t>
      </w:r>
    </w:p>
    <w:p w14:paraId="65FE1038" w14:textId="77777777" w:rsidR="00DF213B" w:rsidRDefault="00DF213B" w:rsidP="0063072C">
      <w:pPr>
        <w:shd w:val="clear" w:color="auto" w:fill="1F3864" w:themeFill="accent1" w:themeFillShade="80"/>
      </w:pPr>
      <w:r>
        <w:t xml:space="preserve">    def slider(self, message):</w:t>
      </w:r>
    </w:p>
    <w:p w14:paraId="5EC13239" w14:textId="77777777" w:rsidR="00DF213B" w:rsidRDefault="00DF213B" w:rsidP="0063072C">
      <w:pPr>
        <w:shd w:val="clear" w:color="auto" w:fill="1F3864" w:themeFill="accent1" w:themeFillShade="80"/>
      </w:pPr>
      <w:r>
        <w:t xml:space="preserve">        #print(message)</w:t>
      </w:r>
    </w:p>
    <w:p w14:paraId="34B0948B" w14:textId="77777777" w:rsidR="00DF213B" w:rsidRDefault="00DF213B" w:rsidP="0063072C">
      <w:pPr>
        <w:shd w:val="clear" w:color="auto" w:fill="1F3864" w:themeFill="accent1" w:themeFillShade="80"/>
      </w:pPr>
      <w:r>
        <w:t xml:space="preserve">        global slider</w:t>
      </w:r>
    </w:p>
    <w:p w14:paraId="753F582F" w14:textId="77777777" w:rsidR="00DF213B" w:rsidRDefault="00DF213B" w:rsidP="0063072C">
      <w:pPr>
        <w:shd w:val="clear" w:color="auto" w:fill="1F3864" w:themeFill="accent1" w:themeFillShade="80"/>
      </w:pPr>
      <w:r>
        <w:t xml:space="preserve">        slider = message</w:t>
      </w:r>
    </w:p>
    <w:p w14:paraId="1A26EC0D" w14:textId="77777777" w:rsidR="00DF213B" w:rsidRDefault="00DF213B" w:rsidP="0063072C">
      <w:pPr>
        <w:shd w:val="clear" w:color="auto" w:fill="1F3864" w:themeFill="accent1" w:themeFillShade="80"/>
      </w:pPr>
      <w:r>
        <w:t>#----------------------------------------------------------------#</w:t>
      </w:r>
    </w:p>
    <w:p w14:paraId="623A74A1" w14:textId="77777777" w:rsidR="00DF213B" w:rsidRDefault="00DF213B" w:rsidP="0063072C">
      <w:pPr>
        <w:shd w:val="clear" w:color="auto" w:fill="1F3864" w:themeFill="accent1" w:themeFillShade="80"/>
      </w:pPr>
    </w:p>
    <w:p w14:paraId="77993062" w14:textId="77777777" w:rsidR="00DF213B" w:rsidRDefault="00DF213B" w:rsidP="0063072C">
      <w:pPr>
        <w:shd w:val="clear" w:color="auto" w:fill="1F3864" w:themeFill="accent1" w:themeFillShade="80"/>
      </w:pPr>
      <w:r>
        <w:t>def modbus_data_process(num):</w:t>
      </w:r>
    </w:p>
    <w:p w14:paraId="4AE20F05" w14:textId="77777777" w:rsidR="00DF213B" w:rsidRDefault="00DF213B" w:rsidP="0063072C">
      <w:pPr>
        <w:shd w:val="clear" w:color="auto" w:fill="1F3864" w:themeFill="accent1" w:themeFillShade="80"/>
      </w:pPr>
      <w:r>
        <w:t xml:space="preserve">    global request</w:t>
      </w:r>
    </w:p>
    <w:p w14:paraId="5D67108D" w14:textId="77777777" w:rsidR="00DF213B" w:rsidRDefault="00DF213B" w:rsidP="0063072C">
      <w:pPr>
        <w:shd w:val="clear" w:color="auto" w:fill="1F3864" w:themeFill="accent1" w:themeFillShade="80"/>
      </w:pPr>
      <w:r>
        <w:t xml:space="preserve">    global request_coil</w:t>
      </w:r>
    </w:p>
    <w:p w14:paraId="55F2D3FA" w14:textId="77777777" w:rsidR="00DF213B" w:rsidRDefault="00DF213B" w:rsidP="0063072C">
      <w:pPr>
        <w:shd w:val="clear" w:color="auto" w:fill="1F3864" w:themeFill="accent1" w:themeFillShade="80"/>
      </w:pPr>
      <w:r>
        <w:t xml:space="preserve">    global analog</w:t>
      </w:r>
    </w:p>
    <w:p w14:paraId="5FBB0718" w14:textId="77777777" w:rsidR="00DF213B" w:rsidRDefault="00DF213B" w:rsidP="0063072C">
      <w:pPr>
        <w:shd w:val="clear" w:color="auto" w:fill="1F3864" w:themeFill="accent1" w:themeFillShade="80"/>
      </w:pPr>
      <w:r>
        <w:t xml:space="preserve">    </w:t>
      </w:r>
    </w:p>
    <w:p w14:paraId="250C056D" w14:textId="77777777" w:rsidR="00DF213B" w:rsidRDefault="00DF213B" w:rsidP="0063072C">
      <w:pPr>
        <w:shd w:val="clear" w:color="auto" w:fill="1F3864" w:themeFill="accent1" w:themeFillShade="80"/>
      </w:pPr>
      <w:r>
        <w:t xml:space="preserve">    </w:t>
      </w:r>
    </w:p>
    <w:p w14:paraId="5938FB0A" w14:textId="77777777" w:rsidR="00DF213B" w:rsidRDefault="00DF213B" w:rsidP="0063072C">
      <w:pPr>
        <w:shd w:val="clear" w:color="auto" w:fill="1F3864" w:themeFill="accent1" w:themeFillShade="80"/>
      </w:pPr>
      <w:r>
        <w:t xml:space="preserve">    while True:</w:t>
      </w:r>
    </w:p>
    <w:p w14:paraId="7A03A3AB" w14:textId="77777777" w:rsidR="00DF213B" w:rsidRDefault="00DF213B" w:rsidP="0063072C">
      <w:pPr>
        <w:shd w:val="clear" w:color="auto" w:fill="1F3864" w:themeFill="accent1" w:themeFillShade="80"/>
      </w:pPr>
      <w:r>
        <w:t xml:space="preserve">        request = client.read_holding_registers(address=0,count=0x7,unit=int(slave_id))</w:t>
      </w:r>
    </w:p>
    <w:p w14:paraId="78AACCAE" w14:textId="77777777" w:rsidR="00DF213B" w:rsidRDefault="00DF213B" w:rsidP="0063072C">
      <w:pPr>
        <w:shd w:val="clear" w:color="auto" w:fill="1F3864" w:themeFill="accent1" w:themeFillShade="80"/>
      </w:pPr>
      <w:r>
        <w:t xml:space="preserve">        request_coil = client.read_coils(address=0,count=15,unit=int(slave_id))</w:t>
      </w:r>
    </w:p>
    <w:p w14:paraId="4B7B2F43" w14:textId="77777777" w:rsidR="00DF213B" w:rsidRDefault="00DF213B" w:rsidP="0063072C">
      <w:pPr>
        <w:shd w:val="clear" w:color="auto" w:fill="1F3864" w:themeFill="accent1" w:themeFillShade="80"/>
      </w:pPr>
      <w:r>
        <w:t xml:space="preserve">        </w:t>
      </w:r>
    </w:p>
    <w:p w14:paraId="4FD10783" w14:textId="77777777" w:rsidR="00DF213B" w:rsidRDefault="00DF213B" w:rsidP="0063072C">
      <w:pPr>
        <w:shd w:val="clear" w:color="auto" w:fill="1F3864" w:themeFill="accent1" w:themeFillShade="80"/>
      </w:pPr>
      <w:r>
        <w:t xml:space="preserve">        try:</w:t>
      </w:r>
    </w:p>
    <w:p w14:paraId="211A1531" w14:textId="77777777" w:rsidR="00DF213B" w:rsidRDefault="00DF213B" w:rsidP="0063072C">
      <w:pPr>
        <w:shd w:val="clear" w:color="auto" w:fill="1F3864" w:themeFill="accent1" w:themeFillShade="80"/>
      </w:pPr>
      <w:r>
        <w:t xml:space="preserve">            client.write_register(0, slider*10 ,unit=int(slave_id))</w:t>
      </w:r>
    </w:p>
    <w:p w14:paraId="00ABC229" w14:textId="77777777" w:rsidR="00DF213B" w:rsidRDefault="00DF213B" w:rsidP="0063072C">
      <w:pPr>
        <w:shd w:val="clear" w:color="auto" w:fill="1F3864" w:themeFill="accent1" w:themeFillShade="80"/>
      </w:pPr>
      <w:r>
        <w:t xml:space="preserve">            </w:t>
      </w:r>
    </w:p>
    <w:p w14:paraId="58444BB3" w14:textId="77777777" w:rsidR="00DF213B" w:rsidRDefault="00DF213B" w:rsidP="0063072C">
      <w:pPr>
        <w:shd w:val="clear" w:color="auto" w:fill="1F3864" w:themeFill="accent1" w:themeFillShade="80"/>
      </w:pPr>
      <w:r>
        <w:t xml:space="preserve">        except:</w:t>
      </w:r>
    </w:p>
    <w:p w14:paraId="4F1903B2" w14:textId="77777777" w:rsidR="00DF213B" w:rsidRDefault="00DF213B" w:rsidP="0063072C">
      <w:pPr>
        <w:shd w:val="clear" w:color="auto" w:fill="1F3864" w:themeFill="accent1" w:themeFillShade="80"/>
      </w:pPr>
      <w:r>
        <w:t xml:space="preserve">            pass</w:t>
      </w:r>
    </w:p>
    <w:p w14:paraId="0DAF97A9" w14:textId="77777777" w:rsidR="00DF213B" w:rsidRDefault="00DF213B" w:rsidP="0063072C">
      <w:pPr>
        <w:shd w:val="clear" w:color="auto" w:fill="1F3864" w:themeFill="accent1" w:themeFillShade="80"/>
      </w:pPr>
    </w:p>
    <w:p w14:paraId="2459F9A0" w14:textId="77777777" w:rsidR="00DF213B" w:rsidRDefault="00DF213B" w:rsidP="0063072C">
      <w:pPr>
        <w:shd w:val="clear" w:color="auto" w:fill="1F3864" w:themeFill="accent1" w:themeFillShade="80"/>
      </w:pPr>
    </w:p>
    <w:p w14:paraId="2ACA30B0" w14:textId="77777777" w:rsidR="00DF213B" w:rsidRDefault="00DF213B" w:rsidP="0063072C">
      <w:pPr>
        <w:shd w:val="clear" w:color="auto" w:fill="1F3864" w:themeFill="accent1" w:themeFillShade="80"/>
      </w:pPr>
      <w:r>
        <w:lastRenderedPageBreak/>
        <w:t>########## memanggil class table di mainloop######################</w:t>
      </w:r>
    </w:p>
    <w:p w14:paraId="29BAA74E" w14:textId="77777777" w:rsidR="00DF213B" w:rsidRDefault="00DF213B" w:rsidP="0063072C">
      <w:pPr>
        <w:shd w:val="clear" w:color="auto" w:fill="1F3864" w:themeFill="accent1" w:themeFillShade="80"/>
      </w:pPr>
      <w:r>
        <w:t xml:space="preserve">#----------------------------------------------------------------#    </w:t>
      </w:r>
    </w:p>
    <w:p w14:paraId="78B12D3B" w14:textId="77777777" w:rsidR="00DF213B" w:rsidRDefault="00DF213B" w:rsidP="0063072C">
      <w:pPr>
        <w:shd w:val="clear" w:color="auto" w:fill="1F3864" w:themeFill="accent1" w:themeFillShade="80"/>
      </w:pPr>
      <w:r>
        <w:t>if __name__ == "__main__":</w:t>
      </w:r>
    </w:p>
    <w:p w14:paraId="40211EBA" w14:textId="77777777" w:rsidR="00DF213B" w:rsidRDefault="00DF213B" w:rsidP="0063072C">
      <w:pPr>
        <w:shd w:val="clear" w:color="auto" w:fill="1F3864" w:themeFill="accent1" w:themeFillShade="80"/>
      </w:pPr>
      <w:r>
        <w:t xml:space="preserve">    </w:t>
      </w:r>
    </w:p>
    <w:p w14:paraId="51A4ADCB" w14:textId="77777777" w:rsidR="00DF213B" w:rsidRDefault="00DF213B" w:rsidP="0063072C">
      <w:pPr>
        <w:shd w:val="clear" w:color="auto" w:fill="1F3864" w:themeFill="accent1" w:themeFillShade="80"/>
      </w:pPr>
      <w:r>
        <w:t xml:space="preserve">    t1 = threading.Thread(target=modbus_data_process, args=(10,))</w:t>
      </w:r>
    </w:p>
    <w:p w14:paraId="35AC37FD" w14:textId="77777777" w:rsidR="00DF213B" w:rsidRDefault="00DF213B" w:rsidP="0063072C">
      <w:pPr>
        <w:shd w:val="clear" w:color="auto" w:fill="1F3864" w:themeFill="accent1" w:themeFillShade="80"/>
      </w:pPr>
      <w:r>
        <w:t xml:space="preserve">    t1.start()</w:t>
      </w:r>
    </w:p>
    <w:p w14:paraId="2AECA653" w14:textId="77777777" w:rsidR="00DF213B" w:rsidRDefault="00DF213B" w:rsidP="0063072C">
      <w:pPr>
        <w:shd w:val="clear" w:color="auto" w:fill="1F3864" w:themeFill="accent1" w:themeFillShade="80"/>
      </w:pPr>
      <w:r>
        <w:t xml:space="preserve">    </w:t>
      </w:r>
    </w:p>
    <w:p w14:paraId="53B58795" w14:textId="77777777" w:rsidR="00DF213B" w:rsidRDefault="00DF213B" w:rsidP="0063072C">
      <w:pPr>
        <w:shd w:val="clear" w:color="auto" w:fill="1F3864" w:themeFill="accent1" w:themeFillShade="80"/>
      </w:pPr>
      <w:r>
        <w:t xml:space="preserve">    main = table()</w:t>
      </w:r>
    </w:p>
    <w:p w14:paraId="761F3944" w14:textId="77777777" w:rsidR="00DF213B" w:rsidRDefault="00DF213B" w:rsidP="0063072C">
      <w:pPr>
        <w:shd w:val="clear" w:color="auto" w:fill="1F3864" w:themeFill="accent1" w:themeFillShade="80"/>
      </w:pPr>
      <w:r>
        <w:t xml:space="preserve">    </w:t>
      </w:r>
    </w:p>
    <w:p w14:paraId="26E4D340" w14:textId="77777777" w:rsidR="00DF213B" w:rsidRDefault="00DF213B" w:rsidP="0063072C">
      <w:pPr>
        <w:shd w:val="clear" w:color="auto" w:fill="1F3864" w:themeFill="accent1" w:themeFillShade="80"/>
      </w:pPr>
      <w:r>
        <w:t xml:space="preserve">    </w:t>
      </w:r>
    </w:p>
    <w:p w14:paraId="6F8FCD81" w14:textId="3389074E" w:rsidR="00DF213B" w:rsidRPr="00DF213B" w:rsidRDefault="00DF213B" w:rsidP="0063072C">
      <w:pPr>
        <w:shd w:val="clear" w:color="auto" w:fill="1F3864" w:themeFill="accent1" w:themeFillShade="80"/>
      </w:pPr>
      <w:r>
        <w:t>#----------------------------------------------------------------#</w:t>
      </w:r>
    </w:p>
    <w:p w14:paraId="470EB9DE" w14:textId="77777777" w:rsidR="00BE58DA" w:rsidRPr="00DC57E3" w:rsidRDefault="00BE58DA" w:rsidP="00BE58DA">
      <w:pPr>
        <w:pStyle w:val="Heading3"/>
      </w:pPr>
      <w:bookmarkStart w:id="60" w:name="_Toc124528164"/>
      <w:r>
        <w:t>Program QML</w:t>
      </w:r>
      <w:bookmarkEnd w:id="60"/>
    </w:p>
    <w:p w14:paraId="72E3562B" w14:textId="77777777" w:rsidR="00965DAC" w:rsidRDefault="00965DAC" w:rsidP="0063072C">
      <w:pPr>
        <w:shd w:val="clear" w:color="auto" w:fill="70AD47" w:themeFill="accent6"/>
      </w:pPr>
      <w:r>
        <w:t>import QtQuick 2.12</w:t>
      </w:r>
    </w:p>
    <w:p w14:paraId="166DB0A7" w14:textId="77777777" w:rsidR="00965DAC" w:rsidRDefault="00965DAC" w:rsidP="0063072C">
      <w:pPr>
        <w:shd w:val="clear" w:color="auto" w:fill="70AD47" w:themeFill="accent6"/>
      </w:pPr>
      <w:r>
        <w:t>import QtQuick.Window 2.13</w:t>
      </w:r>
    </w:p>
    <w:p w14:paraId="091EA20E" w14:textId="77777777" w:rsidR="00965DAC" w:rsidRDefault="00965DAC" w:rsidP="0063072C">
      <w:pPr>
        <w:shd w:val="clear" w:color="auto" w:fill="70AD47" w:themeFill="accent6"/>
      </w:pPr>
      <w:r>
        <w:t>import QtQuick.Controls 2.0</w:t>
      </w:r>
    </w:p>
    <w:p w14:paraId="773BAD14" w14:textId="77777777" w:rsidR="00965DAC" w:rsidRDefault="00965DAC" w:rsidP="0063072C">
      <w:pPr>
        <w:shd w:val="clear" w:color="auto" w:fill="70AD47" w:themeFill="accent6"/>
      </w:pPr>
      <w:r>
        <w:t>import QtQuick.Controls.Styles 1.4</w:t>
      </w:r>
    </w:p>
    <w:p w14:paraId="476BC8BC" w14:textId="77777777" w:rsidR="00965DAC" w:rsidRDefault="00965DAC" w:rsidP="0063072C">
      <w:pPr>
        <w:shd w:val="clear" w:color="auto" w:fill="70AD47" w:themeFill="accent6"/>
      </w:pPr>
      <w:r>
        <w:t>import QtQuick.Extras 1.4</w:t>
      </w:r>
    </w:p>
    <w:p w14:paraId="0D00A081" w14:textId="77777777" w:rsidR="00965DAC" w:rsidRDefault="00965DAC" w:rsidP="0063072C">
      <w:pPr>
        <w:shd w:val="clear" w:color="auto" w:fill="70AD47" w:themeFill="accent6"/>
      </w:pPr>
      <w:r>
        <w:t>import QtQuick.Extras.Private 1.0</w:t>
      </w:r>
    </w:p>
    <w:p w14:paraId="6C1A1DEC" w14:textId="77777777" w:rsidR="00965DAC" w:rsidRDefault="00965DAC" w:rsidP="0063072C">
      <w:pPr>
        <w:shd w:val="clear" w:color="auto" w:fill="70AD47" w:themeFill="accent6"/>
      </w:pPr>
      <w:r>
        <w:t>import "controls"</w:t>
      </w:r>
    </w:p>
    <w:p w14:paraId="40FAD541" w14:textId="77777777" w:rsidR="00965DAC" w:rsidRDefault="00965DAC" w:rsidP="0063072C">
      <w:pPr>
        <w:shd w:val="clear" w:color="auto" w:fill="70AD47" w:themeFill="accent6"/>
      </w:pPr>
    </w:p>
    <w:p w14:paraId="71D3F574" w14:textId="77777777" w:rsidR="00965DAC" w:rsidRDefault="00965DAC" w:rsidP="0063072C">
      <w:pPr>
        <w:shd w:val="clear" w:color="auto" w:fill="70AD47" w:themeFill="accent6"/>
      </w:pPr>
    </w:p>
    <w:p w14:paraId="6B7C50FC" w14:textId="77777777" w:rsidR="00965DAC" w:rsidRDefault="00965DAC" w:rsidP="0063072C">
      <w:pPr>
        <w:shd w:val="clear" w:color="auto" w:fill="70AD47" w:themeFill="accent6"/>
      </w:pPr>
      <w:r>
        <w:t>Window {</w:t>
      </w:r>
    </w:p>
    <w:p w14:paraId="1B3BB87A" w14:textId="77777777" w:rsidR="00965DAC" w:rsidRDefault="00965DAC" w:rsidP="0063072C">
      <w:pPr>
        <w:shd w:val="clear" w:color="auto" w:fill="70AD47" w:themeFill="accent6"/>
      </w:pPr>
      <w:r>
        <w:tab/>
        <w:t>id : root</w:t>
      </w:r>
    </w:p>
    <w:p w14:paraId="5D20ED92" w14:textId="77777777" w:rsidR="00965DAC" w:rsidRDefault="00965DAC" w:rsidP="0063072C">
      <w:pPr>
        <w:shd w:val="clear" w:color="auto" w:fill="70AD47" w:themeFill="accent6"/>
      </w:pPr>
      <w:r>
        <w:tab/>
        <w:t>width: 400</w:t>
      </w:r>
    </w:p>
    <w:p w14:paraId="5346DE4B" w14:textId="77777777" w:rsidR="00965DAC" w:rsidRDefault="00965DAC" w:rsidP="0063072C">
      <w:pPr>
        <w:shd w:val="clear" w:color="auto" w:fill="70AD47" w:themeFill="accent6"/>
      </w:pPr>
      <w:r>
        <w:tab/>
        <w:t>//maximumWidth : 1280</w:t>
      </w:r>
    </w:p>
    <w:p w14:paraId="60CABE6F" w14:textId="77777777" w:rsidR="00965DAC" w:rsidRDefault="00965DAC" w:rsidP="0063072C">
      <w:pPr>
        <w:shd w:val="clear" w:color="auto" w:fill="70AD47" w:themeFill="accent6"/>
      </w:pPr>
      <w:r>
        <w:tab/>
        <w:t>//minimumWidth : width</w:t>
      </w:r>
    </w:p>
    <w:p w14:paraId="5CF88456" w14:textId="4F4BF042" w:rsidR="00965DAC" w:rsidRDefault="00965DAC" w:rsidP="0063072C">
      <w:pPr>
        <w:shd w:val="clear" w:color="auto" w:fill="70AD47" w:themeFill="accent6"/>
      </w:pPr>
      <w:r>
        <w:t xml:space="preserve">    </w:t>
      </w:r>
      <w:r w:rsidR="0068425A">
        <w:tab/>
      </w:r>
      <w:r>
        <w:t>height: 400</w:t>
      </w:r>
    </w:p>
    <w:p w14:paraId="44F9B32E" w14:textId="77777777" w:rsidR="00965DAC" w:rsidRDefault="00965DAC" w:rsidP="0063072C">
      <w:pPr>
        <w:shd w:val="clear" w:color="auto" w:fill="70AD47" w:themeFill="accent6"/>
      </w:pPr>
      <w:r>
        <w:lastRenderedPageBreak/>
        <w:tab/>
        <w:t>//maximumHeight : 800</w:t>
      </w:r>
    </w:p>
    <w:p w14:paraId="3A5BC0AE" w14:textId="77777777" w:rsidR="00965DAC" w:rsidRDefault="00965DAC" w:rsidP="0063072C">
      <w:pPr>
        <w:shd w:val="clear" w:color="auto" w:fill="70AD47" w:themeFill="accent6"/>
      </w:pPr>
      <w:r>
        <w:tab/>
        <w:t>//minimumHeight : height</w:t>
      </w:r>
    </w:p>
    <w:p w14:paraId="6CFBAC4C" w14:textId="77777777" w:rsidR="00965DAC" w:rsidRDefault="00965DAC" w:rsidP="0063072C">
      <w:pPr>
        <w:shd w:val="clear" w:color="auto" w:fill="70AD47" w:themeFill="accent6"/>
      </w:pPr>
      <w:r>
        <w:tab/>
        <w:t>title:"membuat MINI SCADA HMI"</w:t>
      </w:r>
    </w:p>
    <w:p w14:paraId="0E0DDEB1" w14:textId="77777777" w:rsidR="00965DAC" w:rsidRDefault="00965DAC" w:rsidP="0063072C">
      <w:pPr>
        <w:shd w:val="clear" w:color="auto" w:fill="70AD47" w:themeFill="accent6"/>
      </w:pPr>
      <w:r>
        <w:tab/>
        <w:t>color : "black"</w:t>
      </w:r>
    </w:p>
    <w:p w14:paraId="4524E22D" w14:textId="2F4CEDF7" w:rsidR="00965DAC" w:rsidRDefault="00965DAC" w:rsidP="0063072C">
      <w:pPr>
        <w:shd w:val="clear" w:color="auto" w:fill="70AD47" w:themeFill="accent6"/>
      </w:pPr>
      <w:r>
        <w:t xml:space="preserve">    </w:t>
      </w:r>
      <w:r w:rsidR="0068425A">
        <w:tab/>
      </w:r>
      <w:r>
        <w:t>visible: true</w:t>
      </w:r>
    </w:p>
    <w:p w14:paraId="3305A2D4" w14:textId="3551FC57" w:rsidR="00965DAC" w:rsidRDefault="00965DAC" w:rsidP="0063072C">
      <w:pPr>
        <w:shd w:val="clear" w:color="auto" w:fill="70AD47" w:themeFill="accent6"/>
      </w:pPr>
      <w:r>
        <w:t xml:space="preserve">    </w:t>
      </w:r>
      <w:r w:rsidR="0068425A">
        <w:tab/>
      </w:r>
      <w:r>
        <w:t>//flags: Qt.WindowMaximized //Qt.Dialog</w:t>
      </w:r>
    </w:p>
    <w:p w14:paraId="7A44679E" w14:textId="77777777" w:rsidR="00965DAC" w:rsidRDefault="00965DAC" w:rsidP="0063072C">
      <w:pPr>
        <w:shd w:val="clear" w:color="auto" w:fill="70AD47" w:themeFill="accent6"/>
      </w:pPr>
      <w:r>
        <w:tab/>
      </w:r>
    </w:p>
    <w:p w14:paraId="2D4818FA" w14:textId="77777777" w:rsidR="00965DAC" w:rsidRDefault="00965DAC" w:rsidP="0063072C">
      <w:pPr>
        <w:shd w:val="clear" w:color="auto" w:fill="70AD47" w:themeFill="accent6"/>
      </w:pPr>
      <w:r>
        <w:tab/>
        <w:t>CircularSlider {</w:t>
      </w:r>
    </w:p>
    <w:p w14:paraId="41F2FCF9" w14:textId="77777777" w:rsidR="00965DAC" w:rsidRDefault="00965DAC" w:rsidP="0063072C">
      <w:pPr>
        <w:shd w:val="clear" w:color="auto" w:fill="70AD47" w:themeFill="accent6"/>
      </w:pPr>
      <w:r>
        <w:t xml:space="preserve">                id: gauge</w:t>
      </w:r>
    </w:p>
    <w:p w14:paraId="21DFA13E" w14:textId="77777777" w:rsidR="00965DAC" w:rsidRDefault="00965DAC" w:rsidP="0063072C">
      <w:pPr>
        <w:shd w:val="clear" w:color="auto" w:fill="70AD47" w:themeFill="accent6"/>
      </w:pPr>
      <w:r>
        <w:t xml:space="preserve">                hideProgress: true</w:t>
      </w:r>
    </w:p>
    <w:p w14:paraId="1B3997A0" w14:textId="77777777" w:rsidR="00965DAC" w:rsidRDefault="00965DAC" w:rsidP="0063072C">
      <w:pPr>
        <w:shd w:val="clear" w:color="auto" w:fill="70AD47" w:themeFill="accent6"/>
      </w:pPr>
      <w:r>
        <w:t xml:space="preserve">                hideTrack: true</w:t>
      </w:r>
    </w:p>
    <w:p w14:paraId="0B7A8F46" w14:textId="77777777" w:rsidR="00965DAC" w:rsidRDefault="00965DAC" w:rsidP="0063072C">
      <w:pPr>
        <w:shd w:val="clear" w:color="auto" w:fill="70AD47" w:themeFill="accent6"/>
      </w:pPr>
      <w:r>
        <w:t xml:space="preserve">                width: 300</w:t>
      </w:r>
    </w:p>
    <w:p w14:paraId="77D7221B" w14:textId="77777777" w:rsidR="00965DAC" w:rsidRDefault="00965DAC" w:rsidP="0063072C">
      <w:pPr>
        <w:shd w:val="clear" w:color="auto" w:fill="70AD47" w:themeFill="accent6"/>
      </w:pPr>
      <w:r>
        <w:t xml:space="preserve">                height: 300</w:t>
      </w:r>
    </w:p>
    <w:p w14:paraId="1344500F" w14:textId="77777777" w:rsidR="00965DAC" w:rsidRDefault="00965DAC" w:rsidP="0063072C">
      <w:pPr>
        <w:shd w:val="clear" w:color="auto" w:fill="70AD47" w:themeFill="accent6"/>
      </w:pPr>
    </w:p>
    <w:p w14:paraId="3EC018CE" w14:textId="77777777" w:rsidR="00965DAC" w:rsidRDefault="00965DAC" w:rsidP="0063072C">
      <w:pPr>
        <w:shd w:val="clear" w:color="auto" w:fill="70AD47" w:themeFill="accent6"/>
      </w:pPr>
      <w:r>
        <w:t xml:space="preserve">                interactive: true</w:t>
      </w:r>
    </w:p>
    <w:p w14:paraId="6A846A01" w14:textId="77777777" w:rsidR="00965DAC" w:rsidRDefault="00965DAC" w:rsidP="0063072C">
      <w:pPr>
        <w:shd w:val="clear" w:color="auto" w:fill="70AD47" w:themeFill="accent6"/>
      </w:pPr>
      <w:r>
        <w:t xml:space="preserve">                value: 0//(gauge2.value).toFixed()</w:t>
      </w:r>
    </w:p>
    <w:p w14:paraId="74E39A07" w14:textId="70428878" w:rsidR="00965DAC" w:rsidRDefault="00965DAC" w:rsidP="0063072C">
      <w:pPr>
        <w:shd w:val="clear" w:color="auto" w:fill="70AD47" w:themeFill="accent6"/>
      </w:pPr>
      <w:r>
        <w:tab/>
      </w:r>
      <w:r w:rsidR="0068425A">
        <w:t xml:space="preserve">   </w:t>
      </w:r>
      <w:r>
        <w:t>minValue: 0</w:t>
      </w:r>
    </w:p>
    <w:p w14:paraId="5A98ED6F" w14:textId="77777777" w:rsidR="00965DAC" w:rsidRDefault="00965DAC" w:rsidP="0063072C">
      <w:pPr>
        <w:shd w:val="clear" w:color="auto" w:fill="70AD47" w:themeFill="accent6"/>
      </w:pPr>
      <w:r>
        <w:t xml:space="preserve">                maxValue: 100</w:t>
      </w:r>
    </w:p>
    <w:p w14:paraId="37D9B4EF" w14:textId="77777777" w:rsidR="00965DAC" w:rsidRDefault="00965DAC" w:rsidP="0063072C">
      <w:pPr>
        <w:shd w:val="clear" w:color="auto" w:fill="70AD47" w:themeFill="accent6"/>
      </w:pPr>
    </w:p>
    <w:p w14:paraId="35FF0719" w14:textId="77777777" w:rsidR="00965DAC" w:rsidRDefault="00965DAC" w:rsidP="0063072C">
      <w:pPr>
        <w:shd w:val="clear" w:color="auto" w:fill="70AD47" w:themeFill="accent6"/>
      </w:pPr>
      <w:r>
        <w:t xml:space="preserve">                Repeater {</w:t>
      </w:r>
    </w:p>
    <w:p w14:paraId="49F8CB65" w14:textId="437A5855" w:rsidR="00965DAC" w:rsidRDefault="00965DAC" w:rsidP="0063072C">
      <w:pPr>
        <w:shd w:val="clear" w:color="auto" w:fill="70AD47" w:themeFill="accent6"/>
      </w:pPr>
      <w:r>
        <w:t xml:space="preserve">                    model: 72</w:t>
      </w:r>
    </w:p>
    <w:p w14:paraId="689FB070" w14:textId="77777777" w:rsidR="00965DAC" w:rsidRDefault="00965DAC" w:rsidP="0063072C">
      <w:pPr>
        <w:shd w:val="clear" w:color="auto" w:fill="70AD47" w:themeFill="accent6"/>
      </w:pPr>
      <w:r>
        <w:t xml:space="preserve">                    Rectangle {</w:t>
      </w:r>
    </w:p>
    <w:p w14:paraId="5140B538" w14:textId="77777777" w:rsidR="00965DAC" w:rsidRDefault="00965DAC" w:rsidP="0063072C">
      <w:pPr>
        <w:shd w:val="clear" w:color="auto" w:fill="70AD47" w:themeFill="accent6"/>
      </w:pPr>
      <w:r>
        <w:t xml:space="preserve">                        id: indicator</w:t>
      </w:r>
    </w:p>
    <w:p w14:paraId="3A74FAD6" w14:textId="77777777" w:rsidR="00965DAC" w:rsidRDefault="00965DAC" w:rsidP="0063072C">
      <w:pPr>
        <w:shd w:val="clear" w:color="auto" w:fill="70AD47" w:themeFill="accent6"/>
      </w:pPr>
      <w:r>
        <w:t xml:space="preserve">                        width: 5</w:t>
      </w:r>
    </w:p>
    <w:p w14:paraId="34C7C73F" w14:textId="77777777" w:rsidR="00965DAC" w:rsidRDefault="00965DAC" w:rsidP="0063072C">
      <w:pPr>
        <w:shd w:val="clear" w:color="auto" w:fill="70AD47" w:themeFill="accent6"/>
      </w:pPr>
      <w:r>
        <w:t xml:space="preserve">                        height: 20</w:t>
      </w:r>
    </w:p>
    <w:p w14:paraId="6F339E1D" w14:textId="77777777" w:rsidR="00965DAC" w:rsidRDefault="00965DAC" w:rsidP="0063072C">
      <w:pPr>
        <w:shd w:val="clear" w:color="auto" w:fill="70AD47" w:themeFill="accent6"/>
      </w:pPr>
      <w:r>
        <w:t xml:space="preserve">                        radius: width / 2</w:t>
      </w:r>
    </w:p>
    <w:p w14:paraId="2A45C3C2" w14:textId="77777777" w:rsidR="00965DAC" w:rsidRDefault="00965DAC" w:rsidP="0063072C">
      <w:pPr>
        <w:shd w:val="clear" w:color="auto" w:fill="70AD47" w:themeFill="accent6"/>
      </w:pPr>
      <w:r>
        <w:t xml:space="preserve">                        color: indicator.angle &gt; gauge.angle ? "#16171C" : "#F2055C"</w:t>
      </w:r>
    </w:p>
    <w:p w14:paraId="5173C1D1" w14:textId="77777777" w:rsidR="00965DAC" w:rsidRDefault="00965DAC" w:rsidP="0063072C">
      <w:pPr>
        <w:shd w:val="clear" w:color="auto" w:fill="70AD47" w:themeFill="accent6"/>
      </w:pPr>
      <w:r>
        <w:lastRenderedPageBreak/>
        <w:t xml:space="preserve">                        readonly property real angle: index * 5</w:t>
      </w:r>
    </w:p>
    <w:p w14:paraId="60DF4EAF" w14:textId="77777777" w:rsidR="00965DAC" w:rsidRDefault="00965DAC" w:rsidP="0063072C">
      <w:pPr>
        <w:shd w:val="clear" w:color="auto" w:fill="70AD47" w:themeFill="accent6"/>
      </w:pPr>
      <w:r>
        <w:t xml:space="preserve">                        transform: [</w:t>
      </w:r>
    </w:p>
    <w:p w14:paraId="71DA6EA8" w14:textId="77777777" w:rsidR="00965DAC" w:rsidRDefault="00965DAC" w:rsidP="0063072C">
      <w:pPr>
        <w:shd w:val="clear" w:color="auto" w:fill="70AD47" w:themeFill="accent6"/>
      </w:pPr>
      <w:r>
        <w:t xml:space="preserve">                            Translate {</w:t>
      </w:r>
    </w:p>
    <w:p w14:paraId="63D41020" w14:textId="77777777" w:rsidR="00965DAC" w:rsidRDefault="00965DAC" w:rsidP="0063072C">
      <w:pPr>
        <w:shd w:val="clear" w:color="auto" w:fill="70AD47" w:themeFill="accent6"/>
      </w:pPr>
      <w:r>
        <w:t xml:space="preserve">                                x: gauge.width / 2 - width / 2</w:t>
      </w:r>
    </w:p>
    <w:p w14:paraId="597B8772" w14:textId="77777777" w:rsidR="00965DAC" w:rsidRDefault="00965DAC" w:rsidP="0063072C">
      <w:pPr>
        <w:shd w:val="clear" w:color="auto" w:fill="70AD47" w:themeFill="accent6"/>
      </w:pPr>
      <w:r>
        <w:t xml:space="preserve">                            },</w:t>
      </w:r>
    </w:p>
    <w:p w14:paraId="730808DC" w14:textId="77777777" w:rsidR="00965DAC" w:rsidRDefault="00965DAC" w:rsidP="0063072C">
      <w:pPr>
        <w:shd w:val="clear" w:color="auto" w:fill="70AD47" w:themeFill="accent6"/>
      </w:pPr>
      <w:r>
        <w:t xml:space="preserve">                            Rotation {</w:t>
      </w:r>
    </w:p>
    <w:p w14:paraId="1648E812" w14:textId="77777777" w:rsidR="00965DAC" w:rsidRDefault="00965DAC" w:rsidP="0063072C">
      <w:pPr>
        <w:shd w:val="clear" w:color="auto" w:fill="70AD47" w:themeFill="accent6"/>
      </w:pPr>
      <w:r>
        <w:t xml:space="preserve">                                origin.x: gauge.width / 2</w:t>
      </w:r>
    </w:p>
    <w:p w14:paraId="05FBAFAB" w14:textId="77777777" w:rsidR="00965DAC" w:rsidRDefault="00965DAC" w:rsidP="0063072C">
      <w:pPr>
        <w:shd w:val="clear" w:color="auto" w:fill="70AD47" w:themeFill="accent6"/>
      </w:pPr>
      <w:r>
        <w:t xml:space="preserve">                                origin.y: gauge.height / 2</w:t>
      </w:r>
    </w:p>
    <w:p w14:paraId="238EDE48" w14:textId="77777777" w:rsidR="00965DAC" w:rsidRDefault="00965DAC" w:rsidP="0063072C">
      <w:pPr>
        <w:shd w:val="clear" w:color="auto" w:fill="70AD47" w:themeFill="accent6"/>
      </w:pPr>
      <w:r>
        <w:t xml:space="preserve">                                angle: indicator.angle</w:t>
      </w:r>
    </w:p>
    <w:p w14:paraId="3AF23B9C" w14:textId="77777777" w:rsidR="00965DAC" w:rsidRDefault="00965DAC" w:rsidP="0063072C">
      <w:pPr>
        <w:shd w:val="clear" w:color="auto" w:fill="70AD47" w:themeFill="accent6"/>
      </w:pPr>
      <w:r>
        <w:t xml:space="preserve">                            }</w:t>
      </w:r>
    </w:p>
    <w:p w14:paraId="52637850" w14:textId="77777777" w:rsidR="009C055E" w:rsidRDefault="00965DAC" w:rsidP="0063072C">
      <w:pPr>
        <w:shd w:val="clear" w:color="auto" w:fill="70AD47" w:themeFill="accent6"/>
      </w:pPr>
      <w:r>
        <w:t xml:space="preserve">                        ]</w:t>
      </w:r>
      <w:r>
        <w:tab/>
      </w:r>
      <w:r>
        <w:tab/>
      </w:r>
    </w:p>
    <w:p w14:paraId="11190E97" w14:textId="4AD2A3C7" w:rsidR="00965DAC" w:rsidRDefault="00965DAC" w:rsidP="0063072C">
      <w:pPr>
        <w:shd w:val="clear" w:color="auto" w:fill="70AD47" w:themeFill="accent6"/>
      </w:pPr>
      <w:r>
        <w:tab/>
        <w:t>}</w:t>
      </w:r>
    </w:p>
    <w:p w14:paraId="095166AA" w14:textId="75749173" w:rsidR="00965DAC" w:rsidRDefault="00965DAC" w:rsidP="0063072C">
      <w:pPr>
        <w:shd w:val="clear" w:color="auto" w:fill="70AD47" w:themeFill="accent6"/>
      </w:pPr>
      <w:r>
        <w:t xml:space="preserve">             }</w:t>
      </w:r>
    </w:p>
    <w:p w14:paraId="12DC36E4" w14:textId="77777777" w:rsidR="00965DAC" w:rsidRDefault="00965DAC" w:rsidP="0063072C">
      <w:pPr>
        <w:shd w:val="clear" w:color="auto" w:fill="70AD47" w:themeFill="accent6"/>
      </w:pPr>
      <w:r>
        <w:tab/>
      </w:r>
      <w:r>
        <w:tab/>
      </w:r>
      <w:r>
        <w:tab/>
      </w:r>
      <w:r>
        <w:tab/>
      </w:r>
    </w:p>
    <w:p w14:paraId="253285F9" w14:textId="40750447" w:rsidR="00965DAC" w:rsidRDefault="00965DAC" w:rsidP="0063072C">
      <w:pPr>
        <w:shd w:val="clear" w:color="auto" w:fill="70AD47" w:themeFill="accent6"/>
      </w:pPr>
      <w:r>
        <w:tab/>
        <w:t>Text{</w:t>
      </w:r>
    </w:p>
    <w:p w14:paraId="1E4A5D54" w14:textId="1CD3D341" w:rsidR="00965DAC" w:rsidRDefault="00965DAC" w:rsidP="0063072C">
      <w:pPr>
        <w:shd w:val="clear" w:color="auto" w:fill="70AD47" w:themeFill="accent6"/>
      </w:pPr>
      <w:r>
        <w:tab/>
        <w:t>anchors.horizontalCenter: parent.horizontalCenter</w:t>
      </w:r>
    </w:p>
    <w:p w14:paraId="25EB1803" w14:textId="3C552A85" w:rsidR="00965DAC" w:rsidRDefault="00965DAC" w:rsidP="0063072C">
      <w:pPr>
        <w:shd w:val="clear" w:color="auto" w:fill="70AD47" w:themeFill="accent6"/>
      </w:pPr>
      <w:r>
        <w:tab/>
        <w:t>anchors.verticalCenter: parent.verticalCenter</w:t>
      </w:r>
    </w:p>
    <w:p w14:paraId="47050348" w14:textId="02A2C1FF" w:rsidR="00965DAC" w:rsidRDefault="00965DAC" w:rsidP="009C055E">
      <w:pPr>
        <w:shd w:val="clear" w:color="auto" w:fill="70AD47" w:themeFill="accent6"/>
        <w:ind w:firstLine="720"/>
      </w:pPr>
      <w:r>
        <w:t>text : gauge.value</w:t>
      </w:r>
    </w:p>
    <w:p w14:paraId="265BB2FB" w14:textId="76EAB15A" w:rsidR="00965DAC" w:rsidRDefault="00965DAC" w:rsidP="0063072C">
      <w:pPr>
        <w:shd w:val="clear" w:color="auto" w:fill="70AD47" w:themeFill="accent6"/>
      </w:pPr>
      <w:r>
        <w:tab/>
        <w:t>font.pixelSize : 30</w:t>
      </w:r>
    </w:p>
    <w:p w14:paraId="35294757" w14:textId="77777777" w:rsidR="009C055E" w:rsidRDefault="00965DAC" w:rsidP="0063072C">
      <w:pPr>
        <w:shd w:val="clear" w:color="auto" w:fill="70AD47" w:themeFill="accent6"/>
      </w:pPr>
      <w:r>
        <w:tab/>
        <w:t>color : "white"</w:t>
      </w:r>
    </w:p>
    <w:p w14:paraId="735694E2" w14:textId="0CAFBC6F" w:rsidR="00965DAC" w:rsidRDefault="00965DAC" w:rsidP="0063072C">
      <w:pPr>
        <w:shd w:val="clear" w:color="auto" w:fill="70AD47" w:themeFill="accent6"/>
      </w:pPr>
      <w:r>
        <w:tab/>
        <w:t>}</w:t>
      </w:r>
    </w:p>
    <w:p w14:paraId="5B9A8D66" w14:textId="77777777" w:rsidR="00965DAC" w:rsidRDefault="00965DAC" w:rsidP="0063072C">
      <w:pPr>
        <w:shd w:val="clear" w:color="auto" w:fill="70AD47" w:themeFill="accent6"/>
      </w:pPr>
      <w:r>
        <w:t xml:space="preserve">            }</w:t>
      </w:r>
    </w:p>
    <w:p w14:paraId="451DEE8D" w14:textId="21D2A2FF" w:rsidR="00965DAC" w:rsidRDefault="00965DAC" w:rsidP="0063072C">
      <w:pPr>
        <w:shd w:val="clear" w:color="auto" w:fill="70AD47" w:themeFill="accent6"/>
      </w:pPr>
    </w:p>
    <w:p w14:paraId="28557A6E" w14:textId="77777777" w:rsidR="00965DAC" w:rsidRDefault="00965DAC" w:rsidP="0063072C">
      <w:pPr>
        <w:shd w:val="clear" w:color="auto" w:fill="70AD47" w:themeFill="accent6"/>
      </w:pPr>
      <w:r>
        <w:tab/>
        <w:t>CircularSlider {</w:t>
      </w:r>
    </w:p>
    <w:p w14:paraId="72469451" w14:textId="77777777" w:rsidR="00965DAC" w:rsidRDefault="00965DAC" w:rsidP="0063072C">
      <w:pPr>
        <w:shd w:val="clear" w:color="auto" w:fill="70AD47" w:themeFill="accent6"/>
      </w:pPr>
      <w:r>
        <w:t xml:space="preserve">                id: gauge2</w:t>
      </w:r>
    </w:p>
    <w:p w14:paraId="18B4D6C6" w14:textId="379493CE" w:rsidR="00965DAC" w:rsidRDefault="00965DAC" w:rsidP="0063072C">
      <w:pPr>
        <w:shd w:val="clear" w:color="auto" w:fill="70AD47" w:themeFill="accent6"/>
      </w:pPr>
      <w:r>
        <w:tab/>
      </w:r>
      <w:r w:rsidR="004A66D1">
        <w:t xml:space="preserve">   </w:t>
      </w:r>
      <w:r>
        <w:t>x: 350</w:t>
      </w:r>
    </w:p>
    <w:p w14:paraId="6CA01A68" w14:textId="539A0F34" w:rsidR="00965DAC" w:rsidRDefault="00965DAC" w:rsidP="0063072C">
      <w:pPr>
        <w:shd w:val="clear" w:color="auto" w:fill="70AD47" w:themeFill="accent6"/>
      </w:pPr>
      <w:r>
        <w:tab/>
      </w:r>
      <w:r w:rsidR="004A66D1">
        <w:t xml:space="preserve">   </w:t>
      </w:r>
      <w:r>
        <w:t>y: 0</w:t>
      </w:r>
    </w:p>
    <w:p w14:paraId="5521F5A0" w14:textId="77777777" w:rsidR="00965DAC" w:rsidRDefault="00965DAC" w:rsidP="0063072C">
      <w:pPr>
        <w:shd w:val="clear" w:color="auto" w:fill="70AD47" w:themeFill="accent6"/>
      </w:pPr>
      <w:r>
        <w:lastRenderedPageBreak/>
        <w:t xml:space="preserve">                value: 0//gauge.value</w:t>
      </w:r>
    </w:p>
    <w:p w14:paraId="12D8E00E" w14:textId="77777777" w:rsidR="00965DAC" w:rsidRDefault="00965DAC" w:rsidP="0063072C">
      <w:pPr>
        <w:shd w:val="clear" w:color="auto" w:fill="70AD47" w:themeFill="accent6"/>
      </w:pPr>
      <w:r>
        <w:t xml:space="preserve">                //onValueChanged: handlePage.newVal = value</w:t>
      </w:r>
    </w:p>
    <w:p w14:paraId="25184644" w14:textId="069E2CF6" w:rsidR="00965DAC" w:rsidRDefault="00965DAC" w:rsidP="0063072C">
      <w:pPr>
        <w:shd w:val="clear" w:color="auto" w:fill="70AD47" w:themeFill="accent6"/>
      </w:pPr>
      <w:r>
        <w:tab/>
      </w:r>
      <w:r w:rsidR="004A66D1">
        <w:t xml:space="preserve">   </w:t>
      </w:r>
      <w:r>
        <w:t>interactive: true</w:t>
      </w:r>
    </w:p>
    <w:p w14:paraId="2F4C55A0" w14:textId="77777777" w:rsidR="00965DAC" w:rsidRDefault="00965DAC" w:rsidP="0063072C">
      <w:pPr>
        <w:shd w:val="clear" w:color="auto" w:fill="70AD47" w:themeFill="accent6"/>
      </w:pPr>
      <w:r>
        <w:t xml:space="preserve">                width: 300</w:t>
      </w:r>
    </w:p>
    <w:p w14:paraId="1E7DBA70" w14:textId="77777777" w:rsidR="00965DAC" w:rsidRDefault="00965DAC" w:rsidP="0063072C">
      <w:pPr>
        <w:shd w:val="clear" w:color="auto" w:fill="70AD47" w:themeFill="accent6"/>
      </w:pPr>
      <w:r>
        <w:t xml:space="preserve">                height: 300</w:t>
      </w:r>
    </w:p>
    <w:p w14:paraId="58660FF6" w14:textId="77777777" w:rsidR="00965DAC" w:rsidRDefault="00965DAC" w:rsidP="0063072C">
      <w:pPr>
        <w:shd w:val="clear" w:color="auto" w:fill="70AD47" w:themeFill="accent6"/>
      </w:pPr>
      <w:r>
        <w:t xml:space="preserve">                startAngle: 40</w:t>
      </w:r>
    </w:p>
    <w:p w14:paraId="5E7F2FD3" w14:textId="77777777" w:rsidR="00965DAC" w:rsidRDefault="00965DAC" w:rsidP="0063072C">
      <w:pPr>
        <w:shd w:val="clear" w:color="auto" w:fill="70AD47" w:themeFill="accent6"/>
      </w:pPr>
      <w:r>
        <w:t xml:space="preserve">                endAngle: 320</w:t>
      </w:r>
    </w:p>
    <w:p w14:paraId="505A9B3A" w14:textId="77777777" w:rsidR="00965DAC" w:rsidRDefault="00965DAC" w:rsidP="0063072C">
      <w:pPr>
        <w:shd w:val="clear" w:color="auto" w:fill="70AD47" w:themeFill="accent6"/>
      </w:pPr>
      <w:r>
        <w:t xml:space="preserve">                rotation: 180</w:t>
      </w:r>
    </w:p>
    <w:p w14:paraId="3F01D74A" w14:textId="77777777" w:rsidR="00965DAC" w:rsidRDefault="00965DAC" w:rsidP="0063072C">
      <w:pPr>
        <w:shd w:val="clear" w:color="auto" w:fill="70AD47" w:themeFill="accent6"/>
      </w:pPr>
      <w:r>
        <w:t xml:space="preserve">                trackWidth: 5</w:t>
      </w:r>
    </w:p>
    <w:p w14:paraId="44ACF5D8" w14:textId="77777777" w:rsidR="00965DAC" w:rsidRDefault="00965DAC" w:rsidP="0063072C">
      <w:pPr>
        <w:shd w:val="clear" w:color="auto" w:fill="70AD47" w:themeFill="accent6"/>
      </w:pPr>
      <w:r>
        <w:t xml:space="preserve">                progressWidth: 20</w:t>
      </w:r>
    </w:p>
    <w:p w14:paraId="3A602FA5" w14:textId="77777777" w:rsidR="00965DAC" w:rsidRDefault="00965DAC" w:rsidP="0063072C">
      <w:pPr>
        <w:shd w:val="clear" w:color="auto" w:fill="70AD47" w:themeFill="accent6"/>
      </w:pPr>
      <w:r>
        <w:t xml:space="preserve">                minValue: 0</w:t>
      </w:r>
    </w:p>
    <w:p w14:paraId="17108E0F" w14:textId="77777777" w:rsidR="00965DAC" w:rsidRDefault="00965DAC" w:rsidP="0063072C">
      <w:pPr>
        <w:shd w:val="clear" w:color="auto" w:fill="70AD47" w:themeFill="accent6"/>
      </w:pPr>
      <w:r>
        <w:t xml:space="preserve">                maxValue: 100</w:t>
      </w:r>
    </w:p>
    <w:p w14:paraId="71268301" w14:textId="77777777" w:rsidR="00965DAC" w:rsidRDefault="00965DAC" w:rsidP="0063072C">
      <w:pPr>
        <w:shd w:val="clear" w:color="auto" w:fill="70AD47" w:themeFill="accent6"/>
      </w:pPr>
      <w:r>
        <w:t xml:space="preserve">                progressColor: "#F2055C"</w:t>
      </w:r>
    </w:p>
    <w:p w14:paraId="6D7CA7FC" w14:textId="77777777" w:rsidR="00965DAC" w:rsidRDefault="00965DAC" w:rsidP="0063072C">
      <w:pPr>
        <w:shd w:val="clear" w:color="auto" w:fill="70AD47" w:themeFill="accent6"/>
      </w:pPr>
      <w:r>
        <w:t xml:space="preserve">                capStyle: Qt.FlatCap</w:t>
      </w:r>
    </w:p>
    <w:p w14:paraId="62455AAB" w14:textId="77777777" w:rsidR="00965DAC" w:rsidRDefault="00965DAC" w:rsidP="0063072C">
      <w:pPr>
        <w:shd w:val="clear" w:color="auto" w:fill="70AD47" w:themeFill="accent6"/>
      </w:pPr>
    </w:p>
    <w:p w14:paraId="19B43029" w14:textId="77777777" w:rsidR="00965DAC" w:rsidRDefault="00965DAC" w:rsidP="0063072C">
      <w:pPr>
        <w:shd w:val="clear" w:color="auto" w:fill="70AD47" w:themeFill="accent6"/>
      </w:pPr>
      <w:r>
        <w:t xml:space="preserve">                handle: Rectangle {</w:t>
      </w:r>
    </w:p>
    <w:p w14:paraId="30A846CC" w14:textId="77777777" w:rsidR="00965DAC" w:rsidRDefault="00965DAC" w:rsidP="0063072C">
      <w:pPr>
        <w:shd w:val="clear" w:color="auto" w:fill="70AD47" w:themeFill="accent6"/>
      </w:pPr>
      <w:r>
        <w:t xml:space="preserve">                    transform: Translate {</w:t>
      </w:r>
    </w:p>
    <w:p w14:paraId="42B0D8E6" w14:textId="77777777" w:rsidR="00965DAC" w:rsidRDefault="00965DAC" w:rsidP="0063072C">
      <w:pPr>
        <w:shd w:val="clear" w:color="auto" w:fill="70AD47" w:themeFill="accent6"/>
      </w:pPr>
      <w:r>
        <w:t xml:space="preserve">                        x: (gauge2.handleWidth - width) / 2</w:t>
      </w:r>
    </w:p>
    <w:p w14:paraId="157DD2C3" w14:textId="77777777" w:rsidR="00965DAC" w:rsidRDefault="00965DAC" w:rsidP="0063072C">
      <w:pPr>
        <w:shd w:val="clear" w:color="auto" w:fill="70AD47" w:themeFill="accent6"/>
      </w:pPr>
      <w:r>
        <w:t xml:space="preserve">                        y: gauge2.handleHeight / 2</w:t>
      </w:r>
    </w:p>
    <w:p w14:paraId="170B4933" w14:textId="77777777" w:rsidR="00965DAC" w:rsidRDefault="00965DAC" w:rsidP="0063072C">
      <w:pPr>
        <w:shd w:val="clear" w:color="auto" w:fill="70AD47" w:themeFill="accent6"/>
      </w:pPr>
      <w:r>
        <w:t xml:space="preserve">                    }</w:t>
      </w:r>
    </w:p>
    <w:p w14:paraId="2703F282" w14:textId="77777777" w:rsidR="00965DAC" w:rsidRDefault="00965DAC" w:rsidP="0063072C">
      <w:pPr>
        <w:shd w:val="clear" w:color="auto" w:fill="70AD47" w:themeFill="accent6"/>
      </w:pPr>
    </w:p>
    <w:p w14:paraId="5D7B3BEB" w14:textId="77777777" w:rsidR="00965DAC" w:rsidRDefault="00965DAC" w:rsidP="0063072C">
      <w:pPr>
        <w:shd w:val="clear" w:color="auto" w:fill="70AD47" w:themeFill="accent6"/>
      </w:pPr>
      <w:r>
        <w:t xml:space="preserve">                    width: 10</w:t>
      </w:r>
    </w:p>
    <w:p w14:paraId="5BB68647" w14:textId="77777777" w:rsidR="00965DAC" w:rsidRDefault="00965DAC" w:rsidP="0063072C">
      <w:pPr>
        <w:shd w:val="clear" w:color="auto" w:fill="70AD47" w:themeFill="accent6"/>
      </w:pPr>
      <w:r>
        <w:t xml:space="preserve">                    height: gauge2.height / 2</w:t>
      </w:r>
    </w:p>
    <w:p w14:paraId="044A3ED1" w14:textId="77777777" w:rsidR="00965DAC" w:rsidRDefault="00965DAC" w:rsidP="0063072C">
      <w:pPr>
        <w:shd w:val="clear" w:color="auto" w:fill="70AD47" w:themeFill="accent6"/>
      </w:pPr>
      <w:r>
        <w:t xml:space="preserve">                    color: "#05F26C"</w:t>
      </w:r>
    </w:p>
    <w:p w14:paraId="2F58966B" w14:textId="77777777" w:rsidR="00965DAC" w:rsidRDefault="00965DAC" w:rsidP="0063072C">
      <w:pPr>
        <w:shd w:val="clear" w:color="auto" w:fill="70AD47" w:themeFill="accent6"/>
      </w:pPr>
      <w:r>
        <w:t xml:space="preserve">                    radius: width / 2</w:t>
      </w:r>
    </w:p>
    <w:p w14:paraId="748F4D13" w14:textId="77777777" w:rsidR="00965DAC" w:rsidRDefault="00965DAC" w:rsidP="0063072C">
      <w:pPr>
        <w:shd w:val="clear" w:color="auto" w:fill="70AD47" w:themeFill="accent6"/>
      </w:pPr>
      <w:r>
        <w:t xml:space="preserve">                    antialiasing: true</w:t>
      </w:r>
    </w:p>
    <w:p w14:paraId="388CD9AC" w14:textId="1C553108" w:rsidR="00965DAC" w:rsidRDefault="00965DAC" w:rsidP="0063072C">
      <w:pPr>
        <w:shd w:val="clear" w:color="auto" w:fill="70AD47" w:themeFill="accent6"/>
      </w:pPr>
      <w:r>
        <w:tab/>
      </w:r>
      <w:r w:rsidR="004A66D1">
        <w:t xml:space="preserve">       </w:t>
      </w:r>
      <w:r>
        <w:t>border.width : 3</w:t>
      </w:r>
    </w:p>
    <w:p w14:paraId="0E877A6C" w14:textId="188E894D" w:rsidR="00965DAC" w:rsidRDefault="00965DAC" w:rsidP="0063072C">
      <w:pPr>
        <w:shd w:val="clear" w:color="auto" w:fill="70AD47" w:themeFill="accent6"/>
      </w:pPr>
      <w:r>
        <w:lastRenderedPageBreak/>
        <w:tab/>
      </w:r>
      <w:r w:rsidR="004A66D1">
        <w:t xml:space="preserve">       </w:t>
      </w:r>
      <w:r>
        <w:t>border.color : "#340040"</w:t>
      </w:r>
    </w:p>
    <w:p w14:paraId="326F129C" w14:textId="2F3607B2" w:rsidR="00965DAC" w:rsidRDefault="00965DAC" w:rsidP="0063072C">
      <w:pPr>
        <w:shd w:val="clear" w:color="auto" w:fill="70AD47" w:themeFill="accent6"/>
      </w:pPr>
      <w:r>
        <w:t xml:space="preserve">                }</w:t>
      </w:r>
    </w:p>
    <w:p w14:paraId="6A29AC15" w14:textId="77777777" w:rsidR="00965DAC" w:rsidRDefault="00965DAC" w:rsidP="0063072C">
      <w:pPr>
        <w:shd w:val="clear" w:color="auto" w:fill="70AD47" w:themeFill="accent6"/>
      </w:pPr>
      <w:r>
        <w:t xml:space="preserve">                Text {</w:t>
      </w:r>
    </w:p>
    <w:p w14:paraId="5BBB916C" w14:textId="77777777" w:rsidR="00965DAC" w:rsidRDefault="00965DAC" w:rsidP="0063072C">
      <w:pPr>
        <w:shd w:val="clear" w:color="auto" w:fill="70AD47" w:themeFill="accent6"/>
      </w:pPr>
      <w:r>
        <w:t xml:space="preserve">                    anchors.centerIn: parent</w:t>
      </w:r>
    </w:p>
    <w:p w14:paraId="45C6B660" w14:textId="77777777" w:rsidR="00965DAC" w:rsidRDefault="00965DAC" w:rsidP="0063072C">
      <w:pPr>
        <w:shd w:val="clear" w:color="auto" w:fill="70AD47" w:themeFill="accent6"/>
      </w:pPr>
      <w:r>
        <w:t xml:space="preserve">                    anchors.verticalCenterOffset: -40</w:t>
      </w:r>
    </w:p>
    <w:p w14:paraId="734F480E" w14:textId="77777777" w:rsidR="00965DAC" w:rsidRDefault="00965DAC" w:rsidP="0063072C">
      <w:pPr>
        <w:shd w:val="clear" w:color="auto" w:fill="70AD47" w:themeFill="accent6"/>
      </w:pPr>
      <w:r>
        <w:t xml:space="preserve">                    rotation: 180</w:t>
      </w:r>
    </w:p>
    <w:p w14:paraId="438C305B" w14:textId="77777777" w:rsidR="00965DAC" w:rsidRDefault="00965DAC" w:rsidP="0063072C">
      <w:pPr>
        <w:shd w:val="clear" w:color="auto" w:fill="70AD47" w:themeFill="accent6"/>
      </w:pPr>
      <w:r>
        <w:t xml:space="preserve">                    font.pointSize: 20</w:t>
      </w:r>
    </w:p>
    <w:p w14:paraId="7427E2DB" w14:textId="77777777" w:rsidR="00965DAC" w:rsidRDefault="00965DAC" w:rsidP="0063072C">
      <w:pPr>
        <w:shd w:val="clear" w:color="auto" w:fill="70AD47" w:themeFill="accent6"/>
      </w:pPr>
      <w:r>
        <w:t xml:space="preserve">                    color: "white"</w:t>
      </w:r>
    </w:p>
    <w:p w14:paraId="3936D68F" w14:textId="77777777" w:rsidR="00965DAC" w:rsidRDefault="00965DAC" w:rsidP="0063072C">
      <w:pPr>
        <w:shd w:val="clear" w:color="auto" w:fill="70AD47" w:themeFill="accent6"/>
      </w:pPr>
      <w:r>
        <w:t xml:space="preserve">                    text: Number(gauge2.value).toFixed()</w:t>
      </w:r>
    </w:p>
    <w:p w14:paraId="07D1EE1D" w14:textId="4ACFEE98" w:rsidR="00965DAC" w:rsidRDefault="00965DAC" w:rsidP="0063072C">
      <w:pPr>
        <w:shd w:val="clear" w:color="auto" w:fill="70AD47" w:themeFill="accent6"/>
      </w:pPr>
      <w:r>
        <w:tab/>
      </w:r>
      <w:r w:rsidR="004A66D1">
        <w:t xml:space="preserve">       </w:t>
      </w:r>
      <w:r>
        <w:t>//font.family : "HarmoniaSansW01-Bold"</w:t>
      </w:r>
    </w:p>
    <w:p w14:paraId="1BA890ED" w14:textId="77777777" w:rsidR="00965DAC" w:rsidRDefault="00965DAC" w:rsidP="0063072C">
      <w:pPr>
        <w:shd w:val="clear" w:color="auto" w:fill="70AD47" w:themeFill="accent6"/>
      </w:pPr>
      <w:r>
        <w:t xml:space="preserve">                }</w:t>
      </w:r>
    </w:p>
    <w:p w14:paraId="321D1294" w14:textId="3A09A6A3" w:rsidR="00965DAC" w:rsidRDefault="00965DAC" w:rsidP="0063072C">
      <w:pPr>
        <w:shd w:val="clear" w:color="auto" w:fill="70AD47" w:themeFill="accent6"/>
      </w:pPr>
      <w:r>
        <w:t xml:space="preserve">            }</w:t>
      </w:r>
    </w:p>
    <w:p w14:paraId="205E882A" w14:textId="77777777" w:rsidR="00965DAC" w:rsidRDefault="00965DAC" w:rsidP="0063072C">
      <w:pPr>
        <w:shd w:val="clear" w:color="auto" w:fill="70AD47" w:themeFill="accent6"/>
      </w:pPr>
      <w:r>
        <w:tab/>
        <w:t>Timer{</w:t>
      </w:r>
    </w:p>
    <w:p w14:paraId="659A8946" w14:textId="77777777" w:rsidR="00965DAC" w:rsidRDefault="00965DAC" w:rsidP="0063072C">
      <w:pPr>
        <w:shd w:val="clear" w:color="auto" w:fill="70AD47" w:themeFill="accent6"/>
      </w:pPr>
      <w:r>
        <w:tab/>
      </w:r>
      <w:r>
        <w:tab/>
        <w:t>id:tmgauge</w:t>
      </w:r>
    </w:p>
    <w:p w14:paraId="74913059" w14:textId="77777777" w:rsidR="00965DAC" w:rsidRDefault="00965DAC" w:rsidP="0063072C">
      <w:pPr>
        <w:shd w:val="clear" w:color="auto" w:fill="70AD47" w:themeFill="accent6"/>
      </w:pPr>
      <w:r>
        <w:tab/>
      </w:r>
      <w:r>
        <w:tab/>
        <w:t>interval: 200</w:t>
      </w:r>
    </w:p>
    <w:p w14:paraId="00F8B215" w14:textId="77777777" w:rsidR="00965DAC" w:rsidRDefault="00965DAC" w:rsidP="0063072C">
      <w:pPr>
        <w:shd w:val="clear" w:color="auto" w:fill="70AD47" w:themeFill="accent6"/>
      </w:pPr>
      <w:r>
        <w:tab/>
      </w:r>
      <w:r>
        <w:tab/>
        <w:t>repeat: true</w:t>
      </w:r>
    </w:p>
    <w:p w14:paraId="5FD48AE5" w14:textId="77777777" w:rsidR="00965DAC" w:rsidRDefault="00965DAC" w:rsidP="0063072C">
      <w:pPr>
        <w:shd w:val="clear" w:color="auto" w:fill="70AD47" w:themeFill="accent6"/>
      </w:pPr>
      <w:r>
        <w:tab/>
      </w:r>
      <w:r>
        <w:tab/>
        <w:t>running: true</w:t>
      </w:r>
    </w:p>
    <w:p w14:paraId="77E16707" w14:textId="77777777" w:rsidR="00965DAC" w:rsidRDefault="00965DAC" w:rsidP="0063072C">
      <w:pPr>
        <w:shd w:val="clear" w:color="auto" w:fill="70AD47" w:themeFill="accent6"/>
      </w:pPr>
      <w:r>
        <w:tab/>
      </w:r>
      <w:r>
        <w:tab/>
        <w:t>onTriggered: {</w:t>
      </w:r>
    </w:p>
    <w:p w14:paraId="1D3A7C2B" w14:textId="77777777" w:rsidR="00965DAC" w:rsidRDefault="00965DAC" w:rsidP="0063072C">
      <w:pPr>
        <w:shd w:val="clear" w:color="auto" w:fill="70AD47" w:themeFill="accent6"/>
      </w:pPr>
      <w:r>
        <w:tab/>
      </w:r>
      <w:r>
        <w:tab/>
      </w:r>
      <w:r>
        <w:tab/>
        <w:t xml:space="preserve"> backend.slider(gauge2.value)</w:t>
      </w:r>
    </w:p>
    <w:p w14:paraId="67BA4493" w14:textId="77777777" w:rsidR="00965DAC" w:rsidRDefault="00965DAC" w:rsidP="0063072C">
      <w:pPr>
        <w:shd w:val="clear" w:color="auto" w:fill="70AD47" w:themeFill="accent6"/>
      </w:pPr>
      <w:r>
        <w:tab/>
      </w:r>
      <w:r>
        <w:tab/>
      </w:r>
      <w:r>
        <w:tab/>
        <w:t xml:space="preserve"> gauge.value = (gauge2.value).toFixed()</w:t>
      </w:r>
    </w:p>
    <w:p w14:paraId="6FE5BC20" w14:textId="77777777" w:rsidR="00965DAC" w:rsidRDefault="00965DAC" w:rsidP="0063072C">
      <w:pPr>
        <w:shd w:val="clear" w:color="auto" w:fill="70AD47" w:themeFill="accent6"/>
      </w:pPr>
      <w:r>
        <w:tab/>
      </w:r>
      <w:r>
        <w:tab/>
        <w:t>}</w:t>
      </w:r>
    </w:p>
    <w:p w14:paraId="5B6F1A13" w14:textId="77777777" w:rsidR="00965DAC" w:rsidRDefault="00965DAC" w:rsidP="0063072C">
      <w:pPr>
        <w:shd w:val="clear" w:color="auto" w:fill="70AD47" w:themeFill="accent6"/>
      </w:pPr>
      <w:r>
        <w:tab/>
      </w:r>
      <w:r>
        <w:tab/>
      </w:r>
    </w:p>
    <w:p w14:paraId="50482DE2" w14:textId="77777777" w:rsidR="00965DAC" w:rsidRDefault="00965DAC" w:rsidP="0063072C">
      <w:pPr>
        <w:shd w:val="clear" w:color="auto" w:fill="70AD47" w:themeFill="accent6"/>
      </w:pPr>
      <w:r>
        <w:tab/>
        <w:t>}</w:t>
      </w:r>
    </w:p>
    <w:p w14:paraId="7C150EEA" w14:textId="77777777" w:rsidR="00965DAC" w:rsidRDefault="00965DAC" w:rsidP="0063072C">
      <w:pPr>
        <w:shd w:val="clear" w:color="auto" w:fill="70AD47" w:themeFill="accent6"/>
      </w:pPr>
      <w:r>
        <w:tab/>
      </w:r>
    </w:p>
    <w:p w14:paraId="4EEA22B7" w14:textId="77777777" w:rsidR="00965DAC" w:rsidRDefault="00965DAC" w:rsidP="0063072C">
      <w:pPr>
        <w:shd w:val="clear" w:color="auto" w:fill="70AD47" w:themeFill="accent6"/>
      </w:pPr>
      <w:r>
        <w:tab/>
      </w:r>
    </w:p>
    <w:p w14:paraId="07429C21" w14:textId="77777777" w:rsidR="00965DAC" w:rsidRDefault="00965DAC" w:rsidP="0063072C">
      <w:pPr>
        <w:shd w:val="clear" w:color="auto" w:fill="70AD47" w:themeFill="accent6"/>
      </w:pPr>
      <w:r>
        <w:t>}</w:t>
      </w:r>
    </w:p>
    <w:p w14:paraId="346D0356" w14:textId="5525DB46" w:rsidR="00BE58DA" w:rsidRDefault="00BE58DA" w:rsidP="0063072C">
      <w:pPr>
        <w:shd w:val="clear" w:color="auto" w:fill="70AD47" w:themeFill="accent6"/>
      </w:pPr>
    </w:p>
    <w:p w14:paraId="1D2E47DE" w14:textId="3BF6B43D" w:rsidR="00BE58DA" w:rsidRDefault="00BE58DA" w:rsidP="00BE58DA">
      <w:pPr>
        <w:pStyle w:val="Heading1"/>
      </w:pPr>
      <w:bookmarkStart w:id="61" w:name="_Toc124528165"/>
      <w:r>
        <w:lastRenderedPageBreak/>
        <w:t>Jobsheet 5 : Historical Graph</w:t>
      </w:r>
      <w:bookmarkEnd w:id="61"/>
    </w:p>
    <w:p w14:paraId="026D6693" w14:textId="77777777" w:rsidR="00EB02EE" w:rsidRPr="00EB02EE" w:rsidRDefault="00EB02EE" w:rsidP="00EB02EE"/>
    <w:p w14:paraId="59924AE3" w14:textId="11184412" w:rsidR="00EB02EE" w:rsidRPr="00EB02EE" w:rsidRDefault="00EB02EE" w:rsidP="00EB02EE">
      <w:r>
        <w:t xml:space="preserve">Target : Membuat Program minimal untuk membaca </w:t>
      </w:r>
      <w:r w:rsidR="000E75D4">
        <w:t>potensiometer lalu menampilkan ke grafik</w:t>
      </w:r>
      <w:r>
        <w:t xml:space="preserve"> dengan python, qml, dan modbus  </w:t>
      </w:r>
    </w:p>
    <w:p w14:paraId="1ABFCF78" w14:textId="36A46F79" w:rsidR="00BE58DA" w:rsidRDefault="00BE58DA" w:rsidP="00BE58DA">
      <w:pPr>
        <w:pStyle w:val="Heading2"/>
      </w:pPr>
      <w:bookmarkStart w:id="62" w:name="_Toc124528166"/>
      <w:r>
        <w:t>Program Ladder</w:t>
      </w:r>
      <w:bookmarkEnd w:id="62"/>
    </w:p>
    <w:p w14:paraId="5D5539AA" w14:textId="5DC44FBB" w:rsidR="004D0A49" w:rsidRPr="004D0A49" w:rsidRDefault="004D0A49" w:rsidP="004D0A49">
      <w:r w:rsidRPr="004D0A49">
        <w:rPr>
          <w:noProof/>
        </w:rPr>
        <w:drawing>
          <wp:inline distT="0" distB="0" distL="0" distR="0" wp14:anchorId="4F33B038" wp14:editId="02276C5E">
            <wp:extent cx="5943600" cy="2986405"/>
            <wp:effectExtent l="0" t="0" r="0" b="4445"/>
            <wp:docPr id="7" name="Picture 4">
              <a:extLst xmlns:a="http://schemas.openxmlformats.org/drawingml/2006/main">
                <a:ext uri="{FF2B5EF4-FFF2-40B4-BE49-F238E27FC236}">
                  <a16:creationId xmlns:a16="http://schemas.microsoft.com/office/drawing/2014/main" id="{55AF38AE-D9E2-4964-ADD7-5CCF7B19C6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55AF38AE-D9E2-4964-ADD7-5CCF7B19C639}"/>
                        </a:ext>
                      </a:extLst>
                    </pic:cNvPr>
                    <pic:cNvPicPr>
                      <a:picLocks noChangeAspect="1"/>
                    </pic:cNvPicPr>
                  </pic:nvPicPr>
                  <pic:blipFill>
                    <a:blip r:embed="rId25"/>
                    <a:stretch>
                      <a:fillRect/>
                    </a:stretch>
                  </pic:blipFill>
                  <pic:spPr>
                    <a:xfrm>
                      <a:off x="0" y="0"/>
                      <a:ext cx="5943600" cy="2986405"/>
                    </a:xfrm>
                    <a:prstGeom prst="rect">
                      <a:avLst/>
                    </a:prstGeom>
                  </pic:spPr>
                </pic:pic>
              </a:graphicData>
            </a:graphic>
          </wp:inline>
        </w:drawing>
      </w:r>
    </w:p>
    <w:p w14:paraId="4B86DD20" w14:textId="0DF22CBA" w:rsidR="00BE58DA" w:rsidRDefault="00BE58DA" w:rsidP="00BE58DA">
      <w:pPr>
        <w:pStyle w:val="Heading2"/>
      </w:pPr>
      <w:bookmarkStart w:id="63" w:name="_Toc124528167"/>
      <w:r>
        <w:t>Program Python</w:t>
      </w:r>
      <w:bookmarkEnd w:id="63"/>
    </w:p>
    <w:p w14:paraId="7075C884" w14:textId="77777777" w:rsidR="003A3680" w:rsidRDefault="003A3680" w:rsidP="0063072C">
      <w:pPr>
        <w:shd w:val="clear" w:color="auto" w:fill="1F3864" w:themeFill="accent1" w:themeFillShade="80"/>
      </w:pPr>
      <w:r>
        <w:t>######  PROGRAM MEMANGGIL WINDOWS PYQT5 ##########################</w:t>
      </w:r>
    </w:p>
    <w:p w14:paraId="719A6643" w14:textId="77777777" w:rsidR="003A3680" w:rsidRDefault="003A3680" w:rsidP="0063072C">
      <w:pPr>
        <w:shd w:val="clear" w:color="auto" w:fill="1F3864" w:themeFill="accent1" w:themeFillShade="80"/>
      </w:pPr>
    </w:p>
    <w:p w14:paraId="4B521159" w14:textId="77777777" w:rsidR="003A3680" w:rsidRDefault="003A3680" w:rsidP="0063072C">
      <w:pPr>
        <w:shd w:val="clear" w:color="auto" w:fill="1F3864" w:themeFill="accent1" w:themeFillShade="80"/>
      </w:pPr>
      <w:r>
        <w:t>####### memanggil library PyQt5 untuk Graphical User Interface ##################################</w:t>
      </w:r>
    </w:p>
    <w:p w14:paraId="26706AA9" w14:textId="77777777" w:rsidR="003A3680" w:rsidRDefault="003A3680" w:rsidP="0063072C">
      <w:pPr>
        <w:shd w:val="clear" w:color="auto" w:fill="1F3864" w:themeFill="accent1" w:themeFillShade="80"/>
      </w:pPr>
      <w:r>
        <w:t>#----------------------------------------------------------------#</w:t>
      </w:r>
    </w:p>
    <w:p w14:paraId="41B89B61" w14:textId="77777777" w:rsidR="003A3680" w:rsidRDefault="003A3680" w:rsidP="0063072C">
      <w:pPr>
        <w:shd w:val="clear" w:color="auto" w:fill="1F3864" w:themeFill="accent1" w:themeFillShade="80"/>
      </w:pPr>
      <w:r>
        <w:t xml:space="preserve">from PyQt5.QtCore import * </w:t>
      </w:r>
    </w:p>
    <w:p w14:paraId="622DA4BD" w14:textId="77777777" w:rsidR="003A3680" w:rsidRDefault="003A3680" w:rsidP="0063072C">
      <w:pPr>
        <w:shd w:val="clear" w:color="auto" w:fill="1F3864" w:themeFill="accent1" w:themeFillShade="80"/>
      </w:pPr>
      <w:r>
        <w:t xml:space="preserve">from PyQt5.QtGui import * </w:t>
      </w:r>
    </w:p>
    <w:p w14:paraId="0C15D1F6" w14:textId="77777777" w:rsidR="003A3680" w:rsidRDefault="003A3680" w:rsidP="0063072C">
      <w:pPr>
        <w:shd w:val="clear" w:color="auto" w:fill="1F3864" w:themeFill="accent1" w:themeFillShade="80"/>
      </w:pPr>
      <w:r>
        <w:t xml:space="preserve">from PyQt5.QtQml import * </w:t>
      </w:r>
    </w:p>
    <w:p w14:paraId="3C24820A" w14:textId="77777777" w:rsidR="003A3680" w:rsidRDefault="003A3680" w:rsidP="0063072C">
      <w:pPr>
        <w:shd w:val="clear" w:color="auto" w:fill="1F3864" w:themeFill="accent1" w:themeFillShade="80"/>
      </w:pPr>
      <w:r>
        <w:t>from PyQt5.QtWidgets import *</w:t>
      </w:r>
    </w:p>
    <w:p w14:paraId="5F9D91E6" w14:textId="77777777" w:rsidR="003A3680" w:rsidRDefault="003A3680" w:rsidP="0063072C">
      <w:pPr>
        <w:shd w:val="clear" w:color="auto" w:fill="1F3864" w:themeFill="accent1" w:themeFillShade="80"/>
      </w:pPr>
      <w:r>
        <w:t xml:space="preserve">from PyQt5.QtQuick import *  </w:t>
      </w:r>
    </w:p>
    <w:p w14:paraId="3AF2FD58" w14:textId="77777777" w:rsidR="003A3680" w:rsidRDefault="003A3680" w:rsidP="0063072C">
      <w:pPr>
        <w:shd w:val="clear" w:color="auto" w:fill="1F3864" w:themeFill="accent1" w:themeFillShade="80"/>
      </w:pPr>
      <w:r>
        <w:t>import sys</w:t>
      </w:r>
    </w:p>
    <w:p w14:paraId="16EDFC2D" w14:textId="77777777" w:rsidR="003A3680" w:rsidRDefault="003A3680" w:rsidP="0063072C">
      <w:pPr>
        <w:shd w:val="clear" w:color="auto" w:fill="1F3864" w:themeFill="accent1" w:themeFillShade="80"/>
      </w:pPr>
      <w:r>
        <w:t>import threading</w:t>
      </w:r>
    </w:p>
    <w:p w14:paraId="42F010B5" w14:textId="77777777" w:rsidR="003A3680" w:rsidRDefault="003A3680" w:rsidP="0063072C">
      <w:pPr>
        <w:shd w:val="clear" w:color="auto" w:fill="1F3864" w:themeFill="accent1" w:themeFillShade="80"/>
      </w:pPr>
      <w:r>
        <w:lastRenderedPageBreak/>
        <w:t>#----------------------------------------------------------------#</w:t>
      </w:r>
    </w:p>
    <w:p w14:paraId="0EBDB8BD" w14:textId="77777777" w:rsidR="003A3680" w:rsidRDefault="003A3680" w:rsidP="0063072C">
      <w:pPr>
        <w:shd w:val="clear" w:color="auto" w:fill="1F3864" w:themeFill="accent1" w:themeFillShade="80"/>
      </w:pPr>
      <w:r>
        <w:t>import pymodbus</w:t>
      </w:r>
    </w:p>
    <w:p w14:paraId="1F64DAFE" w14:textId="77777777" w:rsidR="003A3680" w:rsidRDefault="003A3680" w:rsidP="0063072C">
      <w:pPr>
        <w:shd w:val="clear" w:color="auto" w:fill="1F3864" w:themeFill="accent1" w:themeFillShade="80"/>
      </w:pPr>
      <w:r>
        <w:t>from pymodbus.pdu import ModbusRequest</w:t>
      </w:r>
    </w:p>
    <w:p w14:paraId="7B31FBD1" w14:textId="77777777" w:rsidR="003A3680" w:rsidRDefault="003A3680" w:rsidP="0063072C">
      <w:pPr>
        <w:shd w:val="clear" w:color="auto" w:fill="1F3864" w:themeFill="accent1" w:themeFillShade="80"/>
      </w:pPr>
      <w:r>
        <w:t>from pymodbus.client.sync import ModbusSerialClient as ModbusClient</w:t>
      </w:r>
    </w:p>
    <w:p w14:paraId="47966DF2" w14:textId="77777777" w:rsidR="003A3680" w:rsidRDefault="003A3680" w:rsidP="0063072C">
      <w:pPr>
        <w:shd w:val="clear" w:color="auto" w:fill="1F3864" w:themeFill="accent1" w:themeFillShade="80"/>
      </w:pPr>
      <w:r>
        <w:t>from pymodbus.register_read_message import ReadInputRegistersResponse</w:t>
      </w:r>
    </w:p>
    <w:p w14:paraId="7104C1D7" w14:textId="77777777" w:rsidR="003A3680" w:rsidRDefault="003A3680" w:rsidP="0063072C">
      <w:pPr>
        <w:shd w:val="clear" w:color="auto" w:fill="1F3864" w:themeFill="accent1" w:themeFillShade="80"/>
      </w:pPr>
      <w:r>
        <w:t>from pymodbus.transaction import ModbusRtuFramer</w:t>
      </w:r>
    </w:p>
    <w:p w14:paraId="5E8D48A5" w14:textId="77777777" w:rsidR="003A3680" w:rsidRDefault="003A3680" w:rsidP="0063072C">
      <w:pPr>
        <w:shd w:val="clear" w:color="auto" w:fill="1F3864" w:themeFill="accent1" w:themeFillShade="80"/>
      </w:pPr>
      <w:r>
        <w:t>import serial</w:t>
      </w:r>
    </w:p>
    <w:p w14:paraId="6D28BF60" w14:textId="77777777" w:rsidR="003A3680" w:rsidRDefault="003A3680" w:rsidP="0063072C">
      <w:pPr>
        <w:shd w:val="clear" w:color="auto" w:fill="1F3864" w:themeFill="accent1" w:themeFillShade="80"/>
      </w:pPr>
      <w:r>
        <w:t>import time</w:t>
      </w:r>
    </w:p>
    <w:p w14:paraId="4F42B31F" w14:textId="77777777" w:rsidR="003A3680" w:rsidRDefault="003A3680" w:rsidP="0063072C">
      <w:pPr>
        <w:shd w:val="clear" w:color="auto" w:fill="1F3864" w:themeFill="accent1" w:themeFillShade="80"/>
      </w:pPr>
      <w:r>
        <w:t>##########################################</w:t>
      </w:r>
    </w:p>
    <w:p w14:paraId="59ADD913" w14:textId="1F4A9428" w:rsidR="003A3680" w:rsidRDefault="003A3680" w:rsidP="0063072C">
      <w:pPr>
        <w:shd w:val="clear" w:color="auto" w:fill="1F3864" w:themeFill="accent1" w:themeFillShade="80"/>
      </w:pPr>
      <w:r>
        <w:t>analog = 0</w:t>
      </w:r>
    </w:p>
    <w:p w14:paraId="7D6D94ED" w14:textId="77777777" w:rsidR="003A3680" w:rsidRDefault="003A3680" w:rsidP="0063072C">
      <w:pPr>
        <w:shd w:val="clear" w:color="auto" w:fill="1F3864" w:themeFill="accent1" w:themeFillShade="80"/>
      </w:pPr>
    </w:p>
    <w:p w14:paraId="6FF73EEE" w14:textId="77777777" w:rsidR="003A3680" w:rsidRDefault="003A3680" w:rsidP="0063072C">
      <w:pPr>
        <w:shd w:val="clear" w:color="auto" w:fill="1F3864" w:themeFill="accent1" w:themeFillShade="80"/>
      </w:pPr>
      <w:r>
        <w:t>#---------------SCAN AVAILABLE MODBUS PORT -------------------#</w:t>
      </w:r>
    </w:p>
    <w:p w14:paraId="7B3633F5" w14:textId="77777777" w:rsidR="003A3680" w:rsidRDefault="003A3680" w:rsidP="0063072C">
      <w:pPr>
        <w:shd w:val="clear" w:color="auto" w:fill="1F3864" w:themeFill="accent1" w:themeFillShade="80"/>
      </w:pPr>
    </w:p>
    <w:p w14:paraId="697435D0" w14:textId="77777777" w:rsidR="003A3680" w:rsidRDefault="003A3680" w:rsidP="0063072C">
      <w:pPr>
        <w:shd w:val="clear" w:color="auto" w:fill="1F3864" w:themeFill="accent1" w:themeFillShade="80"/>
      </w:pPr>
      <w:r>
        <w:t>def serial_ports():</w:t>
      </w:r>
    </w:p>
    <w:p w14:paraId="2A41577D" w14:textId="77777777" w:rsidR="003A3680" w:rsidRDefault="003A3680" w:rsidP="0063072C">
      <w:pPr>
        <w:shd w:val="clear" w:color="auto" w:fill="1F3864" w:themeFill="accent1" w:themeFillShade="80"/>
      </w:pPr>
      <w:r>
        <w:t xml:space="preserve">    </w:t>
      </w:r>
    </w:p>
    <w:p w14:paraId="27C6119B" w14:textId="77777777" w:rsidR="003A3680" w:rsidRDefault="003A3680" w:rsidP="0063072C">
      <w:pPr>
        <w:shd w:val="clear" w:color="auto" w:fill="1F3864" w:themeFill="accent1" w:themeFillShade="80"/>
      </w:pPr>
      <w:r>
        <w:t xml:space="preserve">    if sys.platform.startswith('win'):</w:t>
      </w:r>
    </w:p>
    <w:p w14:paraId="749E2DD0" w14:textId="77777777" w:rsidR="003A3680" w:rsidRDefault="003A3680" w:rsidP="0063072C">
      <w:pPr>
        <w:shd w:val="clear" w:color="auto" w:fill="1F3864" w:themeFill="accent1" w:themeFillShade="80"/>
      </w:pPr>
      <w:r>
        <w:t xml:space="preserve">        ports = ['COM%s' % (i + 1) for i in range(256)]</w:t>
      </w:r>
    </w:p>
    <w:p w14:paraId="735081D7" w14:textId="77777777" w:rsidR="003A3680" w:rsidRDefault="003A3680" w:rsidP="0063072C">
      <w:pPr>
        <w:shd w:val="clear" w:color="auto" w:fill="1F3864" w:themeFill="accent1" w:themeFillShade="80"/>
      </w:pPr>
      <w:r>
        <w:t xml:space="preserve">    elif sys.platform.startswith('linux') or sys.platform.startswith('cygwin'):</w:t>
      </w:r>
    </w:p>
    <w:p w14:paraId="729209EA" w14:textId="77777777" w:rsidR="003A3680" w:rsidRDefault="003A3680" w:rsidP="0063072C">
      <w:pPr>
        <w:shd w:val="clear" w:color="auto" w:fill="1F3864" w:themeFill="accent1" w:themeFillShade="80"/>
      </w:pPr>
      <w:r>
        <w:t xml:space="preserve">        # this excludes your current terminal "/dev/tty"</w:t>
      </w:r>
    </w:p>
    <w:p w14:paraId="67935D1A" w14:textId="77777777" w:rsidR="003A3680" w:rsidRDefault="003A3680" w:rsidP="0063072C">
      <w:pPr>
        <w:shd w:val="clear" w:color="auto" w:fill="1F3864" w:themeFill="accent1" w:themeFillShade="80"/>
      </w:pPr>
      <w:r>
        <w:t xml:space="preserve">        ports = glob.glob('/dev/tty[A-Za-z]*')</w:t>
      </w:r>
    </w:p>
    <w:p w14:paraId="1B679B78" w14:textId="77777777" w:rsidR="003A3680" w:rsidRDefault="003A3680" w:rsidP="0063072C">
      <w:pPr>
        <w:shd w:val="clear" w:color="auto" w:fill="1F3864" w:themeFill="accent1" w:themeFillShade="80"/>
      </w:pPr>
      <w:r>
        <w:t xml:space="preserve">    elif sys.platform.startswith('darwin'):</w:t>
      </w:r>
    </w:p>
    <w:p w14:paraId="70C40915" w14:textId="77777777" w:rsidR="003A3680" w:rsidRDefault="003A3680" w:rsidP="0063072C">
      <w:pPr>
        <w:shd w:val="clear" w:color="auto" w:fill="1F3864" w:themeFill="accent1" w:themeFillShade="80"/>
      </w:pPr>
      <w:r>
        <w:t xml:space="preserve">        ports = glob.glob('/dev/tty.*')</w:t>
      </w:r>
    </w:p>
    <w:p w14:paraId="2B9D5734" w14:textId="77777777" w:rsidR="003A3680" w:rsidRDefault="003A3680" w:rsidP="0063072C">
      <w:pPr>
        <w:shd w:val="clear" w:color="auto" w:fill="1F3864" w:themeFill="accent1" w:themeFillShade="80"/>
      </w:pPr>
      <w:r>
        <w:t xml:space="preserve">    else:</w:t>
      </w:r>
    </w:p>
    <w:p w14:paraId="4E272102" w14:textId="77777777" w:rsidR="003A3680" w:rsidRDefault="003A3680" w:rsidP="0063072C">
      <w:pPr>
        <w:shd w:val="clear" w:color="auto" w:fill="1F3864" w:themeFill="accent1" w:themeFillShade="80"/>
      </w:pPr>
      <w:r>
        <w:t xml:space="preserve">        raise EnvironmentError('Unsupported platform')</w:t>
      </w:r>
    </w:p>
    <w:p w14:paraId="4E2A2FA1" w14:textId="77777777" w:rsidR="003A3680" w:rsidRDefault="003A3680" w:rsidP="0063072C">
      <w:pPr>
        <w:shd w:val="clear" w:color="auto" w:fill="1F3864" w:themeFill="accent1" w:themeFillShade="80"/>
      </w:pPr>
    </w:p>
    <w:p w14:paraId="43720E87" w14:textId="77777777" w:rsidR="003A3680" w:rsidRDefault="003A3680" w:rsidP="0063072C">
      <w:pPr>
        <w:shd w:val="clear" w:color="auto" w:fill="1F3864" w:themeFill="accent1" w:themeFillShade="80"/>
      </w:pPr>
      <w:r>
        <w:t xml:space="preserve">    result = []</w:t>
      </w:r>
    </w:p>
    <w:p w14:paraId="09A41F1F" w14:textId="77777777" w:rsidR="003A3680" w:rsidRDefault="003A3680" w:rsidP="0063072C">
      <w:pPr>
        <w:shd w:val="clear" w:color="auto" w:fill="1F3864" w:themeFill="accent1" w:themeFillShade="80"/>
      </w:pPr>
      <w:r>
        <w:t xml:space="preserve">    for port in ports:</w:t>
      </w:r>
    </w:p>
    <w:p w14:paraId="784AA613" w14:textId="77777777" w:rsidR="003A3680" w:rsidRDefault="003A3680" w:rsidP="0063072C">
      <w:pPr>
        <w:shd w:val="clear" w:color="auto" w:fill="1F3864" w:themeFill="accent1" w:themeFillShade="80"/>
      </w:pPr>
      <w:r>
        <w:lastRenderedPageBreak/>
        <w:t xml:space="preserve">        try:</w:t>
      </w:r>
    </w:p>
    <w:p w14:paraId="62D2217C" w14:textId="77777777" w:rsidR="003A3680" w:rsidRDefault="003A3680" w:rsidP="0063072C">
      <w:pPr>
        <w:shd w:val="clear" w:color="auto" w:fill="1F3864" w:themeFill="accent1" w:themeFillShade="80"/>
      </w:pPr>
      <w:r>
        <w:t xml:space="preserve">            s = serial.Serial(port)</w:t>
      </w:r>
    </w:p>
    <w:p w14:paraId="325B722E" w14:textId="77777777" w:rsidR="003A3680" w:rsidRDefault="003A3680" w:rsidP="0063072C">
      <w:pPr>
        <w:shd w:val="clear" w:color="auto" w:fill="1F3864" w:themeFill="accent1" w:themeFillShade="80"/>
      </w:pPr>
      <w:r>
        <w:t xml:space="preserve">            s.close()</w:t>
      </w:r>
    </w:p>
    <w:p w14:paraId="79382A45" w14:textId="77777777" w:rsidR="003A3680" w:rsidRDefault="003A3680" w:rsidP="0063072C">
      <w:pPr>
        <w:shd w:val="clear" w:color="auto" w:fill="1F3864" w:themeFill="accent1" w:themeFillShade="80"/>
      </w:pPr>
      <w:r>
        <w:t xml:space="preserve">            result.append(port)</w:t>
      </w:r>
    </w:p>
    <w:p w14:paraId="7ABA97EB" w14:textId="77777777" w:rsidR="003A3680" w:rsidRDefault="003A3680" w:rsidP="0063072C">
      <w:pPr>
        <w:shd w:val="clear" w:color="auto" w:fill="1F3864" w:themeFill="accent1" w:themeFillShade="80"/>
      </w:pPr>
      <w:r>
        <w:t xml:space="preserve">        except (OSError, serial.SerialException):</w:t>
      </w:r>
    </w:p>
    <w:p w14:paraId="63630024" w14:textId="77777777" w:rsidR="003A3680" w:rsidRDefault="003A3680" w:rsidP="0063072C">
      <w:pPr>
        <w:shd w:val="clear" w:color="auto" w:fill="1F3864" w:themeFill="accent1" w:themeFillShade="80"/>
      </w:pPr>
      <w:r>
        <w:t xml:space="preserve">            pass</w:t>
      </w:r>
    </w:p>
    <w:p w14:paraId="680942F6" w14:textId="77777777" w:rsidR="003A3680" w:rsidRDefault="003A3680" w:rsidP="0063072C">
      <w:pPr>
        <w:shd w:val="clear" w:color="auto" w:fill="1F3864" w:themeFill="accent1" w:themeFillShade="80"/>
      </w:pPr>
      <w:r>
        <w:t xml:space="preserve">    return result</w:t>
      </w:r>
    </w:p>
    <w:p w14:paraId="465AC80F" w14:textId="77777777" w:rsidR="003A3680" w:rsidRDefault="003A3680" w:rsidP="0063072C">
      <w:pPr>
        <w:shd w:val="clear" w:color="auto" w:fill="1F3864" w:themeFill="accent1" w:themeFillShade="80"/>
      </w:pPr>
      <w:r>
        <w:t>print(str(serial_ports()))</w:t>
      </w:r>
    </w:p>
    <w:p w14:paraId="23B9C87C" w14:textId="77777777" w:rsidR="003A3680" w:rsidRDefault="003A3680" w:rsidP="0063072C">
      <w:pPr>
        <w:shd w:val="clear" w:color="auto" w:fill="1F3864" w:themeFill="accent1" w:themeFillShade="80"/>
      </w:pPr>
    </w:p>
    <w:p w14:paraId="294CF924" w14:textId="77777777" w:rsidR="003A3680" w:rsidRDefault="003A3680" w:rsidP="0063072C">
      <w:pPr>
        <w:shd w:val="clear" w:color="auto" w:fill="1F3864" w:themeFill="accent1" w:themeFillShade="80"/>
      </w:pPr>
      <w:r>
        <w:t>port = input("modbus port : ")</w:t>
      </w:r>
    </w:p>
    <w:p w14:paraId="08FEA77C" w14:textId="77777777" w:rsidR="003A3680" w:rsidRDefault="003A3680" w:rsidP="0063072C">
      <w:pPr>
        <w:shd w:val="clear" w:color="auto" w:fill="1F3864" w:themeFill="accent1" w:themeFillShade="80"/>
      </w:pPr>
    </w:p>
    <w:p w14:paraId="2C6BE583" w14:textId="77777777" w:rsidR="003A3680" w:rsidRDefault="003A3680" w:rsidP="0063072C">
      <w:pPr>
        <w:shd w:val="clear" w:color="auto" w:fill="1F3864" w:themeFill="accent1" w:themeFillShade="80"/>
      </w:pPr>
      <w:r>
        <w:t>baudrate = input("modbus baudrate : ")</w:t>
      </w:r>
    </w:p>
    <w:p w14:paraId="4250A589" w14:textId="77777777" w:rsidR="003A3680" w:rsidRDefault="003A3680" w:rsidP="0063072C">
      <w:pPr>
        <w:shd w:val="clear" w:color="auto" w:fill="1F3864" w:themeFill="accent1" w:themeFillShade="80"/>
      </w:pPr>
    </w:p>
    <w:p w14:paraId="2AEB5588" w14:textId="77777777" w:rsidR="003A3680" w:rsidRDefault="003A3680" w:rsidP="0063072C">
      <w:pPr>
        <w:shd w:val="clear" w:color="auto" w:fill="1F3864" w:themeFill="accent1" w:themeFillShade="80"/>
      </w:pPr>
      <w:r>
        <w:t>slave_id = input("slave id : ")</w:t>
      </w:r>
    </w:p>
    <w:p w14:paraId="213D174D" w14:textId="77777777" w:rsidR="003A3680" w:rsidRDefault="003A3680" w:rsidP="0063072C">
      <w:pPr>
        <w:shd w:val="clear" w:color="auto" w:fill="1F3864" w:themeFill="accent1" w:themeFillShade="80"/>
      </w:pPr>
    </w:p>
    <w:p w14:paraId="3FB3B718" w14:textId="77777777" w:rsidR="003A3680" w:rsidRDefault="003A3680" w:rsidP="0063072C">
      <w:pPr>
        <w:shd w:val="clear" w:color="auto" w:fill="1F3864" w:themeFill="accent1" w:themeFillShade="80"/>
      </w:pPr>
      <w:r>
        <w:t>client = ModbusClient(method='rtu', port=port, baudrate=int(baudrate), parity='N', timeout=4,strict=False)</w:t>
      </w:r>
    </w:p>
    <w:p w14:paraId="6C83F08D" w14:textId="77777777" w:rsidR="003A3680" w:rsidRDefault="003A3680" w:rsidP="0063072C">
      <w:pPr>
        <w:shd w:val="clear" w:color="auto" w:fill="1F3864" w:themeFill="accent1" w:themeFillShade="80"/>
      </w:pPr>
      <w:r>
        <w:t>connection = client.connect()</w:t>
      </w:r>
    </w:p>
    <w:p w14:paraId="1CB05373" w14:textId="77777777" w:rsidR="003A3680" w:rsidRDefault="003A3680" w:rsidP="0063072C">
      <w:pPr>
        <w:shd w:val="clear" w:color="auto" w:fill="1F3864" w:themeFill="accent1" w:themeFillShade="80"/>
      </w:pPr>
    </w:p>
    <w:p w14:paraId="337E30EE" w14:textId="77777777" w:rsidR="003A3680" w:rsidRDefault="003A3680" w:rsidP="0063072C">
      <w:pPr>
        <w:shd w:val="clear" w:color="auto" w:fill="1F3864" w:themeFill="accent1" w:themeFillShade="80"/>
      </w:pPr>
    </w:p>
    <w:p w14:paraId="0B27DF40" w14:textId="77777777" w:rsidR="003A3680" w:rsidRDefault="003A3680" w:rsidP="0063072C">
      <w:pPr>
        <w:shd w:val="clear" w:color="auto" w:fill="1F3864" w:themeFill="accent1" w:themeFillShade="80"/>
      </w:pPr>
    </w:p>
    <w:p w14:paraId="13AC43FD" w14:textId="77777777" w:rsidR="003A3680" w:rsidRDefault="003A3680" w:rsidP="0063072C">
      <w:pPr>
        <w:shd w:val="clear" w:color="auto" w:fill="1F3864" w:themeFill="accent1" w:themeFillShade="80"/>
      </w:pPr>
      <w:r>
        <w:t>########## mengisi class table dengan instruksi pyqt5#############</w:t>
      </w:r>
    </w:p>
    <w:p w14:paraId="52B8FB0E" w14:textId="77777777" w:rsidR="003A3680" w:rsidRDefault="003A3680" w:rsidP="0063072C">
      <w:pPr>
        <w:shd w:val="clear" w:color="auto" w:fill="1F3864" w:themeFill="accent1" w:themeFillShade="80"/>
      </w:pPr>
      <w:r>
        <w:t>#----------------------------------------------------------------#</w:t>
      </w:r>
    </w:p>
    <w:p w14:paraId="1D842021" w14:textId="77777777" w:rsidR="003A3680" w:rsidRDefault="003A3680" w:rsidP="0063072C">
      <w:pPr>
        <w:shd w:val="clear" w:color="auto" w:fill="1F3864" w:themeFill="accent1" w:themeFillShade="80"/>
      </w:pPr>
      <w:r>
        <w:t xml:space="preserve">class table(QObject):    </w:t>
      </w:r>
    </w:p>
    <w:p w14:paraId="70D155DF" w14:textId="77777777" w:rsidR="003A3680" w:rsidRDefault="003A3680" w:rsidP="0063072C">
      <w:pPr>
        <w:shd w:val="clear" w:color="auto" w:fill="1F3864" w:themeFill="accent1" w:themeFillShade="80"/>
      </w:pPr>
      <w:r>
        <w:t xml:space="preserve">    def __init__(self, parent = None):</w:t>
      </w:r>
    </w:p>
    <w:p w14:paraId="29D83B95" w14:textId="77777777" w:rsidR="003A3680" w:rsidRDefault="003A3680" w:rsidP="0063072C">
      <w:pPr>
        <w:shd w:val="clear" w:color="auto" w:fill="1F3864" w:themeFill="accent1" w:themeFillShade="80"/>
      </w:pPr>
      <w:r>
        <w:t xml:space="preserve">        super().__init__(parent)</w:t>
      </w:r>
    </w:p>
    <w:p w14:paraId="6772886F" w14:textId="77777777" w:rsidR="003A3680" w:rsidRDefault="003A3680" w:rsidP="0063072C">
      <w:pPr>
        <w:shd w:val="clear" w:color="auto" w:fill="1F3864" w:themeFill="accent1" w:themeFillShade="80"/>
      </w:pPr>
      <w:r>
        <w:t xml:space="preserve">        self.app = QApplication(sys.argv)</w:t>
      </w:r>
    </w:p>
    <w:p w14:paraId="2FE90B34" w14:textId="77777777" w:rsidR="003A3680" w:rsidRDefault="003A3680" w:rsidP="0063072C">
      <w:pPr>
        <w:shd w:val="clear" w:color="auto" w:fill="1F3864" w:themeFill="accent1" w:themeFillShade="80"/>
      </w:pPr>
      <w:r>
        <w:lastRenderedPageBreak/>
        <w:t xml:space="preserve">        self.engine = QQmlApplicationEngine(self)</w:t>
      </w:r>
    </w:p>
    <w:p w14:paraId="1A5F8D8E" w14:textId="77777777" w:rsidR="003A3680" w:rsidRDefault="003A3680" w:rsidP="0063072C">
      <w:pPr>
        <w:shd w:val="clear" w:color="auto" w:fill="1F3864" w:themeFill="accent1" w:themeFillShade="80"/>
      </w:pPr>
      <w:r>
        <w:t xml:space="preserve">        self.engine.rootContext().setContextProperty("backend", self)    </w:t>
      </w:r>
    </w:p>
    <w:p w14:paraId="5EC634E2" w14:textId="77777777" w:rsidR="003A3680" w:rsidRDefault="003A3680" w:rsidP="0063072C">
      <w:pPr>
        <w:shd w:val="clear" w:color="auto" w:fill="1F3864" w:themeFill="accent1" w:themeFillShade="80"/>
      </w:pPr>
      <w:r>
        <w:t xml:space="preserve">        self.engine.load(QUrl("main.qml"))</w:t>
      </w:r>
    </w:p>
    <w:p w14:paraId="74E7BA0F" w14:textId="77777777" w:rsidR="003A3680" w:rsidRDefault="003A3680" w:rsidP="0063072C">
      <w:pPr>
        <w:shd w:val="clear" w:color="auto" w:fill="1F3864" w:themeFill="accent1" w:themeFillShade="80"/>
      </w:pPr>
      <w:r>
        <w:t xml:space="preserve">        sys.exit(self.app.exec_())</w:t>
      </w:r>
    </w:p>
    <w:p w14:paraId="78D9CA3B" w14:textId="77777777" w:rsidR="003A3680" w:rsidRDefault="003A3680" w:rsidP="0063072C">
      <w:pPr>
        <w:shd w:val="clear" w:color="auto" w:fill="1F3864" w:themeFill="accent1" w:themeFillShade="80"/>
      </w:pPr>
      <w:r>
        <w:t xml:space="preserve">        </w:t>
      </w:r>
    </w:p>
    <w:p w14:paraId="56303224" w14:textId="77777777" w:rsidR="003A3680" w:rsidRDefault="003A3680" w:rsidP="0063072C">
      <w:pPr>
        <w:shd w:val="clear" w:color="auto" w:fill="1F3864" w:themeFill="accent1" w:themeFillShade="80"/>
      </w:pPr>
      <w:r>
        <w:t xml:space="preserve">    @pyqtSlot(result=int)</w:t>
      </w:r>
    </w:p>
    <w:p w14:paraId="120080E6" w14:textId="77777777" w:rsidR="003A3680" w:rsidRDefault="003A3680" w:rsidP="0063072C">
      <w:pPr>
        <w:shd w:val="clear" w:color="auto" w:fill="1F3864" w:themeFill="accent1" w:themeFillShade="80"/>
      </w:pPr>
      <w:r>
        <w:t xml:space="preserve">    def get_tiempo(self):</w:t>
      </w:r>
    </w:p>
    <w:p w14:paraId="385DA7A9" w14:textId="77777777" w:rsidR="003A3680" w:rsidRDefault="003A3680" w:rsidP="0063072C">
      <w:pPr>
        <w:shd w:val="clear" w:color="auto" w:fill="1F3864" w:themeFill="accent1" w:themeFillShade="80"/>
      </w:pPr>
      <w:r>
        <w:t xml:space="preserve">        date_time = QDateTime.currentDateTime()</w:t>
      </w:r>
    </w:p>
    <w:p w14:paraId="7BF5C965" w14:textId="77777777" w:rsidR="003A3680" w:rsidRDefault="003A3680" w:rsidP="0063072C">
      <w:pPr>
        <w:shd w:val="clear" w:color="auto" w:fill="1F3864" w:themeFill="accent1" w:themeFillShade="80"/>
      </w:pPr>
      <w:r>
        <w:t xml:space="preserve">        unixTIME = date_time.toSecsSinceEpoch()</w:t>
      </w:r>
    </w:p>
    <w:p w14:paraId="1F3C2114" w14:textId="77777777" w:rsidR="003A3680" w:rsidRDefault="003A3680" w:rsidP="0063072C">
      <w:pPr>
        <w:shd w:val="clear" w:color="auto" w:fill="1F3864" w:themeFill="accent1" w:themeFillShade="80"/>
      </w:pPr>
      <w:r>
        <w:t xml:space="preserve">        #unixTIMEx = date_time.currentMSecsSinceEpoch()</w:t>
      </w:r>
    </w:p>
    <w:p w14:paraId="60CDB9A1" w14:textId="77777777" w:rsidR="003A3680" w:rsidRDefault="003A3680" w:rsidP="0063072C">
      <w:pPr>
        <w:shd w:val="clear" w:color="auto" w:fill="1F3864" w:themeFill="accent1" w:themeFillShade="80"/>
      </w:pPr>
      <w:r>
        <w:t xml:space="preserve">        return unixTIME</w:t>
      </w:r>
    </w:p>
    <w:p w14:paraId="4F574CA0" w14:textId="77777777" w:rsidR="003A3680" w:rsidRDefault="003A3680" w:rsidP="0063072C">
      <w:pPr>
        <w:shd w:val="clear" w:color="auto" w:fill="1F3864" w:themeFill="accent1" w:themeFillShade="80"/>
      </w:pPr>
      <w:r>
        <w:t xml:space="preserve">        </w:t>
      </w:r>
    </w:p>
    <w:p w14:paraId="6323689F" w14:textId="77777777" w:rsidR="003A3680" w:rsidRDefault="003A3680" w:rsidP="0063072C">
      <w:pPr>
        <w:shd w:val="clear" w:color="auto" w:fill="1F3864" w:themeFill="accent1" w:themeFillShade="80"/>
      </w:pPr>
      <w:r>
        <w:t xml:space="preserve">    @pyqtSlot(result=int)</w:t>
      </w:r>
    </w:p>
    <w:p w14:paraId="60717513" w14:textId="77777777" w:rsidR="003A3680" w:rsidRDefault="003A3680" w:rsidP="0063072C">
      <w:pPr>
        <w:shd w:val="clear" w:color="auto" w:fill="1F3864" w:themeFill="accent1" w:themeFillShade="80"/>
      </w:pPr>
      <w:r>
        <w:t xml:space="preserve">    def sensor(self):  return analog</w:t>
      </w:r>
    </w:p>
    <w:p w14:paraId="7BA54785" w14:textId="77777777" w:rsidR="003A3680" w:rsidRDefault="003A3680" w:rsidP="0063072C">
      <w:pPr>
        <w:shd w:val="clear" w:color="auto" w:fill="1F3864" w:themeFill="accent1" w:themeFillShade="80"/>
      </w:pPr>
      <w:r>
        <w:t>#----------------------------------------------------------------#</w:t>
      </w:r>
    </w:p>
    <w:p w14:paraId="0EB5AF8E" w14:textId="77777777" w:rsidR="003A3680" w:rsidRDefault="003A3680" w:rsidP="0063072C">
      <w:pPr>
        <w:shd w:val="clear" w:color="auto" w:fill="1F3864" w:themeFill="accent1" w:themeFillShade="80"/>
      </w:pPr>
    </w:p>
    <w:p w14:paraId="6B1CA656" w14:textId="77777777" w:rsidR="003A3680" w:rsidRDefault="003A3680" w:rsidP="0063072C">
      <w:pPr>
        <w:shd w:val="clear" w:color="auto" w:fill="1F3864" w:themeFill="accent1" w:themeFillShade="80"/>
      </w:pPr>
      <w:r>
        <w:t>def modbus_data_process(num):</w:t>
      </w:r>
    </w:p>
    <w:p w14:paraId="45262395" w14:textId="77777777" w:rsidR="003A3680" w:rsidRDefault="003A3680" w:rsidP="0063072C">
      <w:pPr>
        <w:shd w:val="clear" w:color="auto" w:fill="1F3864" w:themeFill="accent1" w:themeFillShade="80"/>
      </w:pPr>
      <w:r>
        <w:t xml:space="preserve">    global request</w:t>
      </w:r>
    </w:p>
    <w:p w14:paraId="632FEC29" w14:textId="77777777" w:rsidR="003A3680" w:rsidRDefault="003A3680" w:rsidP="0063072C">
      <w:pPr>
        <w:shd w:val="clear" w:color="auto" w:fill="1F3864" w:themeFill="accent1" w:themeFillShade="80"/>
      </w:pPr>
      <w:r>
        <w:t xml:space="preserve">    global request_coil</w:t>
      </w:r>
    </w:p>
    <w:p w14:paraId="4083C35A" w14:textId="77777777" w:rsidR="003A3680" w:rsidRDefault="003A3680" w:rsidP="0063072C">
      <w:pPr>
        <w:shd w:val="clear" w:color="auto" w:fill="1F3864" w:themeFill="accent1" w:themeFillShade="80"/>
      </w:pPr>
      <w:r>
        <w:t xml:space="preserve">    global analog</w:t>
      </w:r>
    </w:p>
    <w:p w14:paraId="19EA2119" w14:textId="77777777" w:rsidR="003A3680" w:rsidRDefault="003A3680" w:rsidP="0063072C">
      <w:pPr>
        <w:shd w:val="clear" w:color="auto" w:fill="1F3864" w:themeFill="accent1" w:themeFillShade="80"/>
      </w:pPr>
      <w:r>
        <w:t xml:space="preserve">    </w:t>
      </w:r>
    </w:p>
    <w:p w14:paraId="460487E9" w14:textId="77777777" w:rsidR="003A3680" w:rsidRDefault="003A3680" w:rsidP="0063072C">
      <w:pPr>
        <w:shd w:val="clear" w:color="auto" w:fill="1F3864" w:themeFill="accent1" w:themeFillShade="80"/>
      </w:pPr>
      <w:r>
        <w:t xml:space="preserve">    </w:t>
      </w:r>
    </w:p>
    <w:p w14:paraId="36DEC897" w14:textId="77777777" w:rsidR="003A3680" w:rsidRDefault="003A3680" w:rsidP="0063072C">
      <w:pPr>
        <w:shd w:val="clear" w:color="auto" w:fill="1F3864" w:themeFill="accent1" w:themeFillShade="80"/>
      </w:pPr>
      <w:r>
        <w:t xml:space="preserve">    while True:</w:t>
      </w:r>
    </w:p>
    <w:p w14:paraId="1BC2259F" w14:textId="77777777" w:rsidR="003A3680" w:rsidRDefault="003A3680" w:rsidP="0063072C">
      <w:pPr>
        <w:shd w:val="clear" w:color="auto" w:fill="1F3864" w:themeFill="accent1" w:themeFillShade="80"/>
      </w:pPr>
      <w:r>
        <w:t xml:space="preserve">        request = client.read_holding_registers(address=0,count=0x7,unit=int(slave_id))</w:t>
      </w:r>
    </w:p>
    <w:p w14:paraId="0229F34C" w14:textId="77777777" w:rsidR="003A3680" w:rsidRDefault="003A3680" w:rsidP="0063072C">
      <w:pPr>
        <w:shd w:val="clear" w:color="auto" w:fill="1F3864" w:themeFill="accent1" w:themeFillShade="80"/>
      </w:pPr>
      <w:r>
        <w:t xml:space="preserve">        request_coil = client.read_coils(address=0,count=15,unit=int(slave_id))</w:t>
      </w:r>
    </w:p>
    <w:p w14:paraId="1E67565F" w14:textId="77777777" w:rsidR="003A3680" w:rsidRDefault="003A3680" w:rsidP="0063072C">
      <w:pPr>
        <w:shd w:val="clear" w:color="auto" w:fill="1F3864" w:themeFill="accent1" w:themeFillShade="80"/>
      </w:pPr>
      <w:r>
        <w:t xml:space="preserve">        </w:t>
      </w:r>
    </w:p>
    <w:p w14:paraId="7D6930FC" w14:textId="77777777" w:rsidR="003A3680" w:rsidRDefault="003A3680" w:rsidP="0063072C">
      <w:pPr>
        <w:shd w:val="clear" w:color="auto" w:fill="1F3864" w:themeFill="accent1" w:themeFillShade="80"/>
      </w:pPr>
      <w:r>
        <w:t xml:space="preserve">        try:</w:t>
      </w:r>
    </w:p>
    <w:p w14:paraId="47892669" w14:textId="77777777" w:rsidR="003A3680" w:rsidRDefault="003A3680" w:rsidP="0063072C">
      <w:pPr>
        <w:shd w:val="clear" w:color="auto" w:fill="1F3864" w:themeFill="accent1" w:themeFillShade="80"/>
      </w:pPr>
      <w:r>
        <w:lastRenderedPageBreak/>
        <w:t xml:space="preserve">            analog = request.registers[0]</w:t>
      </w:r>
    </w:p>
    <w:p w14:paraId="73937584" w14:textId="77777777" w:rsidR="003A3680" w:rsidRDefault="003A3680" w:rsidP="0063072C">
      <w:pPr>
        <w:shd w:val="clear" w:color="auto" w:fill="1F3864" w:themeFill="accent1" w:themeFillShade="80"/>
      </w:pPr>
      <w:r>
        <w:t xml:space="preserve">            </w:t>
      </w:r>
    </w:p>
    <w:p w14:paraId="7B102DF4" w14:textId="77777777" w:rsidR="003A3680" w:rsidRDefault="003A3680" w:rsidP="0063072C">
      <w:pPr>
        <w:shd w:val="clear" w:color="auto" w:fill="1F3864" w:themeFill="accent1" w:themeFillShade="80"/>
      </w:pPr>
      <w:r>
        <w:t xml:space="preserve">        except:</w:t>
      </w:r>
    </w:p>
    <w:p w14:paraId="36BFE426" w14:textId="77777777" w:rsidR="003A3680" w:rsidRDefault="003A3680" w:rsidP="0063072C">
      <w:pPr>
        <w:shd w:val="clear" w:color="auto" w:fill="1F3864" w:themeFill="accent1" w:themeFillShade="80"/>
      </w:pPr>
      <w:r>
        <w:t xml:space="preserve">            pass</w:t>
      </w:r>
    </w:p>
    <w:p w14:paraId="7AA05F0B" w14:textId="77777777" w:rsidR="003A3680" w:rsidRDefault="003A3680" w:rsidP="0063072C">
      <w:pPr>
        <w:shd w:val="clear" w:color="auto" w:fill="1F3864" w:themeFill="accent1" w:themeFillShade="80"/>
      </w:pPr>
    </w:p>
    <w:p w14:paraId="756B0FA5" w14:textId="77777777" w:rsidR="003A3680" w:rsidRDefault="003A3680" w:rsidP="0063072C">
      <w:pPr>
        <w:shd w:val="clear" w:color="auto" w:fill="1F3864" w:themeFill="accent1" w:themeFillShade="80"/>
      </w:pPr>
    </w:p>
    <w:p w14:paraId="27442773" w14:textId="77777777" w:rsidR="003A3680" w:rsidRDefault="003A3680" w:rsidP="0063072C">
      <w:pPr>
        <w:shd w:val="clear" w:color="auto" w:fill="1F3864" w:themeFill="accent1" w:themeFillShade="80"/>
      </w:pPr>
      <w:r>
        <w:t>########## memanggil class table di mainloop######################</w:t>
      </w:r>
    </w:p>
    <w:p w14:paraId="7CAA4003" w14:textId="77777777" w:rsidR="003A3680" w:rsidRDefault="003A3680" w:rsidP="0063072C">
      <w:pPr>
        <w:shd w:val="clear" w:color="auto" w:fill="1F3864" w:themeFill="accent1" w:themeFillShade="80"/>
      </w:pPr>
      <w:r>
        <w:t xml:space="preserve">#----------------------------------------------------------------#    </w:t>
      </w:r>
    </w:p>
    <w:p w14:paraId="2A66C01B" w14:textId="77777777" w:rsidR="003A3680" w:rsidRDefault="003A3680" w:rsidP="0063072C">
      <w:pPr>
        <w:shd w:val="clear" w:color="auto" w:fill="1F3864" w:themeFill="accent1" w:themeFillShade="80"/>
      </w:pPr>
      <w:r>
        <w:t>if __name__ == "__main__":</w:t>
      </w:r>
    </w:p>
    <w:p w14:paraId="42E49FF4" w14:textId="77777777" w:rsidR="003A3680" w:rsidRDefault="003A3680" w:rsidP="0063072C">
      <w:pPr>
        <w:shd w:val="clear" w:color="auto" w:fill="1F3864" w:themeFill="accent1" w:themeFillShade="80"/>
      </w:pPr>
      <w:r>
        <w:t xml:space="preserve">    </w:t>
      </w:r>
    </w:p>
    <w:p w14:paraId="57D92CCE" w14:textId="77777777" w:rsidR="003A3680" w:rsidRDefault="003A3680" w:rsidP="0063072C">
      <w:pPr>
        <w:shd w:val="clear" w:color="auto" w:fill="1F3864" w:themeFill="accent1" w:themeFillShade="80"/>
      </w:pPr>
      <w:r>
        <w:t xml:space="preserve">    t1 = threading.Thread(target=modbus_data_process, args=(10,))</w:t>
      </w:r>
    </w:p>
    <w:p w14:paraId="4198BA85" w14:textId="77777777" w:rsidR="003A3680" w:rsidRDefault="003A3680" w:rsidP="0063072C">
      <w:pPr>
        <w:shd w:val="clear" w:color="auto" w:fill="1F3864" w:themeFill="accent1" w:themeFillShade="80"/>
      </w:pPr>
      <w:r>
        <w:t xml:space="preserve">    t1.start()</w:t>
      </w:r>
    </w:p>
    <w:p w14:paraId="1B38586F" w14:textId="77777777" w:rsidR="003A3680" w:rsidRDefault="003A3680" w:rsidP="0063072C">
      <w:pPr>
        <w:shd w:val="clear" w:color="auto" w:fill="1F3864" w:themeFill="accent1" w:themeFillShade="80"/>
      </w:pPr>
      <w:r>
        <w:t xml:space="preserve">    </w:t>
      </w:r>
    </w:p>
    <w:p w14:paraId="5BA5652D" w14:textId="77777777" w:rsidR="003A3680" w:rsidRDefault="003A3680" w:rsidP="0063072C">
      <w:pPr>
        <w:shd w:val="clear" w:color="auto" w:fill="1F3864" w:themeFill="accent1" w:themeFillShade="80"/>
      </w:pPr>
      <w:r>
        <w:t xml:space="preserve">    main = table()</w:t>
      </w:r>
    </w:p>
    <w:p w14:paraId="73275ACB" w14:textId="77777777" w:rsidR="003A3680" w:rsidRDefault="003A3680" w:rsidP="003A3680">
      <w:r>
        <w:t xml:space="preserve">    </w:t>
      </w:r>
    </w:p>
    <w:p w14:paraId="47D309B8" w14:textId="77777777" w:rsidR="003A3680" w:rsidRDefault="003A3680" w:rsidP="003A3680">
      <w:r>
        <w:t xml:space="preserve">    </w:t>
      </w:r>
    </w:p>
    <w:p w14:paraId="1EAAA0E2" w14:textId="0628A7F2" w:rsidR="003A3680" w:rsidRPr="003A3680" w:rsidRDefault="003A3680" w:rsidP="003A3680">
      <w:r>
        <w:t>#----------------------------------------------------------------#</w:t>
      </w:r>
    </w:p>
    <w:p w14:paraId="0FDDE6C0" w14:textId="77777777" w:rsidR="00BE58DA" w:rsidRDefault="00BE58DA" w:rsidP="00BE58DA">
      <w:pPr>
        <w:pStyle w:val="Heading2"/>
      </w:pPr>
      <w:bookmarkStart w:id="64" w:name="_Toc124528168"/>
      <w:r>
        <w:t>Program QML</w:t>
      </w:r>
      <w:bookmarkEnd w:id="64"/>
    </w:p>
    <w:p w14:paraId="4EEA0A39" w14:textId="3B3879C4" w:rsidR="00BE58DA" w:rsidRDefault="00BE58DA" w:rsidP="00BE58DA"/>
    <w:p w14:paraId="665F8E8D" w14:textId="77777777" w:rsidR="008B2AA5" w:rsidRDefault="008B2AA5" w:rsidP="0063072C">
      <w:pPr>
        <w:shd w:val="clear" w:color="auto" w:fill="70AD47" w:themeFill="accent6"/>
      </w:pPr>
      <w:r>
        <w:t>import QtQuick 2.12</w:t>
      </w:r>
    </w:p>
    <w:p w14:paraId="7AECA849" w14:textId="77777777" w:rsidR="008B2AA5" w:rsidRDefault="008B2AA5" w:rsidP="0063072C">
      <w:pPr>
        <w:shd w:val="clear" w:color="auto" w:fill="70AD47" w:themeFill="accent6"/>
      </w:pPr>
      <w:r>
        <w:t>import QtQuick.Window 2.13</w:t>
      </w:r>
    </w:p>
    <w:p w14:paraId="6400FC64" w14:textId="77777777" w:rsidR="008B2AA5" w:rsidRDefault="008B2AA5" w:rsidP="0063072C">
      <w:pPr>
        <w:shd w:val="clear" w:color="auto" w:fill="70AD47" w:themeFill="accent6"/>
      </w:pPr>
      <w:r>
        <w:t>import QtQuick.Controls 2.0</w:t>
      </w:r>
    </w:p>
    <w:p w14:paraId="14DF7C8B" w14:textId="77777777" w:rsidR="008B2AA5" w:rsidRDefault="008B2AA5" w:rsidP="0063072C">
      <w:pPr>
        <w:shd w:val="clear" w:color="auto" w:fill="70AD47" w:themeFill="accent6"/>
      </w:pPr>
      <w:r>
        <w:t>import QtQuick.Controls.Styles 1.4</w:t>
      </w:r>
    </w:p>
    <w:p w14:paraId="5CB9AFC5" w14:textId="77777777" w:rsidR="008B2AA5" w:rsidRDefault="008B2AA5" w:rsidP="0063072C">
      <w:pPr>
        <w:shd w:val="clear" w:color="auto" w:fill="70AD47" w:themeFill="accent6"/>
      </w:pPr>
      <w:r>
        <w:t>import QtQuick.Extras 1.4</w:t>
      </w:r>
    </w:p>
    <w:p w14:paraId="5A98F926" w14:textId="77777777" w:rsidR="008B2AA5" w:rsidRDefault="008B2AA5" w:rsidP="0063072C">
      <w:pPr>
        <w:shd w:val="clear" w:color="auto" w:fill="70AD47" w:themeFill="accent6"/>
      </w:pPr>
      <w:r>
        <w:t>import QtQuick.Extras.Private 1.0</w:t>
      </w:r>
    </w:p>
    <w:p w14:paraId="399B05D1" w14:textId="77777777" w:rsidR="008B2AA5" w:rsidRDefault="008B2AA5" w:rsidP="0063072C">
      <w:pPr>
        <w:shd w:val="clear" w:color="auto" w:fill="70AD47" w:themeFill="accent6"/>
      </w:pPr>
      <w:r>
        <w:t>import QtCharts 2.1</w:t>
      </w:r>
    </w:p>
    <w:p w14:paraId="0B3AE2B1" w14:textId="77777777" w:rsidR="008B2AA5" w:rsidRDefault="008B2AA5" w:rsidP="0063072C">
      <w:pPr>
        <w:shd w:val="clear" w:color="auto" w:fill="70AD47" w:themeFill="accent6"/>
      </w:pPr>
    </w:p>
    <w:p w14:paraId="6D1769E1" w14:textId="77777777" w:rsidR="008B2AA5" w:rsidRDefault="008B2AA5" w:rsidP="0063072C">
      <w:pPr>
        <w:shd w:val="clear" w:color="auto" w:fill="70AD47" w:themeFill="accent6"/>
      </w:pPr>
      <w:r>
        <w:lastRenderedPageBreak/>
        <w:t>Window {</w:t>
      </w:r>
    </w:p>
    <w:p w14:paraId="3645C4D1" w14:textId="77777777" w:rsidR="008B2AA5" w:rsidRDefault="008B2AA5" w:rsidP="0063072C">
      <w:pPr>
        <w:shd w:val="clear" w:color="auto" w:fill="70AD47" w:themeFill="accent6"/>
      </w:pPr>
      <w:r>
        <w:tab/>
        <w:t>id : root</w:t>
      </w:r>
    </w:p>
    <w:p w14:paraId="2D9C44F1" w14:textId="77777777" w:rsidR="008B2AA5" w:rsidRDefault="008B2AA5" w:rsidP="0063072C">
      <w:pPr>
        <w:shd w:val="clear" w:color="auto" w:fill="70AD47" w:themeFill="accent6"/>
      </w:pPr>
      <w:r>
        <w:tab/>
        <w:t>width: 400</w:t>
      </w:r>
    </w:p>
    <w:p w14:paraId="5F0DA22C" w14:textId="77777777" w:rsidR="008B2AA5" w:rsidRDefault="008B2AA5" w:rsidP="0063072C">
      <w:pPr>
        <w:shd w:val="clear" w:color="auto" w:fill="70AD47" w:themeFill="accent6"/>
      </w:pPr>
      <w:r>
        <w:tab/>
        <w:t>//maximumWidth : 1280</w:t>
      </w:r>
    </w:p>
    <w:p w14:paraId="29135CE9" w14:textId="77777777" w:rsidR="008B2AA5" w:rsidRDefault="008B2AA5" w:rsidP="0063072C">
      <w:pPr>
        <w:shd w:val="clear" w:color="auto" w:fill="70AD47" w:themeFill="accent6"/>
      </w:pPr>
      <w:r>
        <w:tab/>
        <w:t>//minimumWidth : width</w:t>
      </w:r>
    </w:p>
    <w:p w14:paraId="66E011D6" w14:textId="13971817" w:rsidR="008B2AA5" w:rsidRDefault="008B2AA5" w:rsidP="0063072C">
      <w:pPr>
        <w:shd w:val="clear" w:color="auto" w:fill="70AD47" w:themeFill="accent6"/>
      </w:pPr>
      <w:r>
        <w:t xml:space="preserve">    </w:t>
      </w:r>
      <w:r w:rsidR="000B5765">
        <w:tab/>
      </w:r>
      <w:r>
        <w:t>height: 400</w:t>
      </w:r>
    </w:p>
    <w:p w14:paraId="3D192B9D" w14:textId="77777777" w:rsidR="008B2AA5" w:rsidRDefault="008B2AA5" w:rsidP="0063072C">
      <w:pPr>
        <w:shd w:val="clear" w:color="auto" w:fill="70AD47" w:themeFill="accent6"/>
      </w:pPr>
      <w:r>
        <w:tab/>
        <w:t>//maximumHeight : 800</w:t>
      </w:r>
    </w:p>
    <w:p w14:paraId="09AAFCF5" w14:textId="77777777" w:rsidR="008B2AA5" w:rsidRDefault="008B2AA5" w:rsidP="0063072C">
      <w:pPr>
        <w:shd w:val="clear" w:color="auto" w:fill="70AD47" w:themeFill="accent6"/>
      </w:pPr>
      <w:r>
        <w:tab/>
        <w:t>//minimumHeight : height</w:t>
      </w:r>
    </w:p>
    <w:p w14:paraId="7FB6EB16" w14:textId="77777777" w:rsidR="008B2AA5" w:rsidRDefault="008B2AA5" w:rsidP="0063072C">
      <w:pPr>
        <w:shd w:val="clear" w:color="auto" w:fill="70AD47" w:themeFill="accent6"/>
      </w:pPr>
      <w:r>
        <w:tab/>
        <w:t>title:"membuat MINI SCADA HMI"</w:t>
      </w:r>
    </w:p>
    <w:p w14:paraId="2765B204" w14:textId="77777777" w:rsidR="008B2AA5" w:rsidRDefault="008B2AA5" w:rsidP="0063072C">
      <w:pPr>
        <w:shd w:val="clear" w:color="auto" w:fill="70AD47" w:themeFill="accent6"/>
      </w:pPr>
      <w:r>
        <w:tab/>
        <w:t>color : "black"</w:t>
      </w:r>
    </w:p>
    <w:p w14:paraId="036B0339" w14:textId="69398CA7" w:rsidR="008B2AA5" w:rsidRDefault="008B2AA5" w:rsidP="0063072C">
      <w:pPr>
        <w:shd w:val="clear" w:color="auto" w:fill="70AD47" w:themeFill="accent6"/>
      </w:pPr>
      <w:r>
        <w:t xml:space="preserve">    </w:t>
      </w:r>
      <w:r w:rsidR="000B5765">
        <w:tab/>
      </w:r>
      <w:r>
        <w:t>visible: true</w:t>
      </w:r>
    </w:p>
    <w:p w14:paraId="433B5F81" w14:textId="7472CD58" w:rsidR="008B2AA5" w:rsidRDefault="008B2AA5" w:rsidP="0063072C">
      <w:pPr>
        <w:shd w:val="clear" w:color="auto" w:fill="70AD47" w:themeFill="accent6"/>
      </w:pPr>
      <w:r>
        <w:t xml:space="preserve">    </w:t>
      </w:r>
      <w:r w:rsidR="000B5765">
        <w:tab/>
      </w:r>
      <w:r>
        <w:t>//flags: Qt.WindowMaximized //Qt.Dialog</w:t>
      </w:r>
    </w:p>
    <w:p w14:paraId="3A0033FF" w14:textId="54D34DFD" w:rsidR="008B2AA5" w:rsidRDefault="008B2AA5" w:rsidP="0063072C">
      <w:pPr>
        <w:shd w:val="clear" w:color="auto" w:fill="70AD47" w:themeFill="accent6"/>
      </w:pPr>
      <w:r>
        <w:tab/>
        <w:t>Rectangle {</w:t>
      </w:r>
    </w:p>
    <w:p w14:paraId="34D79ED2" w14:textId="77777777" w:rsidR="008B2AA5" w:rsidRDefault="008B2AA5" w:rsidP="0063072C">
      <w:pPr>
        <w:shd w:val="clear" w:color="auto" w:fill="70AD47" w:themeFill="accent6"/>
      </w:pPr>
      <w:r>
        <w:t xml:space="preserve">                    x: 0</w:t>
      </w:r>
    </w:p>
    <w:p w14:paraId="4EF4A851" w14:textId="77777777" w:rsidR="008B2AA5" w:rsidRDefault="008B2AA5" w:rsidP="0063072C">
      <w:pPr>
        <w:shd w:val="clear" w:color="auto" w:fill="70AD47" w:themeFill="accent6"/>
      </w:pPr>
      <w:r>
        <w:t xml:space="preserve">                    y: 0</w:t>
      </w:r>
    </w:p>
    <w:p w14:paraId="1AEA16F3" w14:textId="77777777" w:rsidR="008B2AA5" w:rsidRDefault="008B2AA5" w:rsidP="0063072C">
      <w:pPr>
        <w:shd w:val="clear" w:color="auto" w:fill="70AD47" w:themeFill="accent6"/>
      </w:pPr>
      <w:r>
        <w:t xml:space="preserve">                    width: parent.width</w:t>
      </w:r>
    </w:p>
    <w:p w14:paraId="217F34DB" w14:textId="77777777" w:rsidR="008B2AA5" w:rsidRDefault="008B2AA5" w:rsidP="0063072C">
      <w:pPr>
        <w:shd w:val="clear" w:color="auto" w:fill="70AD47" w:themeFill="accent6"/>
      </w:pPr>
      <w:r>
        <w:t xml:space="preserve">                    height: parent.height</w:t>
      </w:r>
    </w:p>
    <w:p w14:paraId="281B8176" w14:textId="03B53075" w:rsidR="008B2AA5" w:rsidRDefault="008B2AA5" w:rsidP="0063072C">
      <w:pPr>
        <w:shd w:val="clear" w:color="auto" w:fill="70AD47" w:themeFill="accent6"/>
      </w:pPr>
      <w:r>
        <w:tab/>
      </w:r>
      <w:r w:rsidR="0063072C">
        <w:t xml:space="preserve">        </w:t>
      </w:r>
      <w:r>
        <w:t>color:"#47B5FF"</w:t>
      </w:r>
    </w:p>
    <w:p w14:paraId="424265C8" w14:textId="77777777" w:rsidR="008B2AA5" w:rsidRDefault="008B2AA5" w:rsidP="0063072C">
      <w:pPr>
        <w:shd w:val="clear" w:color="auto" w:fill="70AD47" w:themeFill="accent6"/>
      </w:pPr>
      <w:r>
        <w:tab/>
      </w:r>
      <w:r>
        <w:tab/>
      </w:r>
      <w:r>
        <w:tab/>
      </w:r>
      <w:r>
        <w:tab/>
      </w:r>
      <w:r>
        <w:tab/>
      </w:r>
    </w:p>
    <w:p w14:paraId="0847824D" w14:textId="57B1F6A3" w:rsidR="008B2AA5" w:rsidRDefault="008B2AA5" w:rsidP="0063072C">
      <w:pPr>
        <w:shd w:val="clear" w:color="auto" w:fill="70AD47" w:themeFill="accent6"/>
        <w:tabs>
          <w:tab w:val="left" w:pos="180"/>
        </w:tabs>
      </w:pPr>
      <w:r>
        <w:tab/>
      </w:r>
      <w:r>
        <w:tab/>
      </w:r>
      <w:r w:rsidR="00946C1E">
        <w:tab/>
      </w:r>
      <w:r>
        <w:t>ChartView {</w:t>
      </w:r>
    </w:p>
    <w:p w14:paraId="3A5E72E1" w14:textId="4A13DDE2" w:rsidR="008B2AA5" w:rsidRDefault="008B2AA5" w:rsidP="0063072C">
      <w:pPr>
        <w:shd w:val="clear" w:color="auto" w:fill="70AD47" w:themeFill="accent6"/>
        <w:tabs>
          <w:tab w:val="left" w:pos="180"/>
        </w:tabs>
      </w:pPr>
      <w:r>
        <w:tab/>
      </w:r>
      <w:r>
        <w:tab/>
      </w:r>
      <w:r>
        <w:tab/>
      </w:r>
      <w:r>
        <w:tab/>
        <w:t>id : cv</w:t>
      </w:r>
    </w:p>
    <w:p w14:paraId="5469F056" w14:textId="2214C3B7" w:rsidR="008B2AA5" w:rsidRDefault="008B2AA5" w:rsidP="0063072C">
      <w:pPr>
        <w:shd w:val="clear" w:color="auto" w:fill="70AD47" w:themeFill="accent6"/>
        <w:tabs>
          <w:tab w:val="left" w:pos="180"/>
        </w:tabs>
      </w:pPr>
      <w:r>
        <w:tab/>
      </w:r>
      <w:r>
        <w:tab/>
      </w:r>
      <w:r>
        <w:tab/>
      </w:r>
      <w:r>
        <w:tab/>
        <w:t>//title: "PAYOUT ROPE"</w:t>
      </w:r>
    </w:p>
    <w:p w14:paraId="7F3601D5" w14:textId="031B4A3A" w:rsidR="008B2AA5" w:rsidRDefault="008B2AA5" w:rsidP="0063072C">
      <w:pPr>
        <w:shd w:val="clear" w:color="auto" w:fill="70AD47" w:themeFill="accent6"/>
        <w:tabs>
          <w:tab w:val="left" w:pos="180"/>
        </w:tabs>
      </w:pPr>
      <w:r>
        <w:tab/>
      </w:r>
      <w:r>
        <w:tab/>
      </w:r>
      <w:r>
        <w:tab/>
      </w:r>
      <w:r>
        <w:tab/>
        <w:t>antialiasing: true</w:t>
      </w:r>
    </w:p>
    <w:p w14:paraId="55F14C7A" w14:textId="6CD962FE" w:rsidR="008B2AA5" w:rsidRDefault="008B2AA5" w:rsidP="0063072C">
      <w:pPr>
        <w:shd w:val="clear" w:color="auto" w:fill="70AD47" w:themeFill="accent6"/>
        <w:tabs>
          <w:tab w:val="left" w:pos="180"/>
        </w:tabs>
      </w:pPr>
      <w:r>
        <w:tab/>
      </w:r>
      <w:r>
        <w:tab/>
      </w:r>
      <w:r>
        <w:tab/>
      </w:r>
      <w:r>
        <w:tab/>
        <w:t>legend.visible: false</w:t>
      </w:r>
    </w:p>
    <w:p w14:paraId="250FC727" w14:textId="234A79B0" w:rsidR="008B2AA5" w:rsidRDefault="008B2AA5" w:rsidP="0063072C">
      <w:pPr>
        <w:shd w:val="clear" w:color="auto" w:fill="70AD47" w:themeFill="accent6"/>
        <w:tabs>
          <w:tab w:val="left" w:pos="180"/>
        </w:tabs>
      </w:pPr>
      <w:r>
        <w:tab/>
      </w:r>
      <w:r>
        <w:tab/>
      </w:r>
      <w:r>
        <w:tab/>
      </w:r>
      <w:r>
        <w:tab/>
        <w:t>height: parent.height</w:t>
      </w:r>
    </w:p>
    <w:p w14:paraId="6957ED0C" w14:textId="3EB7A79E" w:rsidR="008B2AA5" w:rsidRDefault="008B2AA5" w:rsidP="0063072C">
      <w:pPr>
        <w:shd w:val="clear" w:color="auto" w:fill="70AD47" w:themeFill="accent6"/>
        <w:tabs>
          <w:tab w:val="left" w:pos="180"/>
        </w:tabs>
      </w:pPr>
      <w:r>
        <w:tab/>
      </w:r>
      <w:r>
        <w:tab/>
      </w:r>
      <w:r>
        <w:tab/>
      </w:r>
      <w:r>
        <w:tab/>
        <w:t>anchors.right: parent.right</w:t>
      </w:r>
    </w:p>
    <w:p w14:paraId="6D2DC2F1" w14:textId="505DE5C8" w:rsidR="008B2AA5" w:rsidRDefault="008B2AA5" w:rsidP="0063072C">
      <w:pPr>
        <w:shd w:val="clear" w:color="auto" w:fill="70AD47" w:themeFill="accent6"/>
        <w:tabs>
          <w:tab w:val="left" w:pos="180"/>
        </w:tabs>
      </w:pPr>
      <w:r>
        <w:tab/>
      </w:r>
      <w:r>
        <w:tab/>
      </w:r>
      <w:r>
        <w:tab/>
      </w:r>
      <w:r>
        <w:tab/>
        <w:t>anchors.left: parent.left</w:t>
      </w:r>
    </w:p>
    <w:p w14:paraId="0F9C92BC" w14:textId="1B3C7578" w:rsidR="008B2AA5" w:rsidRDefault="008B2AA5" w:rsidP="0063072C">
      <w:pPr>
        <w:shd w:val="clear" w:color="auto" w:fill="70AD47" w:themeFill="accent6"/>
        <w:tabs>
          <w:tab w:val="left" w:pos="180"/>
        </w:tabs>
      </w:pPr>
      <w:r>
        <w:lastRenderedPageBreak/>
        <w:tab/>
      </w:r>
      <w:r>
        <w:tab/>
      </w:r>
      <w:r>
        <w:tab/>
      </w:r>
      <w:r>
        <w:tab/>
        <w:t>//theme: ChartView.ChartThemeLight</w:t>
      </w:r>
    </w:p>
    <w:p w14:paraId="04B60174" w14:textId="52333DC8" w:rsidR="008B2AA5" w:rsidRDefault="008B2AA5" w:rsidP="0063072C">
      <w:pPr>
        <w:shd w:val="clear" w:color="auto" w:fill="70AD47" w:themeFill="accent6"/>
        <w:tabs>
          <w:tab w:val="left" w:pos="180"/>
        </w:tabs>
      </w:pPr>
      <w:r>
        <w:tab/>
      </w:r>
      <w:r>
        <w:tab/>
      </w:r>
      <w:r>
        <w:tab/>
      </w:r>
      <w:r>
        <w:tab/>
        <w:t>backgroundColor:"#1089FF"</w:t>
      </w:r>
    </w:p>
    <w:p w14:paraId="556279BC" w14:textId="35C20CF3" w:rsidR="008B2AA5" w:rsidRDefault="008B2AA5" w:rsidP="0063072C">
      <w:pPr>
        <w:shd w:val="clear" w:color="auto" w:fill="70AD47" w:themeFill="accent6"/>
        <w:tabs>
          <w:tab w:val="left" w:pos="180"/>
        </w:tabs>
      </w:pPr>
      <w:r>
        <w:tab/>
      </w:r>
      <w:r>
        <w:tab/>
      </w:r>
      <w:r>
        <w:tab/>
      </w:r>
      <w:r>
        <w:tab/>
        <w:t>property int  timcnt: 0</w:t>
      </w:r>
    </w:p>
    <w:p w14:paraId="3DE4FCC9" w14:textId="34F95698" w:rsidR="008B2AA5" w:rsidRDefault="008B2AA5" w:rsidP="0063072C">
      <w:pPr>
        <w:shd w:val="clear" w:color="auto" w:fill="70AD47" w:themeFill="accent6"/>
        <w:tabs>
          <w:tab w:val="left" w:pos="180"/>
        </w:tabs>
      </w:pPr>
      <w:r>
        <w:tab/>
      </w:r>
      <w:r>
        <w:tab/>
      </w:r>
      <w:r>
        <w:tab/>
      </w:r>
      <w:r>
        <w:tab/>
        <w:t>property double  valueCH1: 0</w:t>
      </w:r>
    </w:p>
    <w:p w14:paraId="14C27C8B" w14:textId="14B0B093" w:rsidR="008B2AA5" w:rsidRDefault="008B2AA5" w:rsidP="0063072C">
      <w:pPr>
        <w:shd w:val="clear" w:color="auto" w:fill="70AD47" w:themeFill="accent6"/>
        <w:tabs>
          <w:tab w:val="left" w:pos="180"/>
        </w:tabs>
      </w:pPr>
      <w:r>
        <w:tab/>
      </w:r>
      <w:r>
        <w:tab/>
      </w:r>
      <w:r>
        <w:tab/>
      </w:r>
      <w:r>
        <w:tab/>
        <w:t>property double  valueCH2: 0</w:t>
      </w:r>
    </w:p>
    <w:p w14:paraId="0430ABF4" w14:textId="2728FA7A" w:rsidR="008B2AA5" w:rsidRDefault="008B2AA5" w:rsidP="0063072C">
      <w:pPr>
        <w:shd w:val="clear" w:color="auto" w:fill="70AD47" w:themeFill="accent6"/>
        <w:tabs>
          <w:tab w:val="left" w:pos="180"/>
        </w:tabs>
      </w:pPr>
      <w:r>
        <w:tab/>
      </w:r>
      <w:r>
        <w:tab/>
      </w:r>
      <w:r>
        <w:tab/>
      </w:r>
      <w:r w:rsidR="00946C1E">
        <w:tab/>
      </w:r>
      <w:r>
        <w:t>property double  valueCH3: 0</w:t>
      </w:r>
    </w:p>
    <w:p w14:paraId="5A415FBE" w14:textId="16F67F8E" w:rsidR="008B2AA5" w:rsidRDefault="008B2AA5" w:rsidP="0063072C">
      <w:pPr>
        <w:shd w:val="clear" w:color="auto" w:fill="70AD47" w:themeFill="accent6"/>
        <w:tabs>
          <w:tab w:val="left" w:pos="180"/>
        </w:tabs>
      </w:pPr>
      <w:r>
        <w:tab/>
      </w:r>
      <w:r>
        <w:tab/>
      </w:r>
      <w:r>
        <w:tab/>
      </w:r>
      <w:r>
        <w:tab/>
        <w:t>property double  valueCH4: 0</w:t>
      </w:r>
    </w:p>
    <w:p w14:paraId="1902ED65" w14:textId="4A0C6E69" w:rsidR="008B2AA5" w:rsidRDefault="008B2AA5" w:rsidP="0063072C">
      <w:pPr>
        <w:shd w:val="clear" w:color="auto" w:fill="70AD47" w:themeFill="accent6"/>
        <w:tabs>
          <w:tab w:val="left" w:pos="180"/>
        </w:tabs>
      </w:pPr>
      <w:r>
        <w:tab/>
      </w:r>
      <w:r>
        <w:tab/>
      </w:r>
      <w:r>
        <w:tab/>
      </w:r>
      <w:r>
        <w:tab/>
        <w:t xml:space="preserve">//property double  valueTM1: 0        </w:t>
      </w:r>
    </w:p>
    <w:p w14:paraId="2059E85A" w14:textId="15045BB9" w:rsidR="008B2AA5" w:rsidRDefault="008B2AA5" w:rsidP="0063072C">
      <w:pPr>
        <w:shd w:val="clear" w:color="auto" w:fill="70AD47" w:themeFill="accent6"/>
        <w:tabs>
          <w:tab w:val="left" w:pos="180"/>
        </w:tabs>
      </w:pPr>
      <w:r>
        <w:tab/>
      </w:r>
      <w:r>
        <w:tab/>
      </w:r>
      <w:r>
        <w:tab/>
      </w:r>
      <w:r>
        <w:tab/>
        <w:t>property double  periodGRAPH: 30 // Seconds</w:t>
      </w:r>
    </w:p>
    <w:p w14:paraId="34338210" w14:textId="16BAABC4" w:rsidR="008B2AA5" w:rsidRDefault="008B2AA5" w:rsidP="0063072C">
      <w:pPr>
        <w:shd w:val="clear" w:color="auto" w:fill="70AD47" w:themeFill="accent6"/>
        <w:tabs>
          <w:tab w:val="left" w:pos="180"/>
        </w:tabs>
      </w:pPr>
      <w:r>
        <w:tab/>
      </w:r>
      <w:r>
        <w:tab/>
      </w:r>
      <w:r>
        <w:tab/>
      </w:r>
      <w:r>
        <w:tab/>
        <w:t>property double  startTIME: 0</w:t>
      </w:r>
    </w:p>
    <w:p w14:paraId="37117096" w14:textId="75AB74BA" w:rsidR="008B2AA5" w:rsidRDefault="008B2AA5" w:rsidP="0063072C">
      <w:pPr>
        <w:shd w:val="clear" w:color="auto" w:fill="70AD47" w:themeFill="accent6"/>
        <w:tabs>
          <w:tab w:val="left" w:pos="180"/>
        </w:tabs>
      </w:pPr>
      <w:r>
        <w:tab/>
      </w:r>
      <w:r>
        <w:tab/>
      </w:r>
      <w:r>
        <w:tab/>
      </w:r>
      <w:r>
        <w:tab/>
        <w:t>property double  intervalTM: 200 // miliseconds</w:t>
      </w:r>
    </w:p>
    <w:p w14:paraId="60AE4F39" w14:textId="20D5EF19" w:rsidR="008B2AA5" w:rsidRDefault="008B2AA5" w:rsidP="0063072C">
      <w:pPr>
        <w:shd w:val="clear" w:color="auto" w:fill="70AD47" w:themeFill="accent6"/>
        <w:tabs>
          <w:tab w:val="left" w:pos="180"/>
        </w:tabs>
      </w:pPr>
      <w:r>
        <w:tab/>
      </w:r>
      <w:r>
        <w:tab/>
      </w:r>
      <w:r>
        <w:tab/>
      </w:r>
      <w:r>
        <w:tab/>
      </w:r>
      <w:r>
        <w:tab/>
      </w:r>
      <w:r>
        <w:tab/>
      </w:r>
    </w:p>
    <w:p w14:paraId="1A222B54" w14:textId="0AA53F9E" w:rsidR="008B2AA5" w:rsidRDefault="008B2AA5" w:rsidP="0063072C">
      <w:pPr>
        <w:shd w:val="clear" w:color="auto" w:fill="70AD47" w:themeFill="accent6"/>
        <w:tabs>
          <w:tab w:val="left" w:pos="180"/>
        </w:tabs>
      </w:pPr>
      <w:r>
        <w:tab/>
      </w:r>
      <w:r>
        <w:tab/>
      </w:r>
      <w:r>
        <w:tab/>
      </w:r>
      <w:r>
        <w:tab/>
        <w:t>ValueAxis{</w:t>
      </w:r>
    </w:p>
    <w:p w14:paraId="2BE50564" w14:textId="461B0F0B" w:rsidR="008B2AA5" w:rsidRDefault="008B2AA5" w:rsidP="0063072C">
      <w:pPr>
        <w:shd w:val="clear" w:color="auto" w:fill="70AD47" w:themeFill="accent6"/>
        <w:tabs>
          <w:tab w:val="left" w:pos="180"/>
        </w:tabs>
      </w:pPr>
      <w:r>
        <w:tab/>
      </w:r>
      <w:r>
        <w:tab/>
      </w:r>
      <w:r>
        <w:tab/>
      </w:r>
      <w:r>
        <w:tab/>
      </w:r>
      <w:r w:rsidR="00946C1E">
        <w:tab/>
      </w:r>
      <w:r>
        <w:t>id:yAxis1</w:t>
      </w:r>
    </w:p>
    <w:p w14:paraId="0C0C98EF" w14:textId="171CF935" w:rsidR="008B2AA5" w:rsidRDefault="008B2AA5" w:rsidP="0063072C">
      <w:pPr>
        <w:shd w:val="clear" w:color="auto" w:fill="70AD47" w:themeFill="accent6"/>
        <w:tabs>
          <w:tab w:val="left" w:pos="180"/>
        </w:tabs>
      </w:pPr>
      <w:r>
        <w:tab/>
      </w:r>
      <w:r>
        <w:tab/>
      </w:r>
      <w:r>
        <w:tab/>
      </w:r>
      <w:r>
        <w:tab/>
      </w:r>
      <w:r>
        <w:tab/>
        <w:t>min: 0</w:t>
      </w:r>
    </w:p>
    <w:p w14:paraId="5A53C6DD" w14:textId="4D91226C" w:rsidR="008B2AA5" w:rsidRDefault="008B2AA5" w:rsidP="0063072C">
      <w:pPr>
        <w:shd w:val="clear" w:color="auto" w:fill="70AD47" w:themeFill="accent6"/>
        <w:tabs>
          <w:tab w:val="left" w:pos="180"/>
        </w:tabs>
      </w:pPr>
      <w:r>
        <w:tab/>
      </w:r>
      <w:r>
        <w:tab/>
      </w:r>
      <w:r>
        <w:tab/>
      </w:r>
      <w:r>
        <w:tab/>
      </w:r>
      <w:r>
        <w:tab/>
        <w:t>max : 100</w:t>
      </w:r>
    </w:p>
    <w:p w14:paraId="5B00F569" w14:textId="53E25D9A" w:rsidR="008B2AA5" w:rsidRDefault="008B2AA5" w:rsidP="0063072C">
      <w:pPr>
        <w:shd w:val="clear" w:color="auto" w:fill="70AD47" w:themeFill="accent6"/>
        <w:tabs>
          <w:tab w:val="left" w:pos="180"/>
        </w:tabs>
      </w:pPr>
      <w:r>
        <w:tab/>
      </w:r>
      <w:r>
        <w:tab/>
      </w:r>
      <w:r>
        <w:tab/>
      </w:r>
      <w:r>
        <w:tab/>
      </w:r>
      <w:r>
        <w:tab/>
        <w:t>tickCount: 1</w:t>
      </w:r>
    </w:p>
    <w:p w14:paraId="4ED390EA" w14:textId="2E2DCB04" w:rsidR="008B2AA5" w:rsidRDefault="008B2AA5" w:rsidP="0063072C">
      <w:pPr>
        <w:shd w:val="clear" w:color="auto" w:fill="70AD47" w:themeFill="accent6"/>
        <w:tabs>
          <w:tab w:val="left" w:pos="180"/>
        </w:tabs>
      </w:pPr>
      <w:r>
        <w:tab/>
      </w:r>
      <w:r>
        <w:tab/>
      </w:r>
      <w:r>
        <w:tab/>
      </w:r>
      <w:r>
        <w:tab/>
      </w:r>
      <w:r>
        <w:tab/>
        <w:t>//labelFormat: "%d"</w:t>
      </w:r>
    </w:p>
    <w:p w14:paraId="256B3DB2" w14:textId="2DD22BC6" w:rsidR="008B2AA5" w:rsidRDefault="008B2AA5" w:rsidP="0063072C">
      <w:pPr>
        <w:shd w:val="clear" w:color="auto" w:fill="70AD47" w:themeFill="accent6"/>
        <w:tabs>
          <w:tab w:val="left" w:pos="180"/>
        </w:tabs>
      </w:pPr>
      <w:r>
        <w:tab/>
      </w:r>
      <w:r>
        <w:tab/>
      </w:r>
      <w:r>
        <w:tab/>
      </w:r>
      <w:r>
        <w:tab/>
      </w:r>
      <w:r>
        <w:tab/>
        <w:t>labelsColor: "yellow"</w:t>
      </w:r>
    </w:p>
    <w:p w14:paraId="1E2AA398" w14:textId="77777777" w:rsidR="008B2AA5" w:rsidRDefault="008B2AA5" w:rsidP="0063072C">
      <w:pPr>
        <w:shd w:val="clear" w:color="auto" w:fill="70AD47" w:themeFill="accent6"/>
        <w:tabs>
          <w:tab w:val="left" w:pos="180"/>
        </w:tabs>
      </w:pPr>
      <w:r>
        <w:tab/>
      </w:r>
      <w:r>
        <w:tab/>
      </w:r>
      <w:r>
        <w:tab/>
      </w:r>
      <w:r>
        <w:tab/>
      </w:r>
      <w:r>
        <w:tab/>
        <w:t>}</w:t>
      </w:r>
    </w:p>
    <w:p w14:paraId="64D2AE19" w14:textId="77777777" w:rsidR="008B2AA5" w:rsidRDefault="008B2AA5" w:rsidP="0063072C">
      <w:pPr>
        <w:shd w:val="clear" w:color="auto" w:fill="70AD47" w:themeFill="accent6"/>
        <w:tabs>
          <w:tab w:val="left" w:pos="180"/>
        </w:tabs>
      </w:pPr>
      <w:r>
        <w:tab/>
      </w:r>
      <w:r>
        <w:tab/>
      </w:r>
      <w:r>
        <w:tab/>
      </w:r>
      <w:r>
        <w:tab/>
      </w:r>
      <w:r>
        <w:tab/>
      </w:r>
      <w:r>
        <w:tab/>
      </w:r>
    </w:p>
    <w:p w14:paraId="016DD18C" w14:textId="77777777" w:rsidR="008B2AA5" w:rsidRDefault="008B2AA5" w:rsidP="0063072C">
      <w:pPr>
        <w:shd w:val="clear" w:color="auto" w:fill="70AD47" w:themeFill="accent6"/>
        <w:tabs>
          <w:tab w:val="left" w:pos="180"/>
        </w:tabs>
      </w:pPr>
      <w:r>
        <w:tab/>
      </w:r>
      <w:r>
        <w:tab/>
      </w:r>
      <w:r>
        <w:tab/>
      </w:r>
      <w:r>
        <w:tab/>
      </w:r>
      <w:r>
        <w:tab/>
      </w:r>
      <w:r>
        <w:tab/>
      </w:r>
    </w:p>
    <w:p w14:paraId="6D0CA0E1" w14:textId="72E6242B" w:rsidR="008B2AA5" w:rsidRDefault="008B2AA5" w:rsidP="0063072C">
      <w:pPr>
        <w:shd w:val="clear" w:color="auto" w:fill="70AD47" w:themeFill="accent6"/>
        <w:tabs>
          <w:tab w:val="left" w:pos="180"/>
        </w:tabs>
      </w:pPr>
      <w:r>
        <w:tab/>
      </w:r>
      <w:r>
        <w:tab/>
      </w:r>
      <w:r>
        <w:tab/>
      </w:r>
      <w:r>
        <w:tab/>
      </w:r>
      <w:r>
        <w:tab/>
        <w:t>LineSeries {</w:t>
      </w:r>
    </w:p>
    <w:p w14:paraId="1884BA59" w14:textId="77777777" w:rsidR="008B2AA5" w:rsidRDefault="008B2AA5" w:rsidP="0063072C">
      <w:pPr>
        <w:shd w:val="clear" w:color="auto" w:fill="70AD47" w:themeFill="accent6"/>
        <w:tabs>
          <w:tab w:val="left" w:pos="180"/>
        </w:tabs>
      </w:pPr>
      <w:r>
        <w:tab/>
      </w:r>
      <w:r>
        <w:tab/>
      </w:r>
      <w:r>
        <w:tab/>
      </w:r>
      <w:r>
        <w:tab/>
      </w:r>
      <w:r>
        <w:tab/>
      </w:r>
      <w:r>
        <w:tab/>
        <w:t>//name: "LineSeries"</w:t>
      </w:r>
    </w:p>
    <w:p w14:paraId="36EDA8D9" w14:textId="77777777" w:rsidR="008B2AA5" w:rsidRDefault="008B2AA5" w:rsidP="0063072C">
      <w:pPr>
        <w:shd w:val="clear" w:color="auto" w:fill="70AD47" w:themeFill="accent6"/>
        <w:tabs>
          <w:tab w:val="left" w:pos="180"/>
        </w:tabs>
      </w:pPr>
      <w:r>
        <w:tab/>
      </w:r>
      <w:r>
        <w:tab/>
      </w:r>
      <w:r>
        <w:tab/>
      </w:r>
      <w:r>
        <w:tab/>
      </w:r>
      <w:r>
        <w:tab/>
      </w:r>
      <w:r>
        <w:tab/>
        <w:t>name: "AIN 0"</w:t>
      </w:r>
    </w:p>
    <w:p w14:paraId="56734F5E" w14:textId="77777777" w:rsidR="008B2AA5" w:rsidRDefault="008B2AA5" w:rsidP="0063072C">
      <w:pPr>
        <w:shd w:val="clear" w:color="auto" w:fill="70AD47" w:themeFill="accent6"/>
        <w:tabs>
          <w:tab w:val="left" w:pos="180"/>
        </w:tabs>
      </w:pPr>
      <w:r>
        <w:tab/>
      </w:r>
      <w:r>
        <w:tab/>
      </w:r>
      <w:r>
        <w:tab/>
      </w:r>
      <w:r>
        <w:tab/>
      </w:r>
      <w:r>
        <w:tab/>
      </w:r>
      <w:r>
        <w:tab/>
        <w:t>id:lines1</w:t>
      </w:r>
    </w:p>
    <w:p w14:paraId="20B8AE61" w14:textId="77777777" w:rsidR="008B2AA5" w:rsidRDefault="008B2AA5" w:rsidP="0063072C">
      <w:pPr>
        <w:shd w:val="clear" w:color="auto" w:fill="70AD47" w:themeFill="accent6"/>
        <w:tabs>
          <w:tab w:val="left" w:pos="180"/>
        </w:tabs>
      </w:pPr>
      <w:r>
        <w:tab/>
      </w:r>
      <w:r>
        <w:tab/>
      </w:r>
      <w:r>
        <w:tab/>
      </w:r>
      <w:r>
        <w:tab/>
      </w:r>
      <w:r>
        <w:tab/>
      </w:r>
      <w:r>
        <w:tab/>
        <w:t>width: 4</w:t>
      </w:r>
    </w:p>
    <w:p w14:paraId="680681EC" w14:textId="77777777" w:rsidR="008B2AA5" w:rsidRDefault="008B2AA5" w:rsidP="0063072C">
      <w:pPr>
        <w:shd w:val="clear" w:color="auto" w:fill="70AD47" w:themeFill="accent6"/>
        <w:tabs>
          <w:tab w:val="left" w:pos="180"/>
        </w:tabs>
      </w:pPr>
      <w:r>
        <w:lastRenderedPageBreak/>
        <w:tab/>
      </w:r>
      <w:r>
        <w:tab/>
      </w:r>
      <w:r>
        <w:tab/>
      </w:r>
      <w:r>
        <w:tab/>
      </w:r>
      <w:r>
        <w:tab/>
      </w:r>
      <w:r>
        <w:tab/>
        <w:t>color: "#21209C"</w:t>
      </w:r>
    </w:p>
    <w:p w14:paraId="5CB32DE6" w14:textId="77777777" w:rsidR="008B2AA5" w:rsidRDefault="008B2AA5" w:rsidP="0063072C">
      <w:pPr>
        <w:shd w:val="clear" w:color="auto" w:fill="70AD47" w:themeFill="accent6"/>
        <w:tabs>
          <w:tab w:val="left" w:pos="180"/>
        </w:tabs>
      </w:pPr>
      <w:r>
        <w:tab/>
      </w:r>
      <w:r>
        <w:tab/>
      </w:r>
      <w:r>
        <w:tab/>
      </w:r>
      <w:r>
        <w:tab/>
      </w:r>
      <w:r>
        <w:tab/>
      </w:r>
      <w:r>
        <w:tab/>
        <w:t>axisY: yAxis1</w:t>
      </w:r>
    </w:p>
    <w:p w14:paraId="60F4B15C" w14:textId="77777777" w:rsidR="008B2AA5" w:rsidRDefault="008B2AA5" w:rsidP="0063072C">
      <w:pPr>
        <w:shd w:val="clear" w:color="auto" w:fill="70AD47" w:themeFill="accent6"/>
        <w:tabs>
          <w:tab w:val="left" w:pos="180"/>
        </w:tabs>
      </w:pPr>
      <w:r>
        <w:tab/>
      </w:r>
      <w:r>
        <w:tab/>
      </w:r>
      <w:r>
        <w:tab/>
      </w:r>
      <w:r>
        <w:tab/>
      </w:r>
      <w:r>
        <w:tab/>
      </w:r>
      <w:r>
        <w:tab/>
        <w:t xml:space="preserve">axisX: </w:t>
      </w:r>
      <w:r>
        <w:tab/>
        <w:t>DateTimeAxis {</w:t>
      </w:r>
    </w:p>
    <w:p w14:paraId="26450A56" w14:textId="77777777" w:rsidR="008B2AA5" w:rsidRDefault="008B2AA5" w:rsidP="0063072C">
      <w:pPr>
        <w:shd w:val="clear" w:color="auto" w:fill="70AD47" w:themeFill="accent6"/>
        <w:tabs>
          <w:tab w:val="left" w:pos="180"/>
        </w:tabs>
      </w:pPr>
      <w:r>
        <w:tab/>
      </w:r>
      <w:r>
        <w:tab/>
      </w:r>
      <w:r>
        <w:tab/>
      </w:r>
      <w:r>
        <w:tab/>
      </w:r>
      <w:r>
        <w:tab/>
      </w:r>
      <w:r>
        <w:tab/>
      </w:r>
      <w:r>
        <w:tab/>
        <w:t>id: eje4</w:t>
      </w:r>
    </w:p>
    <w:p w14:paraId="41AA5F02" w14:textId="77777777" w:rsidR="008B2AA5" w:rsidRDefault="008B2AA5" w:rsidP="0063072C">
      <w:pPr>
        <w:shd w:val="clear" w:color="auto" w:fill="70AD47" w:themeFill="accent6"/>
        <w:tabs>
          <w:tab w:val="left" w:pos="180"/>
        </w:tabs>
      </w:pPr>
      <w:r>
        <w:tab/>
      </w:r>
      <w:r>
        <w:tab/>
      </w:r>
      <w:r>
        <w:tab/>
      </w:r>
      <w:r>
        <w:tab/>
      </w:r>
      <w:r>
        <w:tab/>
      </w:r>
      <w:r>
        <w:tab/>
      </w:r>
      <w:r>
        <w:tab/>
        <w:t>//format: "yyyy MMM"</w:t>
      </w:r>
    </w:p>
    <w:p w14:paraId="400B9A6E" w14:textId="77777777" w:rsidR="008B2AA5" w:rsidRDefault="008B2AA5" w:rsidP="0063072C">
      <w:pPr>
        <w:shd w:val="clear" w:color="auto" w:fill="70AD47" w:themeFill="accent6"/>
        <w:tabs>
          <w:tab w:val="left" w:pos="180"/>
        </w:tabs>
      </w:pPr>
      <w:r>
        <w:tab/>
      </w:r>
      <w:r>
        <w:tab/>
      </w:r>
      <w:r>
        <w:tab/>
      </w:r>
      <w:r>
        <w:tab/>
      </w:r>
      <w:r>
        <w:tab/>
      </w:r>
      <w:r>
        <w:tab/>
      </w:r>
      <w:r>
        <w:tab/>
        <w:t>format:"HH:mm:ss.z"</w:t>
      </w:r>
    </w:p>
    <w:p w14:paraId="272C8A7A" w14:textId="23A4129F" w:rsidR="008B2AA5" w:rsidRDefault="008B2AA5" w:rsidP="0063072C">
      <w:pPr>
        <w:shd w:val="clear" w:color="auto" w:fill="70AD47" w:themeFill="accent6"/>
        <w:tabs>
          <w:tab w:val="left" w:pos="180"/>
        </w:tabs>
      </w:pPr>
      <w:r>
        <w:tab/>
      </w:r>
      <w:r>
        <w:tab/>
      </w:r>
      <w:r>
        <w:tab/>
      </w:r>
      <w:r>
        <w:tab/>
      </w:r>
      <w:r>
        <w:tab/>
      </w:r>
      <w:r>
        <w:tab/>
      </w:r>
      <w:r>
        <w:tab/>
        <w:t>//format:"mm:ss.z"</w:t>
      </w:r>
      <w:r>
        <w:tab/>
      </w:r>
    </w:p>
    <w:p w14:paraId="72C92489" w14:textId="77777777" w:rsidR="008B2AA5" w:rsidRDefault="008B2AA5" w:rsidP="0063072C">
      <w:pPr>
        <w:shd w:val="clear" w:color="auto" w:fill="70AD47" w:themeFill="accent6"/>
        <w:tabs>
          <w:tab w:val="left" w:pos="180"/>
        </w:tabs>
      </w:pPr>
      <w:r>
        <w:tab/>
      </w:r>
      <w:r>
        <w:tab/>
      </w:r>
      <w:r>
        <w:tab/>
      </w:r>
      <w:r>
        <w:tab/>
      </w:r>
      <w:r>
        <w:tab/>
      </w:r>
      <w:r>
        <w:tab/>
        <w:t>}</w:t>
      </w:r>
    </w:p>
    <w:p w14:paraId="298BA125" w14:textId="77777777" w:rsidR="008B2AA5" w:rsidRDefault="008B2AA5" w:rsidP="0063072C">
      <w:pPr>
        <w:shd w:val="clear" w:color="auto" w:fill="70AD47" w:themeFill="accent6"/>
        <w:tabs>
          <w:tab w:val="left" w:pos="180"/>
        </w:tabs>
      </w:pPr>
      <w:r>
        <w:tab/>
      </w:r>
      <w:r>
        <w:tab/>
      </w:r>
      <w:r>
        <w:tab/>
      </w:r>
      <w:r>
        <w:tab/>
      </w:r>
      <w:r>
        <w:tab/>
        <w:t>}</w:t>
      </w:r>
    </w:p>
    <w:p w14:paraId="6CB1C834" w14:textId="77777777" w:rsidR="008B2AA5" w:rsidRDefault="008B2AA5" w:rsidP="0063072C">
      <w:pPr>
        <w:shd w:val="clear" w:color="auto" w:fill="70AD47" w:themeFill="accent6"/>
      </w:pPr>
      <w:r>
        <w:tab/>
      </w:r>
      <w:r>
        <w:tab/>
      </w:r>
      <w:r>
        <w:tab/>
      </w:r>
      <w:r>
        <w:tab/>
      </w:r>
      <w:r>
        <w:tab/>
      </w:r>
      <w:r>
        <w:tab/>
      </w:r>
    </w:p>
    <w:p w14:paraId="7B5A62D5" w14:textId="77777777" w:rsidR="008B2AA5" w:rsidRDefault="008B2AA5" w:rsidP="0063072C">
      <w:pPr>
        <w:shd w:val="clear" w:color="auto" w:fill="70AD47" w:themeFill="accent6"/>
      </w:pPr>
      <w:r>
        <w:tab/>
      </w:r>
      <w:r>
        <w:tab/>
      </w:r>
      <w:r>
        <w:tab/>
      </w:r>
      <w:r>
        <w:tab/>
        <w:t>}</w:t>
      </w:r>
    </w:p>
    <w:p w14:paraId="558E6D9A" w14:textId="77777777" w:rsidR="008B2AA5" w:rsidRDefault="008B2AA5" w:rsidP="0063072C">
      <w:pPr>
        <w:shd w:val="clear" w:color="auto" w:fill="70AD47" w:themeFill="accent6"/>
      </w:pPr>
      <w:r>
        <w:tab/>
      </w:r>
      <w:r>
        <w:tab/>
      </w:r>
      <w:r>
        <w:tab/>
        <w:t>}</w:t>
      </w:r>
    </w:p>
    <w:p w14:paraId="540FA042" w14:textId="77777777" w:rsidR="008B2AA5" w:rsidRDefault="008B2AA5" w:rsidP="0063072C">
      <w:pPr>
        <w:shd w:val="clear" w:color="auto" w:fill="70AD47" w:themeFill="accent6"/>
      </w:pPr>
      <w:r>
        <w:tab/>
      </w:r>
      <w:r>
        <w:tab/>
      </w:r>
      <w:r>
        <w:tab/>
      </w:r>
    </w:p>
    <w:p w14:paraId="7683F2B8" w14:textId="77777777" w:rsidR="008B2AA5" w:rsidRDefault="008B2AA5" w:rsidP="0063072C">
      <w:pPr>
        <w:shd w:val="clear" w:color="auto" w:fill="70AD47" w:themeFill="accent6"/>
      </w:pPr>
      <w:r>
        <w:tab/>
      </w:r>
    </w:p>
    <w:p w14:paraId="3F036884" w14:textId="77777777" w:rsidR="008B2AA5" w:rsidRDefault="008B2AA5" w:rsidP="0063072C">
      <w:pPr>
        <w:shd w:val="clear" w:color="auto" w:fill="70AD47" w:themeFill="accent6"/>
      </w:pPr>
      <w:r>
        <w:tab/>
        <w:t>Timer{</w:t>
      </w:r>
    </w:p>
    <w:p w14:paraId="00CD6A8C" w14:textId="77777777" w:rsidR="008B2AA5" w:rsidRDefault="008B2AA5" w:rsidP="0063072C">
      <w:pPr>
        <w:shd w:val="clear" w:color="auto" w:fill="70AD47" w:themeFill="accent6"/>
        <w:tabs>
          <w:tab w:val="left" w:pos="0"/>
          <w:tab w:val="left" w:pos="360"/>
          <w:tab w:val="left" w:pos="450"/>
        </w:tabs>
      </w:pPr>
      <w:r>
        <w:tab/>
      </w:r>
      <w:r>
        <w:tab/>
      </w:r>
      <w:r>
        <w:tab/>
        <w:t>id:tm</w:t>
      </w:r>
    </w:p>
    <w:p w14:paraId="637D211F" w14:textId="77777777" w:rsidR="008B2AA5" w:rsidRDefault="008B2AA5" w:rsidP="0063072C">
      <w:pPr>
        <w:shd w:val="clear" w:color="auto" w:fill="70AD47" w:themeFill="accent6"/>
        <w:tabs>
          <w:tab w:val="left" w:pos="0"/>
          <w:tab w:val="left" w:pos="360"/>
          <w:tab w:val="left" w:pos="450"/>
        </w:tabs>
      </w:pPr>
      <w:r>
        <w:tab/>
      </w:r>
      <w:r>
        <w:tab/>
      </w:r>
      <w:r>
        <w:tab/>
        <w:t>interval: cv.intervalTM</w:t>
      </w:r>
    </w:p>
    <w:p w14:paraId="526C9F2B" w14:textId="77777777" w:rsidR="008B2AA5" w:rsidRDefault="008B2AA5" w:rsidP="0063072C">
      <w:pPr>
        <w:shd w:val="clear" w:color="auto" w:fill="70AD47" w:themeFill="accent6"/>
        <w:tabs>
          <w:tab w:val="left" w:pos="0"/>
          <w:tab w:val="left" w:pos="360"/>
          <w:tab w:val="left" w:pos="450"/>
        </w:tabs>
      </w:pPr>
      <w:r>
        <w:tab/>
      </w:r>
      <w:r>
        <w:tab/>
      </w:r>
      <w:r>
        <w:tab/>
        <w:t>repeat: true</w:t>
      </w:r>
    </w:p>
    <w:p w14:paraId="2C23120F" w14:textId="77777777" w:rsidR="008B2AA5" w:rsidRDefault="008B2AA5" w:rsidP="0063072C">
      <w:pPr>
        <w:shd w:val="clear" w:color="auto" w:fill="70AD47" w:themeFill="accent6"/>
        <w:tabs>
          <w:tab w:val="left" w:pos="0"/>
          <w:tab w:val="left" w:pos="360"/>
          <w:tab w:val="left" w:pos="450"/>
        </w:tabs>
      </w:pPr>
      <w:r>
        <w:tab/>
      </w:r>
      <w:r>
        <w:tab/>
      </w:r>
      <w:r>
        <w:tab/>
        <w:t>running: true</w:t>
      </w:r>
    </w:p>
    <w:p w14:paraId="58789055" w14:textId="77777777" w:rsidR="008B2AA5" w:rsidRDefault="008B2AA5" w:rsidP="0063072C">
      <w:pPr>
        <w:shd w:val="clear" w:color="auto" w:fill="70AD47" w:themeFill="accent6"/>
        <w:tabs>
          <w:tab w:val="left" w:pos="0"/>
          <w:tab w:val="left" w:pos="360"/>
          <w:tab w:val="left" w:pos="450"/>
        </w:tabs>
      </w:pPr>
      <w:r>
        <w:tab/>
      </w:r>
      <w:r>
        <w:tab/>
      </w:r>
      <w:r>
        <w:tab/>
        <w:t>onTriggered: {</w:t>
      </w:r>
    </w:p>
    <w:p w14:paraId="2445E047" w14:textId="77777777" w:rsidR="008B2AA5" w:rsidRDefault="008B2AA5" w:rsidP="0063072C">
      <w:pPr>
        <w:shd w:val="clear" w:color="auto" w:fill="70AD47" w:themeFill="accent6"/>
        <w:tabs>
          <w:tab w:val="left" w:pos="0"/>
          <w:tab w:val="left" w:pos="360"/>
          <w:tab w:val="left" w:pos="450"/>
        </w:tabs>
      </w:pPr>
      <w:r>
        <w:tab/>
      </w:r>
      <w:r>
        <w:tab/>
      </w:r>
      <w:r>
        <w:tab/>
      </w:r>
      <w:r>
        <w:tab/>
        <w:t>cv.timcnt = cv.timcnt + 1</w:t>
      </w:r>
    </w:p>
    <w:p w14:paraId="1BACF8C0" w14:textId="440C1780" w:rsidR="008B2AA5" w:rsidRDefault="008B2AA5" w:rsidP="0063072C">
      <w:pPr>
        <w:shd w:val="clear" w:color="auto" w:fill="70AD47" w:themeFill="accent6"/>
        <w:tabs>
          <w:tab w:val="left" w:pos="0"/>
          <w:tab w:val="left" w:pos="360"/>
          <w:tab w:val="left" w:pos="450"/>
        </w:tabs>
      </w:pPr>
      <w:r>
        <w:tab/>
      </w:r>
      <w:r>
        <w:tab/>
      </w:r>
      <w:r>
        <w:tab/>
      </w:r>
      <w:r>
        <w:tab/>
        <w:t>cv.valueCH1 = backend.sensor()</w:t>
      </w:r>
    </w:p>
    <w:p w14:paraId="55CF8BC1" w14:textId="77777777" w:rsidR="008B2AA5" w:rsidRDefault="008B2AA5" w:rsidP="0063072C">
      <w:pPr>
        <w:shd w:val="clear" w:color="auto" w:fill="70AD47" w:themeFill="accent6"/>
        <w:tabs>
          <w:tab w:val="left" w:pos="0"/>
          <w:tab w:val="left" w:pos="360"/>
          <w:tab w:val="left" w:pos="450"/>
        </w:tabs>
      </w:pPr>
      <w:r>
        <w:tab/>
      </w:r>
      <w:r>
        <w:tab/>
      </w:r>
      <w:r>
        <w:tab/>
      </w:r>
      <w:r>
        <w:tab/>
        <w:t>if (lines1.count&gt;cv.periodGRAPH*100/cv.intervalTM){</w:t>
      </w:r>
    </w:p>
    <w:p w14:paraId="7E373364" w14:textId="192F3B7F" w:rsidR="008B2AA5" w:rsidRDefault="008B2AA5" w:rsidP="0063072C">
      <w:pPr>
        <w:shd w:val="clear" w:color="auto" w:fill="70AD47" w:themeFill="accent6"/>
        <w:tabs>
          <w:tab w:val="left" w:pos="0"/>
          <w:tab w:val="left" w:pos="360"/>
          <w:tab w:val="left" w:pos="450"/>
        </w:tabs>
      </w:pPr>
      <w:r>
        <w:tab/>
      </w:r>
      <w:r>
        <w:tab/>
      </w:r>
      <w:r>
        <w:tab/>
      </w:r>
      <w:r>
        <w:tab/>
      </w:r>
      <w:r>
        <w:tab/>
        <w:t>lines1.remove(0)</w:t>
      </w:r>
    </w:p>
    <w:p w14:paraId="26BB82EF" w14:textId="77777777" w:rsidR="008B2AA5" w:rsidRDefault="008B2AA5" w:rsidP="0063072C">
      <w:pPr>
        <w:shd w:val="clear" w:color="auto" w:fill="70AD47" w:themeFill="accent6"/>
        <w:tabs>
          <w:tab w:val="left" w:pos="0"/>
          <w:tab w:val="left" w:pos="360"/>
          <w:tab w:val="left" w:pos="450"/>
        </w:tabs>
      </w:pPr>
      <w:r>
        <w:tab/>
      </w:r>
      <w:r>
        <w:tab/>
      </w:r>
      <w:r>
        <w:tab/>
      </w:r>
      <w:r>
        <w:tab/>
      </w:r>
      <w:r>
        <w:tab/>
        <w:t>}</w:t>
      </w:r>
    </w:p>
    <w:p w14:paraId="029ACB31" w14:textId="77777777" w:rsidR="008B2AA5" w:rsidRDefault="008B2AA5" w:rsidP="0063072C">
      <w:pPr>
        <w:shd w:val="clear" w:color="auto" w:fill="70AD47" w:themeFill="accent6"/>
      </w:pPr>
      <w:r>
        <w:tab/>
      </w:r>
      <w:r>
        <w:tab/>
      </w:r>
      <w:r>
        <w:tab/>
      </w:r>
      <w:r>
        <w:tab/>
      </w:r>
    </w:p>
    <w:p w14:paraId="12EA4DC6" w14:textId="3EA64D27" w:rsidR="001E4D83" w:rsidRDefault="008B2AA5" w:rsidP="0063072C">
      <w:pPr>
        <w:shd w:val="clear" w:color="auto" w:fill="70AD47" w:themeFill="accent6"/>
      </w:pPr>
      <w:r>
        <w:t>lines1.append(cv.startTIME+cv.timcnt*cv.intervalTM ,cv.valueCH1)</w:t>
      </w:r>
    </w:p>
    <w:p w14:paraId="3394F587" w14:textId="7442B853" w:rsidR="008B2AA5" w:rsidRDefault="008B2AA5" w:rsidP="0063072C">
      <w:pPr>
        <w:shd w:val="clear" w:color="auto" w:fill="70AD47" w:themeFill="accent6"/>
      </w:pPr>
      <w:r>
        <w:lastRenderedPageBreak/>
        <w:t>lines1.axisX.min = new Date(cv.startTIME-cv.periodGRAPH*100 + cv.timcnt*cv.intervalTM)</w:t>
      </w:r>
    </w:p>
    <w:p w14:paraId="22DD765A" w14:textId="637B56A1" w:rsidR="008B2AA5" w:rsidRDefault="008B2AA5" w:rsidP="0063072C">
      <w:pPr>
        <w:shd w:val="clear" w:color="auto" w:fill="70AD47" w:themeFill="accent6"/>
      </w:pPr>
      <w:r>
        <w:t>lines1.axisX.max = new Date(cv.startTIME + cv.timcnt*cv.intervalTM)</w:t>
      </w:r>
      <w:r>
        <w:tab/>
      </w:r>
      <w:r>
        <w:tab/>
      </w:r>
      <w:r>
        <w:tab/>
      </w:r>
      <w:r>
        <w:tab/>
      </w:r>
    </w:p>
    <w:p w14:paraId="25122D7E" w14:textId="4D682D1A" w:rsidR="008B2AA5" w:rsidRDefault="008B2AA5" w:rsidP="0063072C">
      <w:pPr>
        <w:shd w:val="clear" w:color="auto" w:fill="70AD47" w:themeFill="accent6"/>
      </w:pPr>
      <w:r>
        <w:tab/>
      </w:r>
      <w:r>
        <w:tab/>
        <w:t>}</w:t>
      </w:r>
    </w:p>
    <w:p w14:paraId="45680999" w14:textId="77777777" w:rsidR="008B2AA5" w:rsidRDefault="008B2AA5" w:rsidP="0063072C">
      <w:pPr>
        <w:shd w:val="clear" w:color="auto" w:fill="70AD47" w:themeFill="accent6"/>
      </w:pPr>
      <w:r>
        <w:tab/>
        <w:t xml:space="preserve">  </w:t>
      </w:r>
    </w:p>
    <w:p w14:paraId="765CA2A1" w14:textId="195B6F9A" w:rsidR="008B2AA5" w:rsidRDefault="008B2AA5" w:rsidP="0063072C">
      <w:pPr>
        <w:shd w:val="clear" w:color="auto" w:fill="70AD47" w:themeFill="accent6"/>
      </w:pPr>
      <w:r>
        <w:tab/>
        <w:t>}</w:t>
      </w:r>
    </w:p>
    <w:p w14:paraId="5AD7EB1B" w14:textId="77777777" w:rsidR="008B2AA5" w:rsidRDefault="008B2AA5" w:rsidP="0063072C">
      <w:pPr>
        <w:shd w:val="clear" w:color="auto" w:fill="70AD47" w:themeFill="accent6"/>
      </w:pPr>
      <w:r>
        <w:tab/>
        <w:t>Component.onCompleted: {</w:t>
      </w:r>
    </w:p>
    <w:p w14:paraId="286344F3" w14:textId="77777777" w:rsidR="008B2AA5" w:rsidRDefault="008B2AA5" w:rsidP="0063072C">
      <w:pPr>
        <w:shd w:val="clear" w:color="auto" w:fill="70AD47" w:themeFill="accent6"/>
      </w:pPr>
      <w:r>
        <w:tab/>
      </w:r>
      <w:r>
        <w:tab/>
        <w:t>cv.startTIME = backend.get_tiempo()*1000</w:t>
      </w:r>
    </w:p>
    <w:p w14:paraId="6182BCB7" w14:textId="3E900FDB" w:rsidR="008B2AA5" w:rsidRDefault="008B2AA5" w:rsidP="0063072C">
      <w:pPr>
        <w:shd w:val="clear" w:color="auto" w:fill="70AD47" w:themeFill="accent6"/>
      </w:pPr>
      <w:r>
        <w:tab/>
        <w:t>}</w:t>
      </w:r>
      <w:r>
        <w:tab/>
      </w:r>
    </w:p>
    <w:p w14:paraId="6F8E9803" w14:textId="77777777" w:rsidR="008B2AA5" w:rsidRDefault="008B2AA5" w:rsidP="0063072C">
      <w:pPr>
        <w:shd w:val="clear" w:color="auto" w:fill="70AD47" w:themeFill="accent6"/>
      </w:pPr>
      <w:r>
        <w:t>}</w:t>
      </w:r>
    </w:p>
    <w:p w14:paraId="4C6A9BA2" w14:textId="77777777" w:rsidR="008B2AA5" w:rsidRDefault="008B2AA5" w:rsidP="008B2AA5"/>
    <w:p w14:paraId="30E16919" w14:textId="77777777" w:rsidR="008B2AA5" w:rsidRDefault="008B2AA5" w:rsidP="008B2AA5"/>
    <w:p w14:paraId="5289B65A" w14:textId="77777777" w:rsidR="008B2AA5" w:rsidRDefault="008B2AA5" w:rsidP="008B2AA5"/>
    <w:p w14:paraId="08258579" w14:textId="77777777" w:rsidR="008B2AA5" w:rsidRDefault="008B2AA5" w:rsidP="008B2AA5"/>
    <w:p w14:paraId="227E2037" w14:textId="77777777" w:rsidR="008B2AA5" w:rsidRDefault="008B2AA5" w:rsidP="008B2AA5"/>
    <w:p w14:paraId="5BA6ACBB" w14:textId="77777777" w:rsidR="008B2AA5" w:rsidRDefault="008B2AA5" w:rsidP="008B2AA5"/>
    <w:p w14:paraId="243D581A" w14:textId="77777777" w:rsidR="008B2AA5" w:rsidRDefault="008B2AA5" w:rsidP="008B2AA5"/>
    <w:p w14:paraId="6069B2F0" w14:textId="77777777" w:rsidR="008B2AA5" w:rsidRDefault="008B2AA5" w:rsidP="008B2AA5"/>
    <w:p w14:paraId="520284B1" w14:textId="77777777" w:rsidR="008B2AA5" w:rsidRDefault="008B2AA5" w:rsidP="008B2AA5"/>
    <w:p w14:paraId="45A95C88" w14:textId="77777777" w:rsidR="008B2AA5" w:rsidRDefault="008B2AA5" w:rsidP="008B2AA5"/>
    <w:p w14:paraId="0D4FAC45" w14:textId="77777777" w:rsidR="008B2AA5" w:rsidRDefault="008B2AA5" w:rsidP="008B2AA5"/>
    <w:p w14:paraId="449084E5" w14:textId="77777777" w:rsidR="008B2AA5" w:rsidRDefault="008B2AA5" w:rsidP="008B2AA5"/>
    <w:p w14:paraId="00A42953" w14:textId="77777777" w:rsidR="008B2AA5" w:rsidRDefault="008B2AA5" w:rsidP="00BE58DA"/>
    <w:p w14:paraId="2859EEE3" w14:textId="77777777" w:rsidR="00BE58DA" w:rsidRPr="00DC57E3" w:rsidRDefault="00BE58DA" w:rsidP="00DC57E3"/>
    <w:sectPr w:rsidR="00BE58DA" w:rsidRPr="00DC57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roid Sans Mono">
    <w:altName w:val="Segoe UI"/>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1A51BC"/>
    <w:multiLevelType w:val="hybridMultilevel"/>
    <w:tmpl w:val="601EDE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583D"/>
    <w:rsid w:val="00030B73"/>
    <w:rsid w:val="000401A4"/>
    <w:rsid w:val="000659FE"/>
    <w:rsid w:val="00080689"/>
    <w:rsid w:val="00090146"/>
    <w:rsid w:val="000A29B8"/>
    <w:rsid w:val="000B48A0"/>
    <w:rsid w:val="000B5765"/>
    <w:rsid w:val="000D6590"/>
    <w:rsid w:val="000E75D4"/>
    <w:rsid w:val="00112FEF"/>
    <w:rsid w:val="00120D36"/>
    <w:rsid w:val="001654DE"/>
    <w:rsid w:val="001905B5"/>
    <w:rsid w:val="001E4D83"/>
    <w:rsid w:val="001F1228"/>
    <w:rsid w:val="002233EC"/>
    <w:rsid w:val="002321BE"/>
    <w:rsid w:val="002426B5"/>
    <w:rsid w:val="00277E24"/>
    <w:rsid w:val="00291725"/>
    <w:rsid w:val="002B7196"/>
    <w:rsid w:val="002B7737"/>
    <w:rsid w:val="002D29C0"/>
    <w:rsid w:val="002D67A3"/>
    <w:rsid w:val="002E7BAF"/>
    <w:rsid w:val="003213AE"/>
    <w:rsid w:val="00342B82"/>
    <w:rsid w:val="003655DB"/>
    <w:rsid w:val="003758E3"/>
    <w:rsid w:val="003A3680"/>
    <w:rsid w:val="003E2156"/>
    <w:rsid w:val="003E749B"/>
    <w:rsid w:val="00414CEF"/>
    <w:rsid w:val="00436949"/>
    <w:rsid w:val="00485FDE"/>
    <w:rsid w:val="00490DB2"/>
    <w:rsid w:val="004A08C3"/>
    <w:rsid w:val="004A4151"/>
    <w:rsid w:val="004A60EF"/>
    <w:rsid w:val="004A66D1"/>
    <w:rsid w:val="004B60E4"/>
    <w:rsid w:val="004D0A49"/>
    <w:rsid w:val="00552184"/>
    <w:rsid w:val="005528C0"/>
    <w:rsid w:val="005969F1"/>
    <w:rsid w:val="005C583D"/>
    <w:rsid w:val="005D1D0B"/>
    <w:rsid w:val="005F4141"/>
    <w:rsid w:val="00602245"/>
    <w:rsid w:val="00622961"/>
    <w:rsid w:val="0063072C"/>
    <w:rsid w:val="00655D18"/>
    <w:rsid w:val="0068425A"/>
    <w:rsid w:val="007140E5"/>
    <w:rsid w:val="0071681E"/>
    <w:rsid w:val="0072743C"/>
    <w:rsid w:val="007429B5"/>
    <w:rsid w:val="00763251"/>
    <w:rsid w:val="00784B5C"/>
    <w:rsid w:val="007C3859"/>
    <w:rsid w:val="007D4E17"/>
    <w:rsid w:val="00800617"/>
    <w:rsid w:val="008233EF"/>
    <w:rsid w:val="00833943"/>
    <w:rsid w:val="008960C6"/>
    <w:rsid w:val="008A17EA"/>
    <w:rsid w:val="008B2AA5"/>
    <w:rsid w:val="008B2FDE"/>
    <w:rsid w:val="008E5E52"/>
    <w:rsid w:val="009208B5"/>
    <w:rsid w:val="00946C1E"/>
    <w:rsid w:val="00965DAC"/>
    <w:rsid w:val="009A0CE7"/>
    <w:rsid w:val="009C055E"/>
    <w:rsid w:val="009E1B97"/>
    <w:rsid w:val="009E6E48"/>
    <w:rsid w:val="00A1183A"/>
    <w:rsid w:val="00A23788"/>
    <w:rsid w:val="00A35316"/>
    <w:rsid w:val="00A6116E"/>
    <w:rsid w:val="00A61C2C"/>
    <w:rsid w:val="00A91439"/>
    <w:rsid w:val="00AC2C7C"/>
    <w:rsid w:val="00AF6889"/>
    <w:rsid w:val="00B65DBC"/>
    <w:rsid w:val="00B73EB4"/>
    <w:rsid w:val="00B80513"/>
    <w:rsid w:val="00BE58DA"/>
    <w:rsid w:val="00C03C82"/>
    <w:rsid w:val="00C11CBF"/>
    <w:rsid w:val="00C22400"/>
    <w:rsid w:val="00C35C1B"/>
    <w:rsid w:val="00C4733C"/>
    <w:rsid w:val="00C508E9"/>
    <w:rsid w:val="00C73EAB"/>
    <w:rsid w:val="00C919A2"/>
    <w:rsid w:val="00CC1EC2"/>
    <w:rsid w:val="00CC2A80"/>
    <w:rsid w:val="00CE5E27"/>
    <w:rsid w:val="00D206EC"/>
    <w:rsid w:val="00D2214E"/>
    <w:rsid w:val="00D25DB5"/>
    <w:rsid w:val="00D33D44"/>
    <w:rsid w:val="00D37791"/>
    <w:rsid w:val="00D93372"/>
    <w:rsid w:val="00D95255"/>
    <w:rsid w:val="00DB3277"/>
    <w:rsid w:val="00DC57E3"/>
    <w:rsid w:val="00DF213B"/>
    <w:rsid w:val="00E2313F"/>
    <w:rsid w:val="00E32F48"/>
    <w:rsid w:val="00EA2F4D"/>
    <w:rsid w:val="00EB02EE"/>
    <w:rsid w:val="00EC7E35"/>
    <w:rsid w:val="00F0536B"/>
    <w:rsid w:val="00F063BB"/>
    <w:rsid w:val="00F549C0"/>
    <w:rsid w:val="00F76255"/>
    <w:rsid w:val="00F94756"/>
    <w:rsid w:val="00FB230D"/>
    <w:rsid w:val="00FE166E"/>
    <w:rsid w:val="00FE19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840C1"/>
  <w15:chartTrackingRefBased/>
  <w15:docId w15:val="{33CFCCB8-489E-4F8A-A44F-A0C61CFC3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859"/>
    <w:rPr>
      <w:sz w:val="24"/>
    </w:rPr>
  </w:style>
  <w:style w:type="paragraph" w:styleId="Heading1">
    <w:name w:val="heading 1"/>
    <w:basedOn w:val="Normal"/>
    <w:next w:val="Normal"/>
    <w:link w:val="Heading1Char"/>
    <w:uiPriority w:val="9"/>
    <w:qFormat/>
    <w:rsid w:val="007C3859"/>
    <w:pPr>
      <w:keepNext/>
      <w:keepLines/>
      <w:spacing w:before="320" w:after="0" w:line="240" w:lineRule="auto"/>
      <w:jc w:val="center"/>
      <w:outlineLvl w:val="0"/>
    </w:pPr>
    <w:rPr>
      <w:rFonts w:asciiTheme="majorHAnsi" w:eastAsiaTheme="majorEastAsia" w:hAnsiTheme="majorHAnsi" w:cstheme="majorBidi"/>
      <w:b/>
      <w:sz w:val="30"/>
      <w:szCs w:val="30"/>
    </w:rPr>
  </w:style>
  <w:style w:type="paragraph" w:styleId="Heading2">
    <w:name w:val="heading 2"/>
    <w:basedOn w:val="Normal"/>
    <w:next w:val="Normal"/>
    <w:link w:val="Heading2Char"/>
    <w:uiPriority w:val="9"/>
    <w:unhideWhenUsed/>
    <w:qFormat/>
    <w:rsid w:val="0063072C"/>
    <w:pPr>
      <w:keepNext/>
      <w:keepLines/>
      <w:spacing w:before="40" w:after="0" w:line="240" w:lineRule="auto"/>
      <w:outlineLvl w:val="1"/>
    </w:pPr>
    <w:rPr>
      <w:rFonts w:asciiTheme="majorHAnsi" w:eastAsiaTheme="majorEastAsia" w:hAnsiTheme="majorHAnsi" w:cstheme="majorBidi"/>
      <w:b/>
      <w:sz w:val="28"/>
      <w:szCs w:val="28"/>
    </w:rPr>
  </w:style>
  <w:style w:type="paragraph" w:styleId="Heading3">
    <w:name w:val="heading 3"/>
    <w:basedOn w:val="Normal"/>
    <w:next w:val="Normal"/>
    <w:link w:val="Heading3Char"/>
    <w:uiPriority w:val="9"/>
    <w:unhideWhenUsed/>
    <w:qFormat/>
    <w:rsid w:val="007C3859"/>
    <w:pPr>
      <w:keepNext/>
      <w:keepLines/>
      <w:spacing w:before="40" w:after="0" w:line="240" w:lineRule="auto"/>
      <w:outlineLvl w:val="2"/>
    </w:pPr>
    <w:rPr>
      <w:rFonts w:asciiTheme="majorHAnsi" w:eastAsiaTheme="majorEastAsia" w:hAnsiTheme="majorHAnsi" w:cstheme="majorBidi"/>
      <w:b/>
      <w:sz w:val="26"/>
      <w:szCs w:val="26"/>
    </w:rPr>
  </w:style>
  <w:style w:type="paragraph" w:styleId="Heading4">
    <w:name w:val="heading 4"/>
    <w:basedOn w:val="Normal"/>
    <w:next w:val="Normal"/>
    <w:link w:val="Heading4Char"/>
    <w:uiPriority w:val="9"/>
    <w:semiHidden/>
    <w:unhideWhenUsed/>
    <w:qFormat/>
    <w:rsid w:val="0063072C"/>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Heading5">
    <w:name w:val="heading 5"/>
    <w:basedOn w:val="Normal"/>
    <w:next w:val="Normal"/>
    <w:link w:val="Heading5Char"/>
    <w:uiPriority w:val="9"/>
    <w:semiHidden/>
    <w:unhideWhenUsed/>
    <w:qFormat/>
    <w:rsid w:val="0063072C"/>
    <w:pPr>
      <w:keepNext/>
      <w:keepLines/>
      <w:spacing w:before="40" w:after="0"/>
      <w:outlineLvl w:val="4"/>
    </w:pPr>
    <w:rPr>
      <w:rFonts w:asciiTheme="majorHAnsi" w:eastAsiaTheme="majorEastAsia" w:hAnsiTheme="majorHAnsi" w:cstheme="majorBidi"/>
      <w:i/>
      <w:iCs/>
      <w:color w:val="833C0B" w:themeColor="accent2" w:themeShade="80"/>
      <w:szCs w:val="24"/>
    </w:rPr>
  </w:style>
  <w:style w:type="paragraph" w:styleId="Heading6">
    <w:name w:val="heading 6"/>
    <w:basedOn w:val="Normal"/>
    <w:next w:val="Normal"/>
    <w:link w:val="Heading6Char"/>
    <w:uiPriority w:val="9"/>
    <w:semiHidden/>
    <w:unhideWhenUsed/>
    <w:qFormat/>
    <w:rsid w:val="0063072C"/>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Heading7">
    <w:name w:val="heading 7"/>
    <w:basedOn w:val="Normal"/>
    <w:next w:val="Normal"/>
    <w:link w:val="Heading7Char"/>
    <w:uiPriority w:val="9"/>
    <w:semiHidden/>
    <w:unhideWhenUsed/>
    <w:qFormat/>
    <w:rsid w:val="0063072C"/>
    <w:pPr>
      <w:keepNext/>
      <w:keepLines/>
      <w:spacing w:before="40" w:after="0"/>
      <w:outlineLvl w:val="6"/>
    </w:pPr>
    <w:rPr>
      <w:rFonts w:asciiTheme="majorHAnsi" w:eastAsiaTheme="majorEastAsia" w:hAnsiTheme="majorHAnsi" w:cstheme="majorBidi"/>
      <w:color w:val="1F3864" w:themeColor="accent1" w:themeShade="80"/>
    </w:rPr>
  </w:style>
  <w:style w:type="paragraph" w:styleId="Heading8">
    <w:name w:val="heading 8"/>
    <w:basedOn w:val="Normal"/>
    <w:next w:val="Normal"/>
    <w:link w:val="Heading8Char"/>
    <w:uiPriority w:val="9"/>
    <w:semiHidden/>
    <w:unhideWhenUsed/>
    <w:qFormat/>
    <w:rsid w:val="0063072C"/>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Heading9">
    <w:name w:val="heading 9"/>
    <w:basedOn w:val="Normal"/>
    <w:next w:val="Normal"/>
    <w:link w:val="Heading9Char"/>
    <w:uiPriority w:val="9"/>
    <w:semiHidden/>
    <w:unhideWhenUsed/>
    <w:qFormat/>
    <w:rsid w:val="0063072C"/>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859"/>
    <w:rPr>
      <w:rFonts w:asciiTheme="majorHAnsi" w:eastAsiaTheme="majorEastAsia" w:hAnsiTheme="majorHAnsi" w:cstheme="majorBidi"/>
      <w:b/>
      <w:sz w:val="30"/>
      <w:szCs w:val="30"/>
    </w:rPr>
  </w:style>
  <w:style w:type="character" w:customStyle="1" w:styleId="Heading2Char">
    <w:name w:val="Heading 2 Char"/>
    <w:basedOn w:val="DefaultParagraphFont"/>
    <w:link w:val="Heading2"/>
    <w:uiPriority w:val="9"/>
    <w:rsid w:val="0063072C"/>
    <w:rPr>
      <w:rFonts w:asciiTheme="majorHAnsi" w:eastAsiaTheme="majorEastAsia" w:hAnsiTheme="majorHAnsi" w:cstheme="majorBidi"/>
      <w:b/>
      <w:sz w:val="28"/>
      <w:szCs w:val="28"/>
    </w:rPr>
  </w:style>
  <w:style w:type="character" w:customStyle="1" w:styleId="Heading3Char">
    <w:name w:val="Heading 3 Char"/>
    <w:basedOn w:val="DefaultParagraphFont"/>
    <w:link w:val="Heading3"/>
    <w:uiPriority w:val="9"/>
    <w:rsid w:val="007C3859"/>
    <w:rPr>
      <w:rFonts w:asciiTheme="majorHAnsi" w:eastAsiaTheme="majorEastAsia" w:hAnsiTheme="majorHAnsi" w:cstheme="majorBidi"/>
      <w:b/>
      <w:sz w:val="26"/>
      <w:szCs w:val="26"/>
    </w:rPr>
  </w:style>
  <w:style w:type="paragraph" w:styleId="TOCHeading">
    <w:name w:val="TOC Heading"/>
    <w:basedOn w:val="Heading1"/>
    <w:next w:val="Normal"/>
    <w:uiPriority w:val="39"/>
    <w:unhideWhenUsed/>
    <w:qFormat/>
    <w:rsid w:val="0063072C"/>
    <w:pPr>
      <w:outlineLvl w:val="9"/>
    </w:pPr>
  </w:style>
  <w:style w:type="paragraph" w:styleId="TOC1">
    <w:name w:val="toc 1"/>
    <w:basedOn w:val="Normal"/>
    <w:next w:val="Normal"/>
    <w:autoRedefine/>
    <w:uiPriority w:val="39"/>
    <w:unhideWhenUsed/>
    <w:rsid w:val="00552184"/>
    <w:pPr>
      <w:spacing w:after="100"/>
    </w:pPr>
  </w:style>
  <w:style w:type="paragraph" w:styleId="TOC2">
    <w:name w:val="toc 2"/>
    <w:basedOn w:val="Normal"/>
    <w:next w:val="Normal"/>
    <w:autoRedefine/>
    <w:uiPriority w:val="39"/>
    <w:unhideWhenUsed/>
    <w:rsid w:val="00552184"/>
    <w:pPr>
      <w:spacing w:after="100"/>
      <w:ind w:left="240"/>
    </w:pPr>
  </w:style>
  <w:style w:type="paragraph" w:styleId="TOC3">
    <w:name w:val="toc 3"/>
    <w:basedOn w:val="Normal"/>
    <w:next w:val="Normal"/>
    <w:autoRedefine/>
    <w:uiPriority w:val="39"/>
    <w:unhideWhenUsed/>
    <w:rsid w:val="00552184"/>
    <w:pPr>
      <w:spacing w:after="100"/>
      <w:ind w:left="480"/>
    </w:pPr>
  </w:style>
  <w:style w:type="character" w:styleId="Hyperlink">
    <w:name w:val="Hyperlink"/>
    <w:basedOn w:val="DefaultParagraphFont"/>
    <w:uiPriority w:val="99"/>
    <w:unhideWhenUsed/>
    <w:rsid w:val="00552184"/>
    <w:rPr>
      <w:color w:val="0563C1" w:themeColor="hyperlink"/>
      <w:u w:val="single"/>
    </w:rPr>
  </w:style>
  <w:style w:type="character" w:customStyle="1" w:styleId="Heading4Char">
    <w:name w:val="Heading 4 Char"/>
    <w:basedOn w:val="DefaultParagraphFont"/>
    <w:link w:val="Heading4"/>
    <w:uiPriority w:val="9"/>
    <w:semiHidden/>
    <w:rsid w:val="0063072C"/>
    <w:rPr>
      <w:rFonts w:asciiTheme="majorHAnsi" w:eastAsiaTheme="majorEastAsia" w:hAnsiTheme="majorHAnsi" w:cstheme="majorBidi"/>
      <w:i/>
      <w:iCs/>
      <w:color w:val="2E74B5" w:themeColor="accent5" w:themeShade="BF"/>
      <w:sz w:val="25"/>
      <w:szCs w:val="25"/>
    </w:rPr>
  </w:style>
  <w:style w:type="character" w:customStyle="1" w:styleId="Heading5Char">
    <w:name w:val="Heading 5 Char"/>
    <w:basedOn w:val="DefaultParagraphFont"/>
    <w:link w:val="Heading5"/>
    <w:uiPriority w:val="9"/>
    <w:semiHidden/>
    <w:rsid w:val="0063072C"/>
    <w:rPr>
      <w:rFonts w:asciiTheme="majorHAnsi" w:eastAsiaTheme="majorEastAsia" w:hAnsiTheme="majorHAnsi" w:cstheme="majorBidi"/>
      <w:i/>
      <w:iCs/>
      <w:color w:val="833C0B" w:themeColor="accent2" w:themeShade="80"/>
      <w:sz w:val="24"/>
      <w:szCs w:val="24"/>
    </w:rPr>
  </w:style>
  <w:style w:type="character" w:customStyle="1" w:styleId="Heading6Char">
    <w:name w:val="Heading 6 Char"/>
    <w:basedOn w:val="DefaultParagraphFont"/>
    <w:link w:val="Heading6"/>
    <w:uiPriority w:val="9"/>
    <w:semiHidden/>
    <w:rsid w:val="0063072C"/>
    <w:rPr>
      <w:rFonts w:asciiTheme="majorHAnsi" w:eastAsiaTheme="majorEastAsia" w:hAnsiTheme="majorHAnsi" w:cstheme="majorBidi"/>
      <w:i/>
      <w:iCs/>
      <w:color w:val="385623" w:themeColor="accent6" w:themeShade="80"/>
      <w:sz w:val="23"/>
      <w:szCs w:val="23"/>
    </w:rPr>
  </w:style>
  <w:style w:type="character" w:customStyle="1" w:styleId="Heading7Char">
    <w:name w:val="Heading 7 Char"/>
    <w:basedOn w:val="DefaultParagraphFont"/>
    <w:link w:val="Heading7"/>
    <w:uiPriority w:val="9"/>
    <w:semiHidden/>
    <w:rsid w:val="0063072C"/>
    <w:rPr>
      <w:rFonts w:asciiTheme="majorHAnsi" w:eastAsiaTheme="majorEastAsia" w:hAnsiTheme="majorHAnsi" w:cstheme="majorBidi"/>
      <w:color w:val="1F3864" w:themeColor="accent1" w:themeShade="80"/>
    </w:rPr>
  </w:style>
  <w:style w:type="character" w:customStyle="1" w:styleId="Heading8Char">
    <w:name w:val="Heading 8 Char"/>
    <w:basedOn w:val="DefaultParagraphFont"/>
    <w:link w:val="Heading8"/>
    <w:uiPriority w:val="9"/>
    <w:semiHidden/>
    <w:rsid w:val="0063072C"/>
    <w:rPr>
      <w:rFonts w:asciiTheme="majorHAnsi" w:eastAsiaTheme="majorEastAsia" w:hAnsiTheme="majorHAnsi" w:cstheme="majorBidi"/>
      <w:color w:val="833C0B" w:themeColor="accent2" w:themeShade="80"/>
      <w:sz w:val="21"/>
      <w:szCs w:val="21"/>
    </w:rPr>
  </w:style>
  <w:style w:type="character" w:customStyle="1" w:styleId="Heading9Char">
    <w:name w:val="Heading 9 Char"/>
    <w:basedOn w:val="DefaultParagraphFont"/>
    <w:link w:val="Heading9"/>
    <w:uiPriority w:val="9"/>
    <w:semiHidden/>
    <w:rsid w:val="0063072C"/>
    <w:rPr>
      <w:rFonts w:asciiTheme="majorHAnsi" w:eastAsiaTheme="majorEastAsia" w:hAnsiTheme="majorHAnsi" w:cstheme="majorBidi"/>
      <w:color w:val="385623" w:themeColor="accent6" w:themeShade="80"/>
    </w:rPr>
  </w:style>
  <w:style w:type="paragraph" w:styleId="Caption">
    <w:name w:val="caption"/>
    <w:basedOn w:val="Normal"/>
    <w:next w:val="Normal"/>
    <w:uiPriority w:val="35"/>
    <w:semiHidden/>
    <w:unhideWhenUsed/>
    <w:qFormat/>
    <w:rsid w:val="0063072C"/>
    <w:pPr>
      <w:spacing w:line="240" w:lineRule="auto"/>
    </w:pPr>
    <w:rPr>
      <w:b/>
      <w:bCs/>
      <w:smallCaps/>
      <w:color w:val="4472C4" w:themeColor="accent1"/>
      <w:spacing w:val="6"/>
    </w:rPr>
  </w:style>
  <w:style w:type="paragraph" w:styleId="Title">
    <w:name w:val="Title"/>
    <w:basedOn w:val="Normal"/>
    <w:next w:val="Normal"/>
    <w:link w:val="TitleChar"/>
    <w:uiPriority w:val="10"/>
    <w:qFormat/>
    <w:rsid w:val="0063072C"/>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leChar">
    <w:name w:val="Title Char"/>
    <w:basedOn w:val="DefaultParagraphFont"/>
    <w:link w:val="Title"/>
    <w:uiPriority w:val="10"/>
    <w:rsid w:val="0063072C"/>
    <w:rPr>
      <w:rFonts w:asciiTheme="majorHAnsi" w:eastAsiaTheme="majorEastAsia" w:hAnsiTheme="majorHAnsi" w:cstheme="majorBidi"/>
      <w:color w:val="2F5496" w:themeColor="accent1" w:themeShade="BF"/>
      <w:spacing w:val="-10"/>
      <w:sz w:val="52"/>
      <w:szCs w:val="52"/>
    </w:rPr>
  </w:style>
  <w:style w:type="paragraph" w:styleId="Subtitle">
    <w:name w:val="Subtitle"/>
    <w:basedOn w:val="Normal"/>
    <w:next w:val="Normal"/>
    <w:link w:val="SubtitleChar"/>
    <w:uiPriority w:val="11"/>
    <w:qFormat/>
    <w:rsid w:val="0063072C"/>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072C"/>
    <w:rPr>
      <w:rFonts w:asciiTheme="majorHAnsi" w:eastAsiaTheme="majorEastAsia" w:hAnsiTheme="majorHAnsi" w:cstheme="majorBidi"/>
    </w:rPr>
  </w:style>
  <w:style w:type="character" w:styleId="Strong">
    <w:name w:val="Strong"/>
    <w:basedOn w:val="DefaultParagraphFont"/>
    <w:uiPriority w:val="22"/>
    <w:qFormat/>
    <w:rsid w:val="0063072C"/>
    <w:rPr>
      <w:b/>
      <w:bCs/>
    </w:rPr>
  </w:style>
  <w:style w:type="character" w:styleId="Emphasis">
    <w:name w:val="Emphasis"/>
    <w:basedOn w:val="DefaultParagraphFont"/>
    <w:uiPriority w:val="20"/>
    <w:qFormat/>
    <w:rsid w:val="0063072C"/>
    <w:rPr>
      <w:i/>
      <w:iCs/>
    </w:rPr>
  </w:style>
  <w:style w:type="paragraph" w:styleId="NoSpacing">
    <w:name w:val="No Spacing"/>
    <w:uiPriority w:val="1"/>
    <w:qFormat/>
    <w:rsid w:val="0063072C"/>
    <w:pPr>
      <w:spacing w:after="0" w:line="240" w:lineRule="auto"/>
    </w:pPr>
  </w:style>
  <w:style w:type="paragraph" w:styleId="Quote">
    <w:name w:val="Quote"/>
    <w:basedOn w:val="Normal"/>
    <w:next w:val="Normal"/>
    <w:link w:val="QuoteChar"/>
    <w:uiPriority w:val="29"/>
    <w:qFormat/>
    <w:rsid w:val="0063072C"/>
    <w:pPr>
      <w:spacing w:before="120"/>
      <w:ind w:left="720" w:right="720"/>
      <w:jc w:val="center"/>
    </w:pPr>
    <w:rPr>
      <w:i/>
      <w:iCs/>
    </w:rPr>
  </w:style>
  <w:style w:type="character" w:customStyle="1" w:styleId="QuoteChar">
    <w:name w:val="Quote Char"/>
    <w:basedOn w:val="DefaultParagraphFont"/>
    <w:link w:val="Quote"/>
    <w:uiPriority w:val="29"/>
    <w:rsid w:val="0063072C"/>
    <w:rPr>
      <w:i/>
      <w:iCs/>
    </w:rPr>
  </w:style>
  <w:style w:type="paragraph" w:styleId="IntenseQuote">
    <w:name w:val="Intense Quote"/>
    <w:basedOn w:val="Normal"/>
    <w:next w:val="Normal"/>
    <w:link w:val="IntenseQuoteChar"/>
    <w:uiPriority w:val="30"/>
    <w:qFormat/>
    <w:rsid w:val="0063072C"/>
    <w:pPr>
      <w:spacing w:before="120" w:line="300" w:lineRule="auto"/>
      <w:ind w:left="576" w:right="576"/>
      <w:jc w:val="center"/>
    </w:pPr>
    <w:rPr>
      <w:rFonts w:asciiTheme="majorHAnsi" w:eastAsiaTheme="majorEastAsia" w:hAnsiTheme="majorHAnsi" w:cstheme="majorBidi"/>
      <w:color w:val="4472C4" w:themeColor="accent1"/>
      <w:szCs w:val="24"/>
    </w:rPr>
  </w:style>
  <w:style w:type="character" w:customStyle="1" w:styleId="IntenseQuoteChar">
    <w:name w:val="Intense Quote Char"/>
    <w:basedOn w:val="DefaultParagraphFont"/>
    <w:link w:val="IntenseQuote"/>
    <w:uiPriority w:val="30"/>
    <w:rsid w:val="0063072C"/>
    <w:rPr>
      <w:rFonts w:asciiTheme="majorHAnsi" w:eastAsiaTheme="majorEastAsia" w:hAnsiTheme="majorHAnsi" w:cstheme="majorBidi"/>
      <w:color w:val="4472C4" w:themeColor="accent1"/>
      <w:sz w:val="24"/>
      <w:szCs w:val="24"/>
    </w:rPr>
  </w:style>
  <w:style w:type="character" w:styleId="SubtleEmphasis">
    <w:name w:val="Subtle Emphasis"/>
    <w:basedOn w:val="DefaultParagraphFont"/>
    <w:uiPriority w:val="19"/>
    <w:qFormat/>
    <w:rsid w:val="0063072C"/>
    <w:rPr>
      <w:i/>
      <w:iCs/>
      <w:color w:val="404040" w:themeColor="text1" w:themeTint="BF"/>
    </w:rPr>
  </w:style>
  <w:style w:type="character" w:styleId="IntenseEmphasis">
    <w:name w:val="Intense Emphasis"/>
    <w:basedOn w:val="DefaultParagraphFont"/>
    <w:uiPriority w:val="21"/>
    <w:qFormat/>
    <w:rsid w:val="0063072C"/>
    <w:rPr>
      <w:b w:val="0"/>
      <w:bCs w:val="0"/>
      <w:i/>
      <w:iCs/>
      <w:color w:val="4472C4" w:themeColor="accent1"/>
    </w:rPr>
  </w:style>
  <w:style w:type="character" w:styleId="SubtleReference">
    <w:name w:val="Subtle Reference"/>
    <w:basedOn w:val="DefaultParagraphFont"/>
    <w:uiPriority w:val="31"/>
    <w:qFormat/>
    <w:rsid w:val="0063072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3072C"/>
    <w:rPr>
      <w:b/>
      <w:bCs/>
      <w:smallCaps/>
      <w:color w:val="4472C4" w:themeColor="accent1"/>
      <w:spacing w:val="5"/>
      <w:u w:val="single"/>
    </w:rPr>
  </w:style>
  <w:style w:type="character" w:styleId="BookTitle">
    <w:name w:val="Book Title"/>
    <w:basedOn w:val="DefaultParagraphFont"/>
    <w:uiPriority w:val="33"/>
    <w:qFormat/>
    <w:rsid w:val="0063072C"/>
    <w:rPr>
      <w:b/>
      <w:bCs/>
      <w:smallCaps/>
    </w:rPr>
  </w:style>
  <w:style w:type="table" w:styleId="TableGrid">
    <w:name w:val="Table Grid"/>
    <w:basedOn w:val="TableNormal"/>
    <w:uiPriority w:val="39"/>
    <w:rsid w:val="00B65DBC"/>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29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0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otepad-plus-plus.org/downloads/"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thonny.org/" TargetMode="External"/><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6197F-65E9-481E-A827-3747F92B3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95</Pages>
  <Words>10002</Words>
  <Characters>5701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muttaqin777@gmail.com</dc:creator>
  <cp:keywords/>
  <dc:description/>
  <cp:lastModifiedBy>husnimuttaqin777@gmail.com</cp:lastModifiedBy>
  <cp:revision>120</cp:revision>
  <dcterms:created xsi:type="dcterms:W3CDTF">2023-01-08T06:33:00Z</dcterms:created>
  <dcterms:modified xsi:type="dcterms:W3CDTF">2023-01-14T04:34:00Z</dcterms:modified>
</cp:coreProperties>
</file>